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7DC5CF" w14:textId="77777777" w:rsidR="0061437C" w:rsidRDefault="006305D7" w:rsidP="0061437C">
      <w:pPr>
        <w:widowControl/>
      </w:pPr>
      <w:r w:rsidRPr="0061437C">
        <w:rPr>
          <w:b/>
          <w:bCs/>
        </w:rPr>
        <w:t>TITLE:</w:t>
      </w:r>
      <w:r w:rsidR="00C35E31" w:rsidRPr="0061437C">
        <w:t xml:space="preserve"> </w:t>
      </w:r>
    </w:p>
    <w:p w14:paraId="5E928C16" w14:textId="00EAA939" w:rsidR="006305D7" w:rsidRPr="0061437C" w:rsidRDefault="00C35E31" w:rsidP="0061437C">
      <w:pPr>
        <w:widowControl/>
        <w:rPr>
          <w:b/>
          <w:bCs/>
        </w:rPr>
      </w:pPr>
      <w:proofErr w:type="spellStart"/>
      <w:r w:rsidRPr="0061437C">
        <w:rPr>
          <w:b/>
          <w:bCs/>
        </w:rPr>
        <w:t>Mucocili</w:t>
      </w:r>
      <w:r w:rsidRPr="0061437C">
        <w:rPr>
          <w:b/>
          <w:bCs/>
          <w:lang w:eastAsia="ko-KR"/>
        </w:rPr>
        <w:t>a</w:t>
      </w:r>
      <w:r w:rsidR="00DA48A9" w:rsidRPr="0061437C">
        <w:rPr>
          <w:b/>
          <w:bCs/>
        </w:rPr>
        <w:t>ry</w:t>
      </w:r>
      <w:proofErr w:type="spellEnd"/>
      <w:r w:rsidR="00DA48A9" w:rsidRPr="0061437C">
        <w:rPr>
          <w:b/>
          <w:bCs/>
        </w:rPr>
        <w:t xml:space="preserve"> </w:t>
      </w:r>
      <w:r w:rsidR="0061437C" w:rsidRPr="0061437C">
        <w:rPr>
          <w:b/>
          <w:bCs/>
        </w:rPr>
        <w:t xml:space="preserve">Epithelial Organoids </w:t>
      </w:r>
      <w:r w:rsidR="0061437C">
        <w:rPr>
          <w:b/>
          <w:bCs/>
        </w:rPr>
        <w:t>f</w:t>
      </w:r>
      <w:r w:rsidR="0061437C" w:rsidRPr="0061437C">
        <w:rPr>
          <w:b/>
          <w:bCs/>
        </w:rPr>
        <w:t xml:space="preserve">rom </w:t>
      </w:r>
      <w:r w:rsidRPr="0061437C">
        <w:rPr>
          <w:b/>
          <w:bCs/>
        </w:rPr>
        <w:t xml:space="preserve">Xenopus </w:t>
      </w:r>
      <w:r w:rsidR="0061437C" w:rsidRPr="0061437C">
        <w:rPr>
          <w:b/>
          <w:bCs/>
        </w:rPr>
        <w:t xml:space="preserve">Embryonic Cells: </w:t>
      </w:r>
      <w:r w:rsidR="0061437C" w:rsidRPr="008D5A11">
        <w:rPr>
          <w:b/>
          <w:bCs/>
        </w:rPr>
        <w:t>Generation, Culture and High-Resolution Live Imaging</w:t>
      </w:r>
    </w:p>
    <w:p w14:paraId="3B6F0574" w14:textId="77777777" w:rsidR="0050649E" w:rsidRPr="0061437C" w:rsidRDefault="0050649E" w:rsidP="0061437C">
      <w:pPr>
        <w:widowControl/>
        <w:rPr>
          <w:b/>
          <w:bCs/>
        </w:rPr>
      </w:pPr>
    </w:p>
    <w:p w14:paraId="239A732B" w14:textId="77777777" w:rsidR="0061437C" w:rsidRDefault="006305D7" w:rsidP="0061437C">
      <w:pPr>
        <w:widowControl/>
        <w:rPr>
          <w:bCs/>
          <w:color w:val="auto"/>
        </w:rPr>
      </w:pPr>
      <w:r w:rsidRPr="0061437C">
        <w:rPr>
          <w:b/>
          <w:bCs/>
        </w:rPr>
        <w:t>AUTHORS</w:t>
      </w:r>
      <w:r w:rsidR="000B662E" w:rsidRPr="0061437C">
        <w:rPr>
          <w:b/>
          <w:bCs/>
        </w:rPr>
        <w:t xml:space="preserve"> </w:t>
      </w:r>
      <w:r w:rsidR="00086FF5" w:rsidRPr="0061437C">
        <w:rPr>
          <w:b/>
          <w:bCs/>
        </w:rPr>
        <w:t xml:space="preserve">AND </w:t>
      </w:r>
      <w:r w:rsidR="000B662E" w:rsidRPr="0061437C">
        <w:rPr>
          <w:b/>
          <w:bCs/>
        </w:rPr>
        <w:t>AFFILIATIONS</w:t>
      </w:r>
      <w:r w:rsidRPr="0061437C">
        <w:rPr>
          <w:b/>
          <w:bCs/>
        </w:rPr>
        <w:t>:</w:t>
      </w:r>
      <w:r w:rsidR="00221016" w:rsidRPr="0061437C">
        <w:rPr>
          <w:bCs/>
          <w:color w:val="auto"/>
        </w:rPr>
        <w:t xml:space="preserve"> </w:t>
      </w:r>
    </w:p>
    <w:p w14:paraId="32B171D0" w14:textId="16FFB4AA" w:rsidR="007A4DD6" w:rsidRDefault="00221016" w:rsidP="0061437C">
      <w:pPr>
        <w:widowControl/>
        <w:rPr>
          <w:bCs/>
          <w:color w:val="auto"/>
          <w:vertAlign w:val="superscript"/>
        </w:rPr>
      </w:pPr>
      <w:proofErr w:type="spellStart"/>
      <w:r w:rsidRPr="0061437C">
        <w:rPr>
          <w:bCs/>
          <w:color w:val="auto"/>
        </w:rPr>
        <w:t>Hae</w:t>
      </w:r>
      <w:proofErr w:type="spellEnd"/>
      <w:r w:rsidR="00C35E31" w:rsidRPr="0061437C">
        <w:rPr>
          <w:bCs/>
          <w:color w:val="auto"/>
        </w:rPr>
        <w:t xml:space="preserve"> </w:t>
      </w:r>
      <w:proofErr w:type="spellStart"/>
      <w:r w:rsidR="00C35E31" w:rsidRPr="0061437C">
        <w:rPr>
          <w:bCs/>
          <w:color w:val="auto"/>
        </w:rPr>
        <w:t>Jin</w:t>
      </w:r>
      <w:proofErr w:type="spellEnd"/>
      <w:r w:rsidR="00C35E31" w:rsidRPr="0061437C">
        <w:rPr>
          <w:bCs/>
          <w:color w:val="auto"/>
        </w:rPr>
        <w:t xml:space="preserve"> Kang</w:t>
      </w:r>
      <w:r w:rsidR="00C35E31" w:rsidRPr="0061437C">
        <w:rPr>
          <w:bCs/>
          <w:color w:val="auto"/>
          <w:vertAlign w:val="superscript"/>
        </w:rPr>
        <w:t>1</w:t>
      </w:r>
      <w:r w:rsidR="00C35E31" w:rsidRPr="0061437C">
        <w:rPr>
          <w:bCs/>
          <w:color w:val="auto"/>
        </w:rPr>
        <w:t>, Hye Young Kim</w:t>
      </w:r>
      <w:r w:rsidR="00C35E31" w:rsidRPr="0061437C">
        <w:rPr>
          <w:bCs/>
          <w:color w:val="auto"/>
          <w:vertAlign w:val="superscript"/>
        </w:rPr>
        <w:t>1</w:t>
      </w:r>
    </w:p>
    <w:p w14:paraId="6AC29F2B" w14:textId="77777777" w:rsidR="0061437C" w:rsidRPr="0061437C" w:rsidRDefault="0061437C" w:rsidP="0061437C">
      <w:pPr>
        <w:widowControl/>
        <w:rPr>
          <w:bCs/>
          <w:color w:val="auto"/>
          <w:vertAlign w:val="superscript"/>
        </w:rPr>
      </w:pPr>
    </w:p>
    <w:p w14:paraId="35AB3F6A" w14:textId="059FF04C" w:rsidR="000F20A8" w:rsidRPr="0061437C" w:rsidRDefault="00C35E31" w:rsidP="0061437C">
      <w:pPr>
        <w:widowControl/>
        <w:rPr>
          <w:bCs/>
          <w:color w:val="808080"/>
        </w:rPr>
      </w:pPr>
      <w:r w:rsidRPr="0061437C">
        <w:rPr>
          <w:color w:val="auto"/>
          <w:vertAlign w:val="superscript"/>
          <w:lang w:eastAsia="ko-KR"/>
        </w:rPr>
        <w:t>1</w:t>
      </w:r>
      <w:r w:rsidRPr="0061437C">
        <w:rPr>
          <w:color w:val="auto"/>
          <w:lang w:eastAsia="ko-KR"/>
        </w:rPr>
        <w:t xml:space="preserve">Center for Vascular Research, Institute for Basic Science, Daejeon, Republic of Korea </w:t>
      </w:r>
    </w:p>
    <w:p w14:paraId="7FD8B184" w14:textId="77777777" w:rsidR="000F20A8" w:rsidRPr="0061437C" w:rsidRDefault="000F20A8" w:rsidP="0061437C">
      <w:pPr>
        <w:widowControl/>
        <w:rPr>
          <w:b/>
          <w:color w:val="auto"/>
          <w:lang w:eastAsia="ko-KR"/>
        </w:rPr>
      </w:pPr>
    </w:p>
    <w:p w14:paraId="39C81F76" w14:textId="4F2931C5" w:rsidR="000F20A8" w:rsidRPr="0061437C" w:rsidRDefault="000F20A8" w:rsidP="0061437C">
      <w:pPr>
        <w:widowControl/>
        <w:rPr>
          <w:bCs/>
          <w:color w:val="auto"/>
        </w:rPr>
      </w:pPr>
      <w:r w:rsidRPr="0061437C">
        <w:rPr>
          <w:b/>
          <w:color w:val="auto"/>
        </w:rPr>
        <w:t>Email addresses of co-authors:</w:t>
      </w:r>
    </w:p>
    <w:p w14:paraId="7A672343" w14:textId="103E3EEF" w:rsidR="000F20A8" w:rsidRDefault="00221016" w:rsidP="0061437C">
      <w:pPr>
        <w:widowControl/>
        <w:rPr>
          <w:color w:val="auto"/>
          <w:szCs w:val="21"/>
          <w:shd w:val="clear" w:color="auto" w:fill="FFFFFF"/>
        </w:rPr>
      </w:pPr>
      <w:r w:rsidRPr="0061437C">
        <w:rPr>
          <w:bCs/>
          <w:color w:val="auto"/>
        </w:rPr>
        <w:t>Hae</w:t>
      </w:r>
      <w:r w:rsidR="000F20A8" w:rsidRPr="0061437C">
        <w:rPr>
          <w:bCs/>
          <w:color w:val="auto"/>
        </w:rPr>
        <w:t xml:space="preserve"> </w:t>
      </w:r>
      <w:r w:rsidR="002240B6" w:rsidRPr="0061437C">
        <w:rPr>
          <w:bCs/>
          <w:color w:val="auto"/>
        </w:rPr>
        <w:t>J</w:t>
      </w:r>
      <w:r w:rsidR="000F20A8" w:rsidRPr="0061437C">
        <w:rPr>
          <w:bCs/>
          <w:color w:val="auto"/>
        </w:rPr>
        <w:t>in Kang (</w:t>
      </w:r>
      <w:r w:rsidR="002240B6" w:rsidRPr="0061437C">
        <w:rPr>
          <w:bCs/>
          <w:color w:val="auto"/>
        </w:rPr>
        <w:t>haejin@ibs.re.kr</w:t>
      </w:r>
      <w:r w:rsidR="00970182" w:rsidRPr="0061437C">
        <w:rPr>
          <w:color w:val="auto"/>
          <w:szCs w:val="21"/>
          <w:shd w:val="clear" w:color="auto" w:fill="FFFFFF"/>
        </w:rPr>
        <w:t>)</w:t>
      </w:r>
    </w:p>
    <w:p w14:paraId="3F010787" w14:textId="77777777" w:rsidR="0061437C" w:rsidRPr="0061437C" w:rsidRDefault="0061437C" w:rsidP="0061437C">
      <w:pPr>
        <w:widowControl/>
        <w:rPr>
          <w:b/>
          <w:bCs/>
          <w:color w:val="auto"/>
        </w:rPr>
      </w:pPr>
    </w:p>
    <w:p w14:paraId="6DB929FC" w14:textId="2EB92486" w:rsidR="00C35E31" w:rsidRPr="0061437C" w:rsidRDefault="00C35E31" w:rsidP="0061437C">
      <w:pPr>
        <w:widowControl/>
        <w:rPr>
          <w:b/>
          <w:bCs/>
          <w:color w:val="auto"/>
          <w:lang w:eastAsia="ko-KR"/>
        </w:rPr>
      </w:pPr>
      <w:r w:rsidRPr="0061437C">
        <w:rPr>
          <w:b/>
          <w:bCs/>
          <w:color w:val="auto"/>
          <w:lang w:eastAsia="ko-KR"/>
        </w:rPr>
        <w:t xml:space="preserve">Corresponding author: </w:t>
      </w:r>
    </w:p>
    <w:p w14:paraId="2200E5D5" w14:textId="079A19A8" w:rsidR="00C35E31" w:rsidRPr="0061437C" w:rsidRDefault="00C35E31" w:rsidP="0061437C">
      <w:pPr>
        <w:widowControl/>
        <w:rPr>
          <w:color w:val="auto"/>
          <w:lang w:eastAsia="ko-KR"/>
        </w:rPr>
      </w:pPr>
      <w:r w:rsidRPr="0061437C">
        <w:rPr>
          <w:color w:val="auto"/>
          <w:lang w:eastAsia="ko-KR"/>
        </w:rPr>
        <w:t>Hye Young Kim (</w:t>
      </w:r>
      <w:hyperlink r:id="rId8" w:history="1">
        <w:r w:rsidR="00C65883" w:rsidRPr="0061437C">
          <w:rPr>
            <w:rStyle w:val="Hyperlink"/>
            <w:color w:val="auto"/>
            <w:u w:val="none"/>
            <w:lang w:eastAsia="ko-KR"/>
          </w:rPr>
          <w:t>hykim@ibs.re.kr</w:t>
        </w:r>
      </w:hyperlink>
      <w:r w:rsidR="00C65883" w:rsidRPr="0061437C">
        <w:rPr>
          <w:color w:val="auto"/>
          <w:lang w:eastAsia="ko-KR"/>
        </w:rPr>
        <w:t xml:space="preserve">, </w:t>
      </w:r>
      <w:r w:rsidRPr="0061437C">
        <w:rPr>
          <w:color w:val="auto"/>
          <w:lang w:eastAsia="ko-KR"/>
        </w:rPr>
        <w:t>hyeyoung.pitt@gmail.com)</w:t>
      </w:r>
    </w:p>
    <w:p w14:paraId="40C7D21C" w14:textId="77777777" w:rsidR="00C35E31" w:rsidRPr="0061437C" w:rsidRDefault="00C35E31" w:rsidP="0061437C">
      <w:pPr>
        <w:widowControl/>
        <w:rPr>
          <w:b/>
          <w:bCs/>
        </w:rPr>
      </w:pPr>
    </w:p>
    <w:p w14:paraId="69F932E4" w14:textId="77777777" w:rsidR="0061437C" w:rsidRDefault="006305D7" w:rsidP="0061437C">
      <w:pPr>
        <w:widowControl/>
      </w:pPr>
      <w:r w:rsidRPr="0061437C">
        <w:rPr>
          <w:b/>
          <w:bCs/>
        </w:rPr>
        <w:t>KEYWORDS:</w:t>
      </w:r>
      <w:r w:rsidRPr="0061437C">
        <w:t xml:space="preserve"> </w:t>
      </w:r>
    </w:p>
    <w:p w14:paraId="71B79AC9" w14:textId="2434F2C1" w:rsidR="006305D7" w:rsidRPr="0061437C" w:rsidRDefault="0061437C" w:rsidP="0061437C">
      <w:pPr>
        <w:widowControl/>
      </w:pPr>
      <w:r>
        <w:rPr>
          <w:lang w:eastAsia="ko-KR"/>
        </w:rPr>
        <w:t>S</w:t>
      </w:r>
      <w:r w:rsidR="0050649E" w:rsidRPr="0061437C">
        <w:rPr>
          <w:lang w:eastAsia="ko-KR"/>
        </w:rPr>
        <w:t xml:space="preserve">pheroid, </w:t>
      </w:r>
      <w:r w:rsidR="00C73F79" w:rsidRPr="0061437C">
        <w:rPr>
          <w:lang w:eastAsia="ko-KR"/>
        </w:rPr>
        <w:t>aggregate, mesenchymal-to-epithelial</w:t>
      </w:r>
      <w:r w:rsidR="00D65865">
        <w:rPr>
          <w:lang w:eastAsia="ko-KR"/>
        </w:rPr>
        <w:t xml:space="preserve"> transition</w:t>
      </w:r>
      <w:r w:rsidR="00C73F79" w:rsidRPr="0061437C">
        <w:rPr>
          <w:lang w:eastAsia="ko-KR"/>
        </w:rPr>
        <w:t xml:space="preserve">, goblet cell, </w:t>
      </w:r>
      <w:proofErr w:type="spellStart"/>
      <w:r w:rsidR="00C73F79" w:rsidRPr="0061437C">
        <w:rPr>
          <w:lang w:eastAsia="ko-KR"/>
        </w:rPr>
        <w:t>multiciliated</w:t>
      </w:r>
      <w:proofErr w:type="spellEnd"/>
      <w:r w:rsidR="00C73F79" w:rsidRPr="0061437C">
        <w:rPr>
          <w:lang w:eastAsia="ko-KR"/>
        </w:rPr>
        <w:t xml:space="preserve"> cell, tissue mechanics</w:t>
      </w:r>
    </w:p>
    <w:p w14:paraId="1CB4E390" w14:textId="3D86799D" w:rsidR="006305D7" w:rsidRPr="0061437C" w:rsidRDefault="006305D7" w:rsidP="0061437C">
      <w:pPr>
        <w:widowControl/>
      </w:pPr>
    </w:p>
    <w:p w14:paraId="32798D51" w14:textId="60C1A77B" w:rsidR="007A4DD6" w:rsidRPr="0061437C" w:rsidRDefault="00086FF5" w:rsidP="0061437C">
      <w:pPr>
        <w:widowControl/>
      </w:pPr>
      <w:r w:rsidRPr="0061437C">
        <w:rPr>
          <w:b/>
          <w:bCs/>
        </w:rPr>
        <w:t>SUMMARY</w:t>
      </w:r>
      <w:r w:rsidR="006305D7" w:rsidRPr="0061437C">
        <w:rPr>
          <w:b/>
          <w:bCs/>
        </w:rPr>
        <w:t>:</w:t>
      </w:r>
      <w:r w:rsidR="006305D7" w:rsidRPr="0061437C">
        <w:t xml:space="preserve"> </w:t>
      </w:r>
    </w:p>
    <w:p w14:paraId="5437DA3A" w14:textId="1DBAD814" w:rsidR="00EB6EFF" w:rsidRPr="0061437C" w:rsidRDefault="00217674" w:rsidP="0061437C">
      <w:pPr>
        <w:widowControl/>
        <w:rPr>
          <w:lang w:eastAsia="ko-KR"/>
        </w:rPr>
      </w:pPr>
      <w:r>
        <w:t>W</w:t>
      </w:r>
      <w:r w:rsidR="004103AA" w:rsidRPr="0061437C">
        <w:t xml:space="preserve">e describe a </w:t>
      </w:r>
      <w:r w:rsidR="00CA2190">
        <w:t xml:space="preserve">simple protocol </w:t>
      </w:r>
      <w:r w:rsidR="004103AA" w:rsidRPr="0061437C">
        <w:t xml:space="preserve">to </w:t>
      </w:r>
      <w:r w:rsidR="00957A50" w:rsidRPr="0061437C">
        <w:t xml:space="preserve">develop </w:t>
      </w:r>
      <w:proofErr w:type="spellStart"/>
      <w:r w:rsidR="004103AA" w:rsidRPr="0061437C">
        <w:t>mucocilia</w:t>
      </w:r>
      <w:r w:rsidR="001E0898" w:rsidRPr="0061437C">
        <w:rPr>
          <w:lang w:eastAsia="ko-KR"/>
        </w:rPr>
        <w:t>ry</w:t>
      </w:r>
      <w:proofErr w:type="spellEnd"/>
      <w:r w:rsidR="004103AA" w:rsidRPr="0061437C">
        <w:t xml:space="preserve"> epithelial organoids from </w:t>
      </w:r>
      <w:r w:rsidR="00CA2190" w:rsidRPr="0061437C">
        <w:t>deep ectoderm cells isolate</w:t>
      </w:r>
      <w:r w:rsidR="00CA2190" w:rsidRPr="0061437C">
        <w:rPr>
          <w:lang w:eastAsia="ko-KR"/>
        </w:rPr>
        <w:t>d</w:t>
      </w:r>
      <w:r w:rsidR="00CA2190" w:rsidRPr="0061437C" w:rsidDel="00A611DD">
        <w:t xml:space="preserve"> </w:t>
      </w:r>
      <w:r w:rsidR="00CA2190">
        <w:t xml:space="preserve">from </w:t>
      </w:r>
      <w:r w:rsidR="004103AA" w:rsidRPr="0061437C">
        <w:rPr>
          <w:i/>
        </w:rPr>
        <w:t xml:space="preserve">Xenopus </w:t>
      </w:r>
      <w:proofErr w:type="spellStart"/>
      <w:r w:rsidR="004103AA" w:rsidRPr="0061437C">
        <w:rPr>
          <w:i/>
        </w:rPr>
        <w:t>laevis</w:t>
      </w:r>
      <w:proofErr w:type="spellEnd"/>
      <w:r w:rsidR="004103AA" w:rsidRPr="0061437C">
        <w:rPr>
          <w:i/>
        </w:rPr>
        <w:t xml:space="preserve"> </w:t>
      </w:r>
      <w:r w:rsidR="004103AA" w:rsidRPr="0061437C">
        <w:t xml:space="preserve">embryos. </w:t>
      </w:r>
      <w:r w:rsidR="00C4574C">
        <w:t>The</w:t>
      </w:r>
      <w:r w:rsidR="00CA2190">
        <w:t xml:space="preserve"> </w:t>
      </w:r>
      <w:r w:rsidR="00715E51">
        <w:t xml:space="preserve">multipotent progenitors regenerate </w:t>
      </w:r>
      <w:r w:rsidR="001E0898" w:rsidRPr="0061437C">
        <w:t>epithelial goblet cell precursors</w:t>
      </w:r>
      <w:r w:rsidR="00CA2190">
        <w:t xml:space="preserve"> and allow live tracking of the initiation and progression of the cell transitions on the surface of organoids. </w:t>
      </w:r>
    </w:p>
    <w:p w14:paraId="69D456B9" w14:textId="0AF17156" w:rsidR="007A4DD6" w:rsidRPr="0061437C" w:rsidRDefault="006305D7" w:rsidP="0061437C">
      <w:pPr>
        <w:widowControl/>
        <w:rPr>
          <w:color w:val="808080" w:themeColor="background1" w:themeShade="80"/>
        </w:rPr>
      </w:pPr>
      <w:r w:rsidRPr="0061437C">
        <w:rPr>
          <w:b/>
          <w:bCs/>
        </w:rPr>
        <w:t>ABSTRACT:</w:t>
      </w:r>
    </w:p>
    <w:p w14:paraId="75CB11CB" w14:textId="2A4856F1" w:rsidR="00C35E31" w:rsidRPr="0061437C" w:rsidRDefault="00120497" w:rsidP="0061437C">
      <w:pPr>
        <w:widowControl/>
      </w:pPr>
      <w:proofErr w:type="spellStart"/>
      <w:r w:rsidRPr="0061437C">
        <w:t>Mucocilia</w:t>
      </w:r>
      <w:r w:rsidR="00D806CC" w:rsidRPr="0061437C">
        <w:t>ry</w:t>
      </w:r>
      <w:proofErr w:type="spellEnd"/>
      <w:r w:rsidRPr="0061437C">
        <w:t xml:space="preserve"> epithelium </w:t>
      </w:r>
      <w:r w:rsidR="005822AB" w:rsidRPr="0061437C">
        <w:t>provides the</w:t>
      </w:r>
      <w:r w:rsidRPr="0061437C">
        <w:t xml:space="preserve"> first line of defense</w:t>
      </w:r>
      <w:r w:rsidR="000261DC" w:rsidRPr="0061437C">
        <w:t xml:space="preserve"> </w:t>
      </w:r>
      <w:r w:rsidR="00CD0235" w:rsidRPr="0061437C">
        <w:t xml:space="preserve">by removing foreign particles </w:t>
      </w:r>
      <w:r w:rsidR="00585A9A">
        <w:t>through</w:t>
      </w:r>
      <w:r w:rsidR="00CD0235" w:rsidRPr="0061437C">
        <w:t xml:space="preserve"> the action of mucus production and </w:t>
      </w:r>
      <w:r w:rsidR="00957A50" w:rsidRPr="0061437C">
        <w:t>cilia-</w:t>
      </w:r>
      <w:r w:rsidR="00CD0235" w:rsidRPr="0061437C">
        <w:t xml:space="preserve">mediated clearance. </w:t>
      </w:r>
      <w:r w:rsidR="00222EDD" w:rsidRPr="0061437C">
        <w:t>M</w:t>
      </w:r>
      <w:r w:rsidR="00561A9E" w:rsidRPr="0061437C">
        <w:t xml:space="preserve">any clinically relevant </w:t>
      </w:r>
      <w:r w:rsidR="00222EDD" w:rsidRPr="0061437C">
        <w:t xml:space="preserve">defects in </w:t>
      </w:r>
      <w:r w:rsidR="00957A50" w:rsidRPr="0061437C">
        <w:t xml:space="preserve">the </w:t>
      </w:r>
      <w:proofErr w:type="spellStart"/>
      <w:r w:rsidR="00222EDD" w:rsidRPr="0061437C">
        <w:t>mucociliary</w:t>
      </w:r>
      <w:proofErr w:type="spellEnd"/>
      <w:r w:rsidR="00222EDD" w:rsidRPr="0061437C">
        <w:t xml:space="preserve"> epithelium are inferred as they occur deep within the body. Here</w:t>
      </w:r>
      <w:r w:rsidR="00957A50" w:rsidRPr="0061437C">
        <w:t>,</w:t>
      </w:r>
      <w:r w:rsidR="00222EDD" w:rsidRPr="0061437C">
        <w:t xml:space="preserve"> we introduce a tractable 3D model for </w:t>
      </w:r>
      <w:proofErr w:type="spellStart"/>
      <w:r w:rsidR="00222EDD" w:rsidRPr="0061437C">
        <w:t>mucocilia</w:t>
      </w:r>
      <w:r w:rsidR="00D806CC" w:rsidRPr="0061437C">
        <w:t>ry</w:t>
      </w:r>
      <w:proofErr w:type="spellEnd"/>
      <w:r w:rsidR="00222EDD" w:rsidRPr="0061437C">
        <w:t xml:space="preserve"> epithelium generated from </w:t>
      </w:r>
      <w:r w:rsidR="00A0089C" w:rsidRPr="0061437C">
        <w:t xml:space="preserve">multipotent </w:t>
      </w:r>
      <w:r w:rsidR="001E0898" w:rsidRPr="0061437C">
        <w:t>progenitors</w:t>
      </w:r>
      <w:r w:rsidR="005822AB" w:rsidRPr="0061437C">
        <w:t xml:space="preserve"> </w:t>
      </w:r>
      <w:r w:rsidR="00585A9A">
        <w:t xml:space="preserve">that were </w:t>
      </w:r>
      <w:proofErr w:type="spellStart"/>
      <w:r w:rsidR="008233B1" w:rsidRPr="0061437C">
        <w:t>microsurgically</w:t>
      </w:r>
      <w:proofErr w:type="spellEnd"/>
      <w:r w:rsidR="008233B1" w:rsidRPr="0061437C">
        <w:t xml:space="preserve"> </w:t>
      </w:r>
      <w:r w:rsidR="000261DC" w:rsidRPr="0061437C">
        <w:t xml:space="preserve">isolated </w:t>
      </w:r>
      <w:r w:rsidR="005822AB" w:rsidRPr="0061437C">
        <w:t xml:space="preserve">from </w:t>
      </w:r>
      <w:r w:rsidR="005822AB" w:rsidRPr="0061437C">
        <w:rPr>
          <w:i/>
        </w:rPr>
        <w:t xml:space="preserve">Xenopus </w:t>
      </w:r>
      <w:proofErr w:type="spellStart"/>
      <w:r w:rsidR="005822AB" w:rsidRPr="0061437C">
        <w:rPr>
          <w:i/>
        </w:rPr>
        <w:t>laevis</w:t>
      </w:r>
      <w:proofErr w:type="spellEnd"/>
      <w:r w:rsidR="00A0089C" w:rsidRPr="0061437C">
        <w:t xml:space="preserve"> embryos</w:t>
      </w:r>
      <w:r w:rsidR="000261DC" w:rsidRPr="0061437C">
        <w:t>.</w:t>
      </w:r>
      <w:r w:rsidR="007166D5" w:rsidRPr="0061437C">
        <w:t xml:space="preserve"> </w:t>
      </w:r>
      <w:r w:rsidR="00253978" w:rsidRPr="0061437C">
        <w:rPr>
          <w:lang w:eastAsia="ko-KR"/>
        </w:rPr>
        <w:t xml:space="preserve">The </w:t>
      </w:r>
      <w:proofErr w:type="spellStart"/>
      <w:r w:rsidR="00253978" w:rsidRPr="0061437C">
        <w:rPr>
          <w:lang w:eastAsia="ko-KR"/>
        </w:rPr>
        <w:t>mucocilia</w:t>
      </w:r>
      <w:r w:rsidR="00D806CC" w:rsidRPr="0061437C">
        <w:rPr>
          <w:lang w:eastAsia="ko-KR"/>
        </w:rPr>
        <w:t>ry</w:t>
      </w:r>
      <w:proofErr w:type="spellEnd"/>
      <w:r w:rsidR="00253978" w:rsidRPr="0061437C">
        <w:rPr>
          <w:lang w:eastAsia="ko-KR"/>
        </w:rPr>
        <w:t xml:space="preserve"> epithelial organoids </w:t>
      </w:r>
      <w:r w:rsidR="004D4503" w:rsidRPr="0061437C">
        <w:rPr>
          <w:lang w:eastAsia="ko-KR"/>
        </w:rPr>
        <w:t xml:space="preserve">are </w:t>
      </w:r>
      <w:r w:rsidR="00EE3EE5" w:rsidRPr="0061437C">
        <w:rPr>
          <w:lang w:eastAsia="ko-KR"/>
        </w:rPr>
        <w:t xml:space="preserve">covered with newly generated </w:t>
      </w:r>
      <w:r w:rsidR="000A0F66" w:rsidRPr="0061437C">
        <w:rPr>
          <w:lang w:eastAsia="ko-KR"/>
        </w:rPr>
        <w:t xml:space="preserve">epithelium </w:t>
      </w:r>
      <w:r w:rsidR="00EE3EE5" w:rsidRPr="0061437C">
        <w:rPr>
          <w:lang w:eastAsia="ko-KR"/>
        </w:rPr>
        <w:t xml:space="preserve">from deep ectoderm cells </w:t>
      </w:r>
      <w:r w:rsidR="00F01CB6" w:rsidRPr="0061437C">
        <w:rPr>
          <w:lang w:eastAsia="ko-KR"/>
        </w:rPr>
        <w:t>and later</w:t>
      </w:r>
      <w:r w:rsidR="00EE3EE5" w:rsidRPr="0061437C">
        <w:rPr>
          <w:lang w:eastAsia="ko-KR"/>
        </w:rPr>
        <w:t xml:space="preserve"> </w:t>
      </w:r>
      <w:r w:rsidR="000A0F66" w:rsidRPr="0061437C">
        <w:rPr>
          <w:lang w:eastAsia="ko-KR"/>
        </w:rPr>
        <w:t xml:space="preserve">decorated with </w:t>
      </w:r>
      <w:r w:rsidR="00BA1713" w:rsidRPr="0061437C">
        <w:rPr>
          <w:lang w:eastAsia="ko-KR"/>
        </w:rPr>
        <w:t xml:space="preserve">distinct </w:t>
      </w:r>
      <w:r w:rsidR="00253978" w:rsidRPr="0061437C">
        <w:rPr>
          <w:lang w:eastAsia="ko-KR"/>
        </w:rPr>
        <w:t>patte</w:t>
      </w:r>
      <w:r w:rsidR="00BA1713" w:rsidRPr="0061437C">
        <w:rPr>
          <w:lang w:eastAsia="ko-KR"/>
        </w:rPr>
        <w:t>r</w:t>
      </w:r>
      <w:r w:rsidR="00253978" w:rsidRPr="0061437C">
        <w:rPr>
          <w:lang w:eastAsia="ko-KR"/>
        </w:rPr>
        <w:t xml:space="preserve">ned </w:t>
      </w:r>
      <w:proofErr w:type="spellStart"/>
      <w:r w:rsidR="00253978" w:rsidRPr="0061437C">
        <w:rPr>
          <w:lang w:eastAsia="ko-KR"/>
        </w:rPr>
        <w:t>multiciliated</w:t>
      </w:r>
      <w:proofErr w:type="spellEnd"/>
      <w:r w:rsidR="00253978" w:rsidRPr="0061437C">
        <w:rPr>
          <w:lang w:eastAsia="ko-KR"/>
        </w:rPr>
        <w:t xml:space="preserve"> cells</w:t>
      </w:r>
      <w:r w:rsidR="00EE3EE5" w:rsidRPr="0061437C">
        <w:rPr>
          <w:lang w:eastAsia="ko-KR"/>
        </w:rPr>
        <w:t>,</w:t>
      </w:r>
      <w:r w:rsidR="00253978" w:rsidRPr="0061437C">
        <w:rPr>
          <w:lang w:eastAsia="ko-KR"/>
        </w:rPr>
        <w:t xml:space="preserve"> secretory cells, and mucus-producing goblet cells </w:t>
      </w:r>
      <w:r w:rsidR="00BA1713" w:rsidRPr="0061437C">
        <w:rPr>
          <w:lang w:eastAsia="ko-KR"/>
        </w:rPr>
        <w:t xml:space="preserve">that </w:t>
      </w:r>
      <w:r w:rsidR="00957A50" w:rsidRPr="0061437C">
        <w:rPr>
          <w:lang w:eastAsia="ko-KR"/>
        </w:rPr>
        <w:t xml:space="preserve">are </w:t>
      </w:r>
      <w:r w:rsidR="00253978" w:rsidRPr="0061437C">
        <w:rPr>
          <w:lang w:eastAsia="ko-KR"/>
        </w:rPr>
        <w:t xml:space="preserve">indistinguishable from </w:t>
      </w:r>
      <w:r w:rsidR="00BA1713" w:rsidRPr="0061437C">
        <w:rPr>
          <w:lang w:eastAsia="ko-KR"/>
        </w:rPr>
        <w:t>the native epidermis</w:t>
      </w:r>
      <w:r w:rsidR="006B5AF7">
        <w:rPr>
          <w:lang w:eastAsia="ko-KR"/>
        </w:rPr>
        <w:t xml:space="preserve"> within 24 h.</w:t>
      </w:r>
      <w:r w:rsidR="00BA1713" w:rsidRPr="0061437C">
        <w:rPr>
          <w:lang w:eastAsia="ko-KR"/>
        </w:rPr>
        <w:t xml:space="preserve"> </w:t>
      </w:r>
      <w:r w:rsidR="000A0F66" w:rsidRPr="0061437C">
        <w:rPr>
          <w:lang w:eastAsia="ko-KR"/>
        </w:rPr>
        <w:t xml:space="preserve">The full </w:t>
      </w:r>
      <w:r w:rsidR="00957A50" w:rsidRPr="0061437C">
        <w:rPr>
          <w:lang w:eastAsia="ko-KR"/>
        </w:rPr>
        <w:t xml:space="preserve">sequences </w:t>
      </w:r>
      <w:r w:rsidR="000A0F66" w:rsidRPr="0061437C">
        <w:rPr>
          <w:lang w:eastAsia="ko-KR"/>
        </w:rPr>
        <w:t xml:space="preserve">of dynamic cell transitions from mesenchymal to epithelial that emerge on the apical surface of </w:t>
      </w:r>
      <w:r w:rsidR="00957A50" w:rsidRPr="0061437C">
        <w:rPr>
          <w:lang w:eastAsia="ko-KR"/>
        </w:rPr>
        <w:t xml:space="preserve">organoids </w:t>
      </w:r>
      <w:r w:rsidR="00C52612" w:rsidRPr="0061437C">
        <w:rPr>
          <w:lang w:eastAsia="ko-KR"/>
        </w:rPr>
        <w:t xml:space="preserve">can be </w:t>
      </w:r>
      <w:r w:rsidR="004D4503" w:rsidRPr="0061437C">
        <w:rPr>
          <w:lang w:eastAsia="ko-KR"/>
        </w:rPr>
        <w:t xml:space="preserve">tracked </w:t>
      </w:r>
      <w:r w:rsidR="00C52612" w:rsidRPr="0061437C">
        <w:rPr>
          <w:lang w:eastAsia="ko-KR"/>
        </w:rPr>
        <w:t xml:space="preserve">by high-resolution live imaging. </w:t>
      </w:r>
      <w:r w:rsidR="00957A50" w:rsidRPr="0061437C">
        <w:t xml:space="preserve">These </w:t>
      </w:r>
      <w:r w:rsidR="000261DC" w:rsidRPr="00624301">
        <w:rPr>
          <w:iCs/>
        </w:rPr>
        <w:t>in vitro</w:t>
      </w:r>
      <w:r w:rsidR="000261DC" w:rsidRPr="0061437C">
        <w:t xml:space="preserve"> cultured, self-organizing </w:t>
      </w:r>
      <w:proofErr w:type="spellStart"/>
      <w:r w:rsidR="007166D5" w:rsidRPr="0061437C">
        <w:t>mucocilia</w:t>
      </w:r>
      <w:r w:rsidR="000E1427" w:rsidRPr="0061437C">
        <w:t>ry</w:t>
      </w:r>
      <w:proofErr w:type="spellEnd"/>
      <w:r w:rsidR="007166D5" w:rsidRPr="0061437C">
        <w:t xml:space="preserve"> epithelial organoids offer</w:t>
      </w:r>
      <w:r w:rsidR="005822AB" w:rsidRPr="0061437C">
        <w:t xml:space="preserve"> distinct advantages </w:t>
      </w:r>
      <w:r w:rsidR="00957A50" w:rsidRPr="0061437C">
        <w:t xml:space="preserve">in studying </w:t>
      </w:r>
      <w:r w:rsidR="00662C0B" w:rsidRPr="0061437C">
        <w:t xml:space="preserve">the biology of </w:t>
      </w:r>
      <w:proofErr w:type="spellStart"/>
      <w:r w:rsidR="00662C0B" w:rsidRPr="0061437C">
        <w:t>mucocili</w:t>
      </w:r>
      <w:r w:rsidR="00F01CB6" w:rsidRPr="0061437C">
        <w:t>ary</w:t>
      </w:r>
      <w:proofErr w:type="spellEnd"/>
      <w:r w:rsidR="00662C0B" w:rsidRPr="0061437C">
        <w:t xml:space="preserve"> epithelium with </w:t>
      </w:r>
      <w:r w:rsidR="007C3E21" w:rsidRPr="0061437C">
        <w:t>high-efficiency</w:t>
      </w:r>
      <w:r w:rsidR="00C60598" w:rsidRPr="0061437C">
        <w:t xml:space="preserve"> in generation</w:t>
      </w:r>
      <w:r w:rsidR="007C3E21" w:rsidRPr="0061437C">
        <w:t xml:space="preserve">, </w:t>
      </w:r>
      <w:r w:rsidR="00C60598" w:rsidRPr="0061437C">
        <w:t>defined culture condition</w:t>
      </w:r>
      <w:r w:rsidR="00585A9A">
        <w:t>s</w:t>
      </w:r>
      <w:r w:rsidR="00C60598" w:rsidRPr="0061437C">
        <w:t xml:space="preserve">, </w:t>
      </w:r>
      <w:r w:rsidR="00957A50" w:rsidRPr="0061437C">
        <w:t xml:space="preserve">control </w:t>
      </w:r>
      <w:r w:rsidR="00D37546" w:rsidRPr="0061437C">
        <w:t xml:space="preserve">over number and size, </w:t>
      </w:r>
      <w:r w:rsidR="00957A50" w:rsidRPr="0061437C">
        <w:t xml:space="preserve">and </w:t>
      </w:r>
      <w:r w:rsidR="00796C93" w:rsidRPr="0061437C">
        <w:t>direct acc</w:t>
      </w:r>
      <w:r w:rsidR="000261DC" w:rsidRPr="0061437C">
        <w:t xml:space="preserve">ess for live imaging during </w:t>
      </w:r>
      <w:r w:rsidR="00957A50" w:rsidRPr="0061437C">
        <w:t xml:space="preserve">the </w:t>
      </w:r>
      <w:r w:rsidR="000261DC" w:rsidRPr="0061437C">
        <w:t xml:space="preserve">regeneration of </w:t>
      </w:r>
      <w:r w:rsidR="00796C93" w:rsidRPr="0061437C">
        <w:t xml:space="preserve">the differentiated </w:t>
      </w:r>
      <w:r w:rsidR="000261DC" w:rsidRPr="0061437C">
        <w:t xml:space="preserve">epithelium. </w:t>
      </w:r>
    </w:p>
    <w:p w14:paraId="276FC010" w14:textId="3DA1F049" w:rsidR="00704052" w:rsidRPr="0061437C" w:rsidRDefault="00704052" w:rsidP="0061437C">
      <w:pPr>
        <w:widowControl/>
      </w:pPr>
    </w:p>
    <w:p w14:paraId="64950CFA" w14:textId="77777777" w:rsidR="0061666B" w:rsidRPr="0061437C" w:rsidRDefault="006305D7" w:rsidP="0061437C">
      <w:pPr>
        <w:widowControl/>
        <w:rPr>
          <w:b/>
          <w:bCs/>
        </w:rPr>
      </w:pPr>
      <w:r w:rsidRPr="0061437C">
        <w:rPr>
          <w:b/>
        </w:rPr>
        <w:t>INTRODUCTION</w:t>
      </w:r>
      <w:r w:rsidRPr="0061437C">
        <w:rPr>
          <w:b/>
          <w:bCs/>
        </w:rPr>
        <w:t>:</w:t>
      </w:r>
    </w:p>
    <w:p w14:paraId="74DEB891" w14:textId="554C2642" w:rsidR="00E447D4" w:rsidRPr="0061437C" w:rsidRDefault="00807315" w:rsidP="0061437C">
      <w:pPr>
        <w:widowControl/>
        <w:rPr>
          <w:color w:val="auto"/>
          <w:lang w:eastAsia="ko-KR"/>
        </w:rPr>
      </w:pPr>
      <w:r w:rsidRPr="0061437C">
        <w:rPr>
          <w:color w:val="auto"/>
          <w:lang w:eastAsia="ko-KR"/>
        </w:rPr>
        <w:t xml:space="preserve">Injury, infection, and disease of </w:t>
      </w:r>
      <w:proofErr w:type="spellStart"/>
      <w:r w:rsidRPr="0061437C">
        <w:rPr>
          <w:color w:val="auto"/>
          <w:lang w:eastAsia="ko-KR"/>
        </w:rPr>
        <w:t>mucociliary</w:t>
      </w:r>
      <w:proofErr w:type="spellEnd"/>
      <w:r w:rsidRPr="0061437C">
        <w:rPr>
          <w:color w:val="auto"/>
          <w:lang w:eastAsia="ko-KR"/>
        </w:rPr>
        <w:t xml:space="preserve"> epithelium </w:t>
      </w:r>
      <w:r w:rsidR="00813FFA" w:rsidRPr="0061437C">
        <w:rPr>
          <w:color w:val="auto"/>
          <w:lang w:eastAsia="ko-KR"/>
        </w:rPr>
        <w:t>are</w:t>
      </w:r>
      <w:r w:rsidR="00931285" w:rsidRPr="0061437C">
        <w:rPr>
          <w:color w:val="auto"/>
          <w:lang w:eastAsia="ko-KR"/>
        </w:rPr>
        <w:t xml:space="preserve"> </w:t>
      </w:r>
      <w:r w:rsidRPr="0061437C">
        <w:rPr>
          <w:color w:val="auto"/>
          <w:lang w:eastAsia="ko-KR"/>
        </w:rPr>
        <w:t>associated with impaired production and clearance of mucus</w:t>
      </w:r>
      <w:r w:rsidR="00704079" w:rsidRPr="0061437C">
        <w:rPr>
          <w:color w:val="auto"/>
          <w:lang w:eastAsia="ko-KR"/>
        </w:rPr>
        <w:t xml:space="preserve"> which</w:t>
      </w:r>
      <w:r w:rsidRPr="0061437C">
        <w:rPr>
          <w:color w:val="auto"/>
          <w:lang w:eastAsia="ko-KR"/>
        </w:rPr>
        <w:t xml:space="preserve"> </w:t>
      </w:r>
      <w:r w:rsidR="00585A9A">
        <w:rPr>
          <w:color w:val="auto"/>
          <w:lang w:eastAsia="ko-KR"/>
        </w:rPr>
        <w:t xml:space="preserve">is </w:t>
      </w:r>
      <w:r w:rsidR="00A95D2F" w:rsidRPr="0061437C">
        <w:rPr>
          <w:color w:val="auto"/>
          <w:lang w:eastAsia="ko-KR"/>
        </w:rPr>
        <w:t>often found in pulmonary disorders such as chronic</w:t>
      </w:r>
      <w:r w:rsidR="00A95D2F" w:rsidRPr="0061437C">
        <w:rPr>
          <w:shd w:val="clear" w:color="auto" w:fill="FFFFFF"/>
        </w:rPr>
        <w:t xml:space="preserve"> obstructive pulmonary disease, asthma, cystic fibrosis, bronchiectasis, and primary ciliary dyskinesia</w:t>
      </w:r>
      <w:r w:rsidR="005544DE" w:rsidRPr="0061437C">
        <w:rPr>
          <w:shd w:val="clear" w:color="auto" w:fill="FFFFFF"/>
        </w:rPr>
        <w:fldChar w:fldCharType="begin">
          <w:fldData xml:space="preserve">PEVuZE5vdGU+PENpdGU+PEF1dGhvcj5CYXJrYXVza2FzPC9BdXRob3I+PFllYXI+MjAxNzwvWWVh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</w:fldData>
        </w:fldChar>
      </w:r>
      <w:r w:rsidR="00AF72CB" w:rsidRPr="0061437C">
        <w:rPr>
          <w:shd w:val="clear" w:color="auto" w:fill="FFFFFF"/>
        </w:rPr>
        <w:instrText xml:space="preserve"> ADDIN EN.CITE </w:instrText>
      </w:r>
      <w:r w:rsidR="00AF72CB" w:rsidRPr="0061437C">
        <w:rPr>
          <w:shd w:val="clear" w:color="auto" w:fill="FFFFFF"/>
        </w:rPr>
        <w:fldChar w:fldCharType="begin">
          <w:fldData xml:space="preserve">PEVuZE5vdGU+PENpdGU+PEF1dGhvcj5CYXJrYXVza2FzPC9BdXRob3I+PFllYXI+MjAxNzwvWWVh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</w:fldData>
        </w:fldChar>
      </w:r>
      <w:r w:rsidR="00AF72CB" w:rsidRPr="0061437C">
        <w:rPr>
          <w:shd w:val="clear" w:color="auto" w:fill="FFFFFF"/>
        </w:rPr>
        <w:instrText xml:space="preserve"> ADDIN EN.CITE.DATA </w:instrText>
      </w:r>
      <w:r w:rsidR="00AF72CB" w:rsidRPr="0061437C">
        <w:rPr>
          <w:shd w:val="clear" w:color="auto" w:fill="FFFFFF"/>
        </w:rPr>
      </w:r>
      <w:r w:rsidR="00AF72CB" w:rsidRPr="0061437C">
        <w:rPr>
          <w:shd w:val="clear" w:color="auto" w:fill="FFFFFF"/>
        </w:rPr>
        <w:fldChar w:fldCharType="end"/>
      </w:r>
      <w:r w:rsidR="005544DE" w:rsidRPr="0061437C">
        <w:rPr>
          <w:shd w:val="clear" w:color="auto" w:fill="FFFFFF"/>
        </w:rPr>
      </w:r>
      <w:r w:rsidR="005544DE" w:rsidRPr="0061437C">
        <w:rPr>
          <w:shd w:val="clear" w:color="auto" w:fill="FFFFFF"/>
        </w:rPr>
        <w:fldChar w:fldCharType="separate"/>
      </w:r>
      <w:r w:rsidR="00AF72CB" w:rsidRPr="0061437C">
        <w:rPr>
          <w:noProof/>
          <w:shd w:val="clear" w:color="auto" w:fill="FFFFFF"/>
          <w:vertAlign w:val="superscript"/>
        </w:rPr>
        <w:t>1-4</w:t>
      </w:r>
      <w:r w:rsidR="005544DE" w:rsidRPr="0061437C">
        <w:rPr>
          <w:shd w:val="clear" w:color="auto" w:fill="FFFFFF"/>
        </w:rPr>
        <w:fldChar w:fldCharType="end"/>
      </w:r>
      <w:r w:rsidR="00A95D2F" w:rsidRPr="0061437C">
        <w:rPr>
          <w:shd w:val="clear" w:color="auto" w:fill="FFFFFF"/>
        </w:rPr>
        <w:t xml:space="preserve">. </w:t>
      </w:r>
      <w:r w:rsidR="004A6F2C" w:rsidRPr="0061437C">
        <w:rPr>
          <w:shd w:val="clear" w:color="auto" w:fill="FFFFFF"/>
        </w:rPr>
        <w:t xml:space="preserve">A recent </w:t>
      </w:r>
      <w:r w:rsidR="00704079" w:rsidRPr="0061437C">
        <w:rPr>
          <w:shd w:val="clear" w:color="auto" w:fill="FFFFFF"/>
        </w:rPr>
        <w:t xml:space="preserve">advance in organoid technology, </w:t>
      </w:r>
      <w:r w:rsidR="00EE3EE5" w:rsidRPr="0061437C">
        <w:rPr>
          <w:shd w:val="clear" w:color="auto" w:fill="FFFFFF"/>
        </w:rPr>
        <w:t>for instance</w:t>
      </w:r>
      <w:r w:rsidR="00704079" w:rsidRPr="0061437C">
        <w:rPr>
          <w:shd w:val="clear" w:color="auto" w:fill="FFFFFF"/>
        </w:rPr>
        <w:t>, t</w:t>
      </w:r>
      <w:r w:rsidR="000E5566" w:rsidRPr="0061437C">
        <w:rPr>
          <w:shd w:val="clear" w:color="auto" w:fill="FFFFFF"/>
        </w:rPr>
        <w:t xml:space="preserve">he </w:t>
      </w:r>
      <w:r w:rsidR="000E5566" w:rsidRPr="0061437C">
        <w:rPr>
          <w:color w:val="auto"/>
          <w:lang w:eastAsia="ko-KR"/>
        </w:rPr>
        <w:t>basal cell derived lung organoid</w:t>
      </w:r>
      <w:r w:rsidR="00903F1F" w:rsidRPr="0061437C">
        <w:rPr>
          <w:color w:val="auto"/>
          <w:lang w:eastAsia="ko-KR"/>
        </w:rPr>
        <w:t xml:space="preserve"> called </w:t>
      </w:r>
      <w:proofErr w:type="spellStart"/>
      <w:r w:rsidR="000E5566" w:rsidRPr="0061437C">
        <w:rPr>
          <w:shd w:val="clear" w:color="auto" w:fill="FFFFFF"/>
        </w:rPr>
        <w:lastRenderedPageBreak/>
        <w:t>tracheosphere</w:t>
      </w:r>
      <w:proofErr w:type="spellEnd"/>
      <w:r w:rsidR="00903F1F" w:rsidRPr="0061437C">
        <w:rPr>
          <w:shd w:val="clear" w:color="auto" w:fill="FFFFFF"/>
        </w:rPr>
        <w:t xml:space="preserve"> </w:t>
      </w:r>
      <w:r w:rsidR="000E5566" w:rsidRPr="0061437C">
        <w:rPr>
          <w:color w:val="auto"/>
          <w:lang w:eastAsia="ko-KR"/>
        </w:rPr>
        <w:t>that recapitulate</w:t>
      </w:r>
      <w:r w:rsidR="004A6F2C" w:rsidRPr="0061437C">
        <w:rPr>
          <w:color w:val="auto"/>
          <w:lang w:eastAsia="ko-KR"/>
        </w:rPr>
        <w:t>s</w:t>
      </w:r>
      <w:r w:rsidR="000E5566" w:rsidRPr="0061437C">
        <w:rPr>
          <w:color w:val="auto"/>
          <w:lang w:eastAsia="ko-KR"/>
        </w:rPr>
        <w:t xml:space="preserve"> the regeneration of </w:t>
      </w:r>
      <w:proofErr w:type="spellStart"/>
      <w:r w:rsidR="000E5566" w:rsidRPr="0061437C">
        <w:rPr>
          <w:color w:val="auto"/>
          <w:lang w:eastAsia="ko-KR"/>
        </w:rPr>
        <w:t>mucociliary</w:t>
      </w:r>
      <w:proofErr w:type="spellEnd"/>
      <w:r w:rsidR="000E5566" w:rsidRPr="0061437C">
        <w:rPr>
          <w:color w:val="auto"/>
          <w:lang w:eastAsia="ko-KR"/>
        </w:rPr>
        <w:t xml:space="preserve"> epithelium</w:t>
      </w:r>
      <w:r w:rsidR="00903F1F" w:rsidRPr="0061437C">
        <w:rPr>
          <w:color w:val="auto"/>
          <w:lang w:eastAsia="ko-KR"/>
        </w:rPr>
        <w:t xml:space="preserve"> ar</w:t>
      </w:r>
      <w:r w:rsidR="000E5566" w:rsidRPr="0061437C">
        <w:rPr>
          <w:color w:val="auto"/>
          <w:lang w:eastAsia="ko-KR"/>
        </w:rPr>
        <w:t xml:space="preserve">ise as a promising model </w:t>
      </w:r>
      <w:r w:rsidR="004A6F2C" w:rsidRPr="0061437C">
        <w:rPr>
          <w:color w:val="auto"/>
          <w:lang w:eastAsia="ko-KR"/>
        </w:rPr>
        <w:t>with</w:t>
      </w:r>
      <w:r w:rsidR="000E5566" w:rsidRPr="0061437C">
        <w:rPr>
          <w:color w:val="auto"/>
          <w:lang w:eastAsia="ko-KR"/>
        </w:rPr>
        <w:t xml:space="preserve"> therapeutic potent</w:t>
      </w:r>
      <w:r w:rsidR="00F07A72" w:rsidRPr="0061437C">
        <w:rPr>
          <w:color w:val="auto"/>
          <w:lang w:eastAsia="ko-KR"/>
        </w:rPr>
        <w:t>ial</w:t>
      </w:r>
      <w:r w:rsidR="00F07A72" w:rsidRPr="0061437C">
        <w:rPr>
          <w:color w:val="auto"/>
          <w:lang w:eastAsia="ko-KR"/>
        </w:rPr>
        <w:fldChar w:fldCharType="begin">
          <w:fldData xml:space="preserve">PEVuZE5vdGU+PENpdGU+PEF1dGhvcj5CYXJrYXVza2FzPC9BdXRob3I+PFllYXI+MjAxNzwvWWVh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L3Blcmlv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</w:fldData>
        </w:fldChar>
      </w:r>
      <w:r w:rsidR="00AF72CB" w:rsidRPr="0061437C">
        <w:rPr>
          <w:color w:val="auto"/>
          <w:lang w:eastAsia="ko-KR"/>
        </w:rPr>
        <w:instrText xml:space="preserve"> ADDIN EN.CITE </w:instrText>
      </w:r>
      <w:r w:rsidR="00AF72CB" w:rsidRPr="0061437C">
        <w:rPr>
          <w:color w:val="auto"/>
          <w:lang w:eastAsia="ko-KR"/>
        </w:rPr>
        <w:fldChar w:fldCharType="begin">
          <w:fldData xml:space="preserve">PEVuZE5vdGU+PENpdGU+PEF1dGhvcj5CYXJrYXVza2FzPC9BdXRob3I+PFllYXI+MjAxNzwvWWVh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L3Blcmlv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</w:fldData>
        </w:fldChar>
      </w:r>
      <w:r w:rsidR="00AF72CB" w:rsidRPr="0061437C">
        <w:rPr>
          <w:color w:val="auto"/>
          <w:lang w:eastAsia="ko-KR"/>
        </w:rPr>
        <w:instrText xml:space="preserve"> ADDIN EN.CITE.DATA </w:instrText>
      </w:r>
      <w:r w:rsidR="00AF72CB" w:rsidRPr="0061437C">
        <w:rPr>
          <w:color w:val="auto"/>
          <w:lang w:eastAsia="ko-KR"/>
        </w:rPr>
      </w:r>
      <w:r w:rsidR="00AF72CB" w:rsidRPr="0061437C">
        <w:rPr>
          <w:color w:val="auto"/>
          <w:lang w:eastAsia="ko-KR"/>
        </w:rPr>
        <w:fldChar w:fldCharType="end"/>
      </w:r>
      <w:r w:rsidR="00F07A72" w:rsidRPr="0061437C">
        <w:rPr>
          <w:color w:val="auto"/>
          <w:lang w:eastAsia="ko-KR"/>
        </w:rPr>
      </w:r>
      <w:r w:rsidR="00F07A72" w:rsidRPr="0061437C">
        <w:rPr>
          <w:color w:val="auto"/>
          <w:lang w:eastAsia="ko-KR"/>
        </w:rPr>
        <w:fldChar w:fldCharType="separate"/>
      </w:r>
      <w:r w:rsidR="00AF72CB" w:rsidRPr="0061437C">
        <w:rPr>
          <w:noProof/>
          <w:color w:val="auto"/>
          <w:vertAlign w:val="superscript"/>
          <w:lang w:eastAsia="ko-KR"/>
        </w:rPr>
        <w:t>1,5,6</w:t>
      </w:r>
      <w:r w:rsidR="00F07A72" w:rsidRPr="0061437C">
        <w:rPr>
          <w:color w:val="auto"/>
          <w:lang w:eastAsia="ko-KR"/>
        </w:rPr>
        <w:fldChar w:fldCharType="end"/>
      </w:r>
      <w:r w:rsidR="00903F1F" w:rsidRPr="0061437C">
        <w:rPr>
          <w:color w:val="auto"/>
          <w:lang w:eastAsia="ko-KR"/>
        </w:rPr>
        <w:t>.</w:t>
      </w:r>
      <w:r w:rsidR="000E5566" w:rsidRPr="0061437C">
        <w:rPr>
          <w:color w:val="auto"/>
          <w:lang w:eastAsia="ko-KR"/>
        </w:rPr>
        <w:t xml:space="preserve"> </w:t>
      </w:r>
      <w:r w:rsidR="00813FFA" w:rsidRPr="0061437C">
        <w:rPr>
          <w:color w:val="auto"/>
          <w:lang w:eastAsia="ko-KR"/>
        </w:rPr>
        <w:t xml:space="preserve">However, </w:t>
      </w:r>
      <w:r w:rsidR="004A6F2C" w:rsidRPr="0061437C">
        <w:rPr>
          <w:color w:val="auto"/>
          <w:lang w:eastAsia="ko-KR"/>
        </w:rPr>
        <w:t>it</w:t>
      </w:r>
      <w:r w:rsidR="004C2E0E" w:rsidRPr="0061437C">
        <w:rPr>
          <w:color w:val="auto"/>
          <w:lang w:eastAsia="ko-KR"/>
        </w:rPr>
        <w:t xml:space="preserve">s use is </w:t>
      </w:r>
      <w:r w:rsidR="00EE3EE5" w:rsidRPr="0061437C">
        <w:rPr>
          <w:color w:val="auto"/>
          <w:lang w:eastAsia="ko-KR"/>
        </w:rPr>
        <w:t xml:space="preserve">currently limited, </w:t>
      </w:r>
      <w:r w:rsidR="001E0898" w:rsidRPr="0061437C">
        <w:rPr>
          <w:color w:val="auto"/>
          <w:lang w:eastAsia="ko-KR"/>
        </w:rPr>
        <w:t xml:space="preserve">in part </w:t>
      </w:r>
      <w:r w:rsidR="004C2E0E" w:rsidRPr="0061437C">
        <w:rPr>
          <w:color w:val="auto"/>
          <w:lang w:eastAsia="ko-KR"/>
        </w:rPr>
        <w:t xml:space="preserve">because </w:t>
      </w:r>
      <w:r w:rsidR="001E0898" w:rsidRPr="0061437C">
        <w:rPr>
          <w:color w:val="auto"/>
          <w:lang w:eastAsia="ko-KR"/>
        </w:rPr>
        <w:t xml:space="preserve">of lack of the </w:t>
      </w:r>
      <w:r w:rsidR="000E5566" w:rsidRPr="0061437C">
        <w:rPr>
          <w:color w:val="auto"/>
          <w:lang w:eastAsia="ko-KR"/>
        </w:rPr>
        <w:t>defined culture condition</w:t>
      </w:r>
      <w:r w:rsidR="004A6F2C" w:rsidRPr="0061437C">
        <w:rPr>
          <w:color w:val="auto"/>
          <w:lang w:eastAsia="ko-KR"/>
        </w:rPr>
        <w:t>s</w:t>
      </w:r>
      <w:r w:rsidR="004C2E0E" w:rsidRPr="0061437C">
        <w:rPr>
          <w:color w:val="auto"/>
          <w:lang w:eastAsia="ko-KR"/>
        </w:rPr>
        <w:t xml:space="preserve"> </w:t>
      </w:r>
      <w:r w:rsidR="000E5566" w:rsidRPr="0061437C">
        <w:rPr>
          <w:color w:val="auto"/>
          <w:lang w:eastAsia="ko-KR"/>
        </w:rPr>
        <w:t xml:space="preserve">and </w:t>
      </w:r>
      <w:r w:rsidR="001E0898" w:rsidRPr="0061437C">
        <w:rPr>
          <w:color w:val="auto"/>
          <w:lang w:eastAsia="ko-KR"/>
        </w:rPr>
        <w:t xml:space="preserve">low </w:t>
      </w:r>
      <w:r w:rsidR="000E5566" w:rsidRPr="0061437C">
        <w:rPr>
          <w:color w:val="auto"/>
          <w:lang w:eastAsia="ko-KR"/>
        </w:rPr>
        <w:t xml:space="preserve">efficiency </w:t>
      </w:r>
      <w:r w:rsidR="001E0898" w:rsidRPr="0061437C">
        <w:rPr>
          <w:color w:val="auto"/>
          <w:lang w:eastAsia="ko-KR"/>
        </w:rPr>
        <w:t xml:space="preserve">in organoid productions. </w:t>
      </w:r>
      <w:proofErr w:type="spellStart"/>
      <w:r w:rsidR="00CC33F7" w:rsidRPr="0061437C">
        <w:rPr>
          <w:color w:val="auto"/>
          <w:lang w:eastAsia="ko-KR"/>
        </w:rPr>
        <w:t>M</w:t>
      </w:r>
      <w:r w:rsidR="004C2E0E" w:rsidRPr="0061437C">
        <w:rPr>
          <w:color w:val="auto"/>
          <w:lang w:eastAsia="ko-KR"/>
        </w:rPr>
        <w:t>ucociliary</w:t>
      </w:r>
      <w:proofErr w:type="spellEnd"/>
      <w:r w:rsidR="004C2E0E" w:rsidRPr="0061437C">
        <w:rPr>
          <w:color w:val="auto"/>
          <w:lang w:eastAsia="ko-KR"/>
        </w:rPr>
        <w:t xml:space="preserve"> </w:t>
      </w:r>
      <w:r w:rsidR="00A8098B" w:rsidRPr="0061437C">
        <w:rPr>
          <w:color w:val="auto"/>
          <w:lang w:eastAsia="ko-KR"/>
        </w:rPr>
        <w:t>epitheli</w:t>
      </w:r>
      <w:r w:rsidR="004A6F2C" w:rsidRPr="0061437C">
        <w:rPr>
          <w:color w:val="auto"/>
          <w:lang w:eastAsia="ko-KR"/>
        </w:rPr>
        <w:t>um</w:t>
      </w:r>
      <w:r w:rsidR="00A8098B" w:rsidRPr="0061437C">
        <w:rPr>
          <w:color w:val="auto"/>
          <w:lang w:eastAsia="ko-KR"/>
        </w:rPr>
        <w:t xml:space="preserve"> in </w:t>
      </w:r>
      <w:r w:rsidR="004A6F2C" w:rsidRPr="0061437C">
        <w:rPr>
          <w:color w:val="auto"/>
          <w:lang w:eastAsia="ko-KR"/>
        </w:rPr>
        <w:t xml:space="preserve">the </w:t>
      </w:r>
      <w:r w:rsidR="00A8098B" w:rsidRPr="0061437C">
        <w:rPr>
          <w:color w:val="auto"/>
          <w:lang w:eastAsia="ko-KR"/>
        </w:rPr>
        <w:t xml:space="preserve">human airway </w:t>
      </w:r>
      <w:r w:rsidR="00A109C8" w:rsidRPr="0061437C">
        <w:rPr>
          <w:color w:val="auto"/>
          <w:lang w:eastAsia="ko-KR"/>
        </w:rPr>
        <w:t xml:space="preserve">and frog epidermis </w:t>
      </w:r>
      <w:r w:rsidR="00CA01FF" w:rsidRPr="0061437C">
        <w:rPr>
          <w:color w:val="auto"/>
          <w:lang w:eastAsia="ko-KR"/>
        </w:rPr>
        <w:t xml:space="preserve">are </w:t>
      </w:r>
      <w:r w:rsidR="000E5566" w:rsidRPr="0061437C">
        <w:rPr>
          <w:color w:val="auto"/>
          <w:lang w:eastAsia="ko-KR"/>
        </w:rPr>
        <w:t>remarkably similar in tissue morphology, cellular composition, and its function</w:t>
      </w:r>
      <w:r w:rsidR="00384CDE" w:rsidRPr="0061437C">
        <w:rPr>
          <w:color w:val="auto"/>
          <w:lang w:eastAsia="ko-KR"/>
        </w:rPr>
        <w:fldChar w:fldCharType="begin">
          <w:fldData xml:space="preserve">PEVuZE5vdGU+PENpdGU+PEF1dGhvcj5EdWJhaXNzaTwvQXV0aG9yPjxZZWFyPjIwMTQ8L1llYXI+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</w:fldData>
        </w:fldChar>
      </w:r>
      <w:r w:rsidR="004B6843" w:rsidRPr="0061437C">
        <w:rPr>
          <w:color w:val="auto"/>
          <w:lang w:eastAsia="ko-KR"/>
        </w:rPr>
        <w:instrText xml:space="preserve"> ADDIN EN.CITE </w:instrText>
      </w:r>
      <w:r w:rsidR="004B6843" w:rsidRPr="0061437C">
        <w:rPr>
          <w:color w:val="auto"/>
          <w:lang w:eastAsia="ko-KR"/>
        </w:rPr>
        <w:fldChar w:fldCharType="begin">
          <w:fldData xml:space="preserve">PEVuZE5vdGU+PENpdGU+PEF1dGhvcj5EdWJhaXNzaTwvQXV0aG9yPjxZZWFyPjIwMTQ8L1llYXI+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</w:fldData>
        </w:fldChar>
      </w:r>
      <w:r w:rsidR="004B6843" w:rsidRPr="0061437C">
        <w:rPr>
          <w:color w:val="auto"/>
          <w:lang w:eastAsia="ko-KR"/>
        </w:rPr>
        <w:instrText xml:space="preserve"> ADDIN EN.CITE.DATA </w:instrText>
      </w:r>
      <w:r w:rsidR="004B6843" w:rsidRPr="0061437C">
        <w:rPr>
          <w:color w:val="auto"/>
          <w:lang w:eastAsia="ko-KR"/>
        </w:rPr>
      </w:r>
      <w:r w:rsidR="004B6843" w:rsidRPr="0061437C">
        <w:rPr>
          <w:color w:val="auto"/>
          <w:lang w:eastAsia="ko-KR"/>
        </w:rPr>
        <w:fldChar w:fldCharType="end"/>
      </w:r>
      <w:r w:rsidR="00384CDE" w:rsidRPr="0061437C">
        <w:rPr>
          <w:color w:val="auto"/>
          <w:lang w:eastAsia="ko-KR"/>
        </w:rPr>
      </w:r>
      <w:r w:rsidR="00384CDE" w:rsidRPr="0061437C">
        <w:rPr>
          <w:color w:val="auto"/>
          <w:lang w:eastAsia="ko-KR"/>
        </w:rPr>
        <w:fldChar w:fldCharType="separate"/>
      </w:r>
      <w:r w:rsidR="004B6843" w:rsidRPr="0061437C">
        <w:rPr>
          <w:noProof/>
          <w:color w:val="auto"/>
          <w:vertAlign w:val="superscript"/>
          <w:lang w:eastAsia="ko-KR"/>
        </w:rPr>
        <w:t>7-12</w:t>
      </w:r>
      <w:r w:rsidR="00384CDE" w:rsidRPr="0061437C">
        <w:rPr>
          <w:color w:val="auto"/>
          <w:lang w:eastAsia="ko-KR"/>
        </w:rPr>
        <w:fldChar w:fldCharType="end"/>
      </w:r>
      <w:r w:rsidR="004C2E0E" w:rsidRPr="0061437C">
        <w:rPr>
          <w:color w:val="auto"/>
          <w:lang w:eastAsia="ko-KR"/>
        </w:rPr>
        <w:t>.</w:t>
      </w:r>
      <w:r w:rsidR="000E5566" w:rsidRPr="0061437C">
        <w:rPr>
          <w:color w:val="auto"/>
          <w:lang w:eastAsia="ko-KR"/>
        </w:rPr>
        <w:t xml:space="preserve"> </w:t>
      </w:r>
      <w:r w:rsidR="004C2E0E" w:rsidRPr="0061437C">
        <w:rPr>
          <w:color w:val="auto"/>
          <w:lang w:eastAsia="ko-KR"/>
        </w:rPr>
        <w:t xml:space="preserve">In both organisms, </w:t>
      </w:r>
      <w:proofErr w:type="spellStart"/>
      <w:r w:rsidR="004C2E0E" w:rsidRPr="0061437C">
        <w:rPr>
          <w:color w:val="auto"/>
          <w:lang w:eastAsia="ko-KR"/>
        </w:rPr>
        <w:t>mucociliary</w:t>
      </w:r>
      <w:proofErr w:type="spellEnd"/>
      <w:r w:rsidR="004C2E0E" w:rsidRPr="0061437C">
        <w:rPr>
          <w:color w:val="auto"/>
          <w:lang w:eastAsia="ko-KR"/>
        </w:rPr>
        <w:t xml:space="preserve"> epithelium </w:t>
      </w:r>
      <w:r w:rsidR="000E5566" w:rsidRPr="0061437C">
        <w:rPr>
          <w:color w:val="auto"/>
          <w:lang w:eastAsia="ko-KR"/>
        </w:rPr>
        <w:t>pro</w:t>
      </w:r>
      <w:r w:rsidR="001716A1" w:rsidRPr="0061437C">
        <w:rPr>
          <w:color w:val="auto"/>
          <w:lang w:eastAsia="ko-KR"/>
        </w:rPr>
        <w:t>vide</w:t>
      </w:r>
      <w:r w:rsidR="004C2E0E" w:rsidRPr="0061437C">
        <w:rPr>
          <w:color w:val="auto"/>
          <w:lang w:eastAsia="ko-KR"/>
        </w:rPr>
        <w:t>s</w:t>
      </w:r>
      <w:r w:rsidR="001716A1" w:rsidRPr="0061437C">
        <w:rPr>
          <w:color w:val="auto"/>
          <w:lang w:eastAsia="ko-KR"/>
        </w:rPr>
        <w:t xml:space="preserve"> first</w:t>
      </w:r>
      <w:r w:rsidR="00813FFA" w:rsidRPr="0061437C">
        <w:rPr>
          <w:color w:val="auto"/>
          <w:lang w:eastAsia="ko-KR"/>
        </w:rPr>
        <w:t>-</w:t>
      </w:r>
      <w:r w:rsidR="001716A1" w:rsidRPr="0061437C">
        <w:rPr>
          <w:color w:val="auto"/>
          <w:lang w:eastAsia="ko-KR"/>
        </w:rPr>
        <w:t xml:space="preserve">line defense by </w:t>
      </w:r>
      <w:r w:rsidR="00F521CE" w:rsidRPr="0061437C">
        <w:rPr>
          <w:color w:val="auto"/>
          <w:lang w:eastAsia="ko-KR"/>
        </w:rPr>
        <w:t xml:space="preserve">secreting mucus and antimicrobial substances and </w:t>
      </w:r>
      <w:r w:rsidR="004C2E0E" w:rsidRPr="0061437C">
        <w:rPr>
          <w:color w:val="auto"/>
          <w:lang w:eastAsia="ko-KR"/>
        </w:rPr>
        <w:t xml:space="preserve">clears </w:t>
      </w:r>
      <w:r w:rsidR="00F521CE" w:rsidRPr="0061437C">
        <w:rPr>
          <w:color w:val="auto"/>
          <w:lang w:eastAsia="ko-KR"/>
        </w:rPr>
        <w:t xml:space="preserve">harmful particles and pathogens through </w:t>
      </w:r>
      <w:r w:rsidR="004A6F2C" w:rsidRPr="0061437C">
        <w:rPr>
          <w:color w:val="auto"/>
          <w:lang w:eastAsia="ko-KR"/>
        </w:rPr>
        <w:t xml:space="preserve">the </w:t>
      </w:r>
      <w:r w:rsidR="00A8098B" w:rsidRPr="0061437C">
        <w:rPr>
          <w:color w:val="auto"/>
          <w:lang w:eastAsia="ko-KR"/>
        </w:rPr>
        <w:t xml:space="preserve">synchronized action of </w:t>
      </w:r>
      <w:r w:rsidR="000E5566" w:rsidRPr="0061437C">
        <w:rPr>
          <w:color w:val="auto"/>
          <w:lang w:eastAsia="ko-KR"/>
        </w:rPr>
        <w:t xml:space="preserve">cilia. </w:t>
      </w:r>
    </w:p>
    <w:p w14:paraId="41D674E3" w14:textId="10A3E7F4" w:rsidR="00471221" w:rsidRPr="0061437C" w:rsidRDefault="00471221" w:rsidP="0061437C">
      <w:pPr>
        <w:widowControl/>
        <w:rPr>
          <w:color w:val="auto"/>
          <w:lang w:eastAsia="ko-KR"/>
        </w:rPr>
      </w:pPr>
    </w:p>
    <w:p w14:paraId="5B44D02C" w14:textId="7C2E83C3" w:rsidR="00B81946" w:rsidRPr="0061437C" w:rsidRDefault="00471221" w:rsidP="0061437C">
      <w:pPr>
        <w:widowControl/>
        <w:rPr>
          <w:color w:val="000000" w:themeColor="text1"/>
        </w:rPr>
      </w:pPr>
      <w:r w:rsidRPr="0061437C">
        <w:rPr>
          <w:color w:val="auto"/>
          <w:lang w:eastAsia="ko-KR"/>
        </w:rPr>
        <w:t>Here</w:t>
      </w:r>
      <w:r w:rsidR="00585A9A">
        <w:rPr>
          <w:color w:val="auto"/>
          <w:lang w:eastAsia="ko-KR"/>
        </w:rPr>
        <w:t>,</w:t>
      </w:r>
      <w:r w:rsidRPr="0061437C">
        <w:rPr>
          <w:color w:val="auto"/>
          <w:lang w:eastAsia="ko-KR"/>
        </w:rPr>
        <w:t xml:space="preserve"> we </w:t>
      </w:r>
      <w:r w:rsidR="007502E8" w:rsidRPr="0061437C">
        <w:rPr>
          <w:color w:val="auto"/>
          <w:lang w:eastAsia="ko-KR"/>
        </w:rPr>
        <w:t>describe</w:t>
      </w:r>
      <w:r w:rsidRPr="0061437C">
        <w:rPr>
          <w:color w:val="auto"/>
          <w:lang w:eastAsia="ko-KR"/>
        </w:rPr>
        <w:t xml:space="preserve"> a</w:t>
      </w:r>
      <w:r w:rsidR="00425EDC" w:rsidRPr="0061437C">
        <w:rPr>
          <w:color w:val="000000" w:themeColor="text1"/>
        </w:rPr>
        <w:t xml:space="preserve"> simple protocol to </w:t>
      </w:r>
      <w:r w:rsidR="0016319A" w:rsidRPr="0061437C">
        <w:rPr>
          <w:color w:val="000000" w:themeColor="text1"/>
        </w:rPr>
        <w:t>generate</w:t>
      </w:r>
      <w:r w:rsidR="00425EDC" w:rsidRPr="0061437C">
        <w:rPr>
          <w:color w:val="000000" w:themeColor="text1"/>
        </w:rPr>
        <w:t xml:space="preserve"> </w:t>
      </w:r>
      <w:proofErr w:type="spellStart"/>
      <w:r w:rsidR="00425EDC" w:rsidRPr="0061437C">
        <w:rPr>
          <w:color w:val="000000" w:themeColor="text1"/>
        </w:rPr>
        <w:t>mucocilia</w:t>
      </w:r>
      <w:r w:rsidR="001E0898" w:rsidRPr="0061437C">
        <w:rPr>
          <w:color w:val="000000" w:themeColor="text1"/>
        </w:rPr>
        <w:t>ry</w:t>
      </w:r>
      <w:proofErr w:type="spellEnd"/>
      <w:r w:rsidR="00425EDC" w:rsidRPr="0061437C">
        <w:rPr>
          <w:color w:val="000000" w:themeColor="text1"/>
        </w:rPr>
        <w:t xml:space="preserve"> </w:t>
      </w:r>
      <w:r w:rsidR="00866CAF" w:rsidRPr="0061437C">
        <w:rPr>
          <w:color w:val="000000" w:themeColor="text1"/>
        </w:rPr>
        <w:t>epithelial</w:t>
      </w:r>
      <w:r w:rsidR="00425EDC" w:rsidRPr="0061437C">
        <w:rPr>
          <w:color w:val="000000" w:themeColor="text1"/>
        </w:rPr>
        <w:t xml:space="preserve"> organoids </w:t>
      </w:r>
      <w:r w:rsidR="008A444F" w:rsidRPr="0061437C">
        <w:rPr>
          <w:color w:val="000000" w:themeColor="text1"/>
        </w:rPr>
        <w:t>using</w:t>
      </w:r>
      <w:r w:rsidR="00425EDC" w:rsidRPr="0061437C">
        <w:rPr>
          <w:color w:val="000000" w:themeColor="text1"/>
        </w:rPr>
        <w:t xml:space="preserve"> </w:t>
      </w:r>
      <w:r w:rsidR="004C2E0E" w:rsidRPr="0061437C">
        <w:rPr>
          <w:color w:val="000000" w:themeColor="text1"/>
        </w:rPr>
        <w:t xml:space="preserve">the </w:t>
      </w:r>
      <w:r w:rsidR="0007076D" w:rsidRPr="0061437C">
        <w:rPr>
          <w:color w:val="000000" w:themeColor="text1"/>
        </w:rPr>
        <w:t xml:space="preserve">multipotent progenitors of </w:t>
      </w:r>
      <w:r w:rsidR="00FC27BC" w:rsidRPr="0061437C">
        <w:rPr>
          <w:i/>
          <w:color w:val="000000" w:themeColor="text1"/>
        </w:rPr>
        <w:t xml:space="preserve">Xenopus </w:t>
      </w:r>
      <w:proofErr w:type="spellStart"/>
      <w:r w:rsidR="00FC27BC" w:rsidRPr="0061437C">
        <w:rPr>
          <w:i/>
          <w:color w:val="000000" w:themeColor="text1"/>
        </w:rPr>
        <w:t>laevis</w:t>
      </w:r>
      <w:proofErr w:type="spellEnd"/>
      <w:r w:rsidR="00FC27BC" w:rsidRPr="0061437C">
        <w:rPr>
          <w:color w:val="000000" w:themeColor="text1"/>
        </w:rPr>
        <w:t xml:space="preserve"> embryo</w:t>
      </w:r>
      <w:r w:rsidR="004C2E0E" w:rsidRPr="0061437C">
        <w:rPr>
          <w:color w:val="000000" w:themeColor="text1"/>
        </w:rPr>
        <w:t>s</w:t>
      </w:r>
      <w:r w:rsidR="00736A47" w:rsidRPr="0061437C">
        <w:rPr>
          <w:color w:val="000000" w:themeColor="text1"/>
        </w:rPr>
        <w:fldChar w:fldCharType="begin">
          <w:fldData xml:space="preserve">PEVuZE5vdGU+PENpdGU+PEF1dGhvcj5Bc2FzaGltYTwvQXV0aG9yPjxZZWFyPjIwMDk8L1llYXI+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</w:fldData>
        </w:fldChar>
      </w:r>
      <w:r w:rsidR="004B6843" w:rsidRPr="0061437C">
        <w:rPr>
          <w:color w:val="000000" w:themeColor="text1"/>
        </w:rPr>
        <w:instrText xml:space="preserve"> ADDIN EN.CITE </w:instrText>
      </w:r>
      <w:r w:rsidR="004B6843" w:rsidRPr="0061437C">
        <w:rPr>
          <w:color w:val="000000" w:themeColor="text1"/>
        </w:rPr>
        <w:fldChar w:fldCharType="begin">
          <w:fldData xml:space="preserve">PEVuZE5vdGU+PENpdGU+PEF1dGhvcj5Bc2FzaGltYTwvQXV0aG9yPjxZZWFyPjIwMDk8L1llYXI+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</w:fldData>
        </w:fldChar>
      </w:r>
      <w:r w:rsidR="004B6843" w:rsidRPr="0061437C">
        <w:rPr>
          <w:color w:val="000000" w:themeColor="text1"/>
        </w:rPr>
        <w:instrText xml:space="preserve"> ADDIN EN.CITE.DATA </w:instrText>
      </w:r>
      <w:r w:rsidR="004B6843" w:rsidRPr="0061437C">
        <w:rPr>
          <w:color w:val="000000" w:themeColor="text1"/>
        </w:rPr>
      </w:r>
      <w:r w:rsidR="004B6843" w:rsidRPr="0061437C">
        <w:rPr>
          <w:color w:val="000000" w:themeColor="text1"/>
        </w:rPr>
        <w:fldChar w:fldCharType="end"/>
      </w:r>
      <w:r w:rsidR="00736A47" w:rsidRPr="0061437C">
        <w:rPr>
          <w:color w:val="000000" w:themeColor="text1"/>
        </w:rPr>
      </w:r>
      <w:r w:rsidR="00736A47" w:rsidRPr="0061437C">
        <w:rPr>
          <w:color w:val="000000" w:themeColor="text1"/>
        </w:rPr>
        <w:fldChar w:fldCharType="separate"/>
      </w:r>
      <w:r w:rsidR="004B6843" w:rsidRPr="0061437C">
        <w:rPr>
          <w:noProof/>
          <w:color w:val="000000" w:themeColor="text1"/>
          <w:vertAlign w:val="superscript"/>
        </w:rPr>
        <w:t>13,14</w:t>
      </w:r>
      <w:r w:rsidR="00736A47" w:rsidRPr="0061437C">
        <w:rPr>
          <w:color w:val="000000" w:themeColor="text1"/>
        </w:rPr>
        <w:fldChar w:fldCharType="end"/>
      </w:r>
      <w:r w:rsidR="00FC27BC" w:rsidRPr="0061437C">
        <w:rPr>
          <w:color w:val="000000" w:themeColor="text1"/>
        </w:rPr>
        <w:t xml:space="preserve">. </w:t>
      </w:r>
      <w:r w:rsidR="006770AE" w:rsidRPr="0061437C">
        <w:rPr>
          <w:color w:val="000000" w:themeColor="text1"/>
        </w:rPr>
        <w:t>Previously</w:t>
      </w:r>
      <w:r w:rsidR="00585A9A">
        <w:rPr>
          <w:color w:val="000000" w:themeColor="text1"/>
        </w:rPr>
        <w:t>,</w:t>
      </w:r>
      <w:r w:rsidR="006770AE" w:rsidRPr="0061437C">
        <w:rPr>
          <w:color w:val="000000" w:themeColor="text1"/>
        </w:rPr>
        <w:t xml:space="preserve"> we reported</w:t>
      </w:r>
      <w:r w:rsidR="006770AE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 </w:instrText>
      </w:r>
      <w:r w:rsidR="004B6843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.DATA </w:instrText>
      </w:r>
      <w:r w:rsidR="004B6843" w:rsidRPr="0061437C">
        <w:rPr>
          <w:color w:val="000000" w:themeColor="text1"/>
        </w:rPr>
      </w:r>
      <w:r w:rsidR="004B6843" w:rsidRPr="0061437C">
        <w:rPr>
          <w:color w:val="000000" w:themeColor="text1"/>
        </w:rPr>
        <w:fldChar w:fldCharType="end"/>
      </w:r>
      <w:r w:rsidR="006770AE" w:rsidRPr="0061437C">
        <w:rPr>
          <w:color w:val="000000" w:themeColor="text1"/>
        </w:rPr>
      </w:r>
      <w:r w:rsidR="006770AE" w:rsidRPr="0061437C">
        <w:rPr>
          <w:color w:val="000000" w:themeColor="text1"/>
        </w:rPr>
        <w:fldChar w:fldCharType="separate"/>
      </w:r>
      <w:r w:rsidR="004B6843" w:rsidRPr="0061437C">
        <w:rPr>
          <w:noProof/>
          <w:color w:val="000000" w:themeColor="text1"/>
          <w:vertAlign w:val="superscript"/>
        </w:rPr>
        <w:t>14</w:t>
      </w:r>
      <w:r w:rsidR="006770AE" w:rsidRPr="0061437C">
        <w:rPr>
          <w:color w:val="000000" w:themeColor="text1"/>
        </w:rPr>
        <w:fldChar w:fldCharType="end"/>
      </w:r>
      <w:r w:rsidR="006770AE" w:rsidRPr="0061437C">
        <w:rPr>
          <w:color w:val="000000" w:themeColor="text1"/>
        </w:rPr>
        <w:t xml:space="preserve"> that in the absence of </w:t>
      </w:r>
      <w:r w:rsidR="00FC27BC" w:rsidRPr="0061437C">
        <w:rPr>
          <w:color w:val="000000" w:themeColor="text1"/>
        </w:rPr>
        <w:t xml:space="preserve">exogenous growth factors and </w:t>
      </w:r>
      <w:r w:rsidR="004D4503" w:rsidRPr="0061437C">
        <w:rPr>
          <w:color w:val="000000" w:themeColor="text1"/>
        </w:rPr>
        <w:t xml:space="preserve">the </w:t>
      </w:r>
      <w:r w:rsidR="00FC27BC" w:rsidRPr="0061437C">
        <w:rPr>
          <w:color w:val="000000" w:themeColor="text1"/>
        </w:rPr>
        <w:t xml:space="preserve">extracellular matrix, </w:t>
      </w:r>
      <w:r w:rsidR="00710124" w:rsidRPr="0061437C">
        <w:rPr>
          <w:color w:val="000000" w:themeColor="text1"/>
        </w:rPr>
        <w:t xml:space="preserve">the </w:t>
      </w:r>
      <w:proofErr w:type="spellStart"/>
      <w:r w:rsidR="00FC27BC" w:rsidRPr="0061437C">
        <w:rPr>
          <w:color w:val="000000" w:themeColor="text1"/>
        </w:rPr>
        <w:t>microsurgically</w:t>
      </w:r>
      <w:proofErr w:type="spellEnd"/>
      <w:r w:rsidR="00FC27BC" w:rsidRPr="0061437C">
        <w:rPr>
          <w:color w:val="000000" w:themeColor="text1"/>
        </w:rPr>
        <w:t xml:space="preserve"> isolated</w:t>
      </w:r>
      <w:r w:rsidR="001E0898" w:rsidRPr="0061437C">
        <w:rPr>
          <w:color w:val="000000" w:themeColor="text1"/>
        </w:rPr>
        <w:t xml:space="preserve"> </w:t>
      </w:r>
      <w:r w:rsidR="0007076D" w:rsidRPr="0061437C">
        <w:rPr>
          <w:color w:val="000000" w:themeColor="text1"/>
        </w:rPr>
        <w:t>deep cells from</w:t>
      </w:r>
      <w:r w:rsidR="004D4503" w:rsidRPr="0061437C">
        <w:rPr>
          <w:color w:val="000000" w:themeColor="text1"/>
        </w:rPr>
        <w:t xml:space="preserve"> the</w:t>
      </w:r>
      <w:r w:rsidR="0007076D" w:rsidRPr="0061437C">
        <w:rPr>
          <w:color w:val="000000" w:themeColor="text1"/>
        </w:rPr>
        <w:t xml:space="preserve"> early gastrula stage ectoderm </w:t>
      </w:r>
      <w:r w:rsidR="00FC27BC" w:rsidRPr="0061437C">
        <w:rPr>
          <w:color w:val="000000" w:themeColor="text1"/>
        </w:rPr>
        <w:t xml:space="preserve">spontaneously assemble </w:t>
      </w:r>
      <w:r w:rsidR="004C2E0E" w:rsidRPr="0061437C">
        <w:rPr>
          <w:color w:val="000000" w:themeColor="text1"/>
        </w:rPr>
        <w:t xml:space="preserve">into </w:t>
      </w:r>
      <w:r w:rsidR="00B6109B" w:rsidRPr="0061437C">
        <w:rPr>
          <w:color w:val="000000" w:themeColor="text1"/>
        </w:rPr>
        <w:t>aggregates</w:t>
      </w:r>
      <w:r w:rsidR="00CC5256" w:rsidRPr="0061437C">
        <w:rPr>
          <w:color w:val="000000" w:themeColor="text1"/>
        </w:rPr>
        <w:t>, regenerate epithelium</w:t>
      </w:r>
      <w:r w:rsidR="007F24CD" w:rsidRPr="0061437C">
        <w:rPr>
          <w:color w:val="000000" w:themeColor="text1"/>
        </w:rPr>
        <w:t xml:space="preserve"> on </w:t>
      </w:r>
      <w:r w:rsidR="00451393" w:rsidRPr="0061437C">
        <w:rPr>
          <w:color w:val="000000" w:themeColor="text1"/>
        </w:rPr>
        <w:t xml:space="preserve">its </w:t>
      </w:r>
      <w:r w:rsidR="007F24CD" w:rsidRPr="0061437C">
        <w:rPr>
          <w:color w:val="000000" w:themeColor="text1"/>
        </w:rPr>
        <w:t>surface</w:t>
      </w:r>
      <w:r w:rsidR="00CC5256" w:rsidRPr="0061437C">
        <w:rPr>
          <w:color w:val="000000" w:themeColor="text1"/>
        </w:rPr>
        <w:t xml:space="preserve">, and </w:t>
      </w:r>
      <w:r w:rsidR="00C612FF" w:rsidRPr="0061437C">
        <w:rPr>
          <w:color w:val="000000" w:themeColor="text1"/>
        </w:rPr>
        <w:t xml:space="preserve">mature into </w:t>
      </w:r>
      <w:proofErr w:type="spellStart"/>
      <w:r w:rsidR="00CC5256" w:rsidRPr="0061437C">
        <w:rPr>
          <w:color w:val="000000" w:themeColor="text1"/>
        </w:rPr>
        <w:t>mucociliary</w:t>
      </w:r>
      <w:proofErr w:type="spellEnd"/>
      <w:r w:rsidR="00583266" w:rsidRPr="0061437C">
        <w:rPr>
          <w:color w:val="000000" w:themeColor="text1"/>
        </w:rPr>
        <w:t xml:space="preserve"> epithelium</w:t>
      </w:r>
      <w:r w:rsidR="00CC5256" w:rsidRPr="0061437C">
        <w:rPr>
          <w:color w:val="000000" w:themeColor="text1"/>
        </w:rPr>
        <w:t xml:space="preserve"> by intercalating </w:t>
      </w:r>
      <w:proofErr w:type="spellStart"/>
      <w:r w:rsidR="00CC5256" w:rsidRPr="0061437C">
        <w:rPr>
          <w:color w:val="000000" w:themeColor="text1"/>
        </w:rPr>
        <w:t>multiciliated</w:t>
      </w:r>
      <w:proofErr w:type="spellEnd"/>
      <w:r w:rsidR="00CC5256" w:rsidRPr="0061437C">
        <w:rPr>
          <w:color w:val="000000" w:themeColor="text1"/>
        </w:rPr>
        <w:t xml:space="preserve"> and other accessory cells</w:t>
      </w:r>
      <w:r w:rsidR="00CE48B2">
        <w:rPr>
          <w:color w:val="000000" w:themeColor="text1"/>
        </w:rPr>
        <w:t xml:space="preserve"> </w:t>
      </w:r>
      <w:r w:rsidR="004D4503" w:rsidRPr="0061437C">
        <w:rPr>
          <w:color w:val="000000" w:themeColor="text1"/>
        </w:rPr>
        <w:t>with</w:t>
      </w:r>
      <w:r w:rsidR="00583266" w:rsidRPr="0061437C">
        <w:rPr>
          <w:color w:val="000000" w:themeColor="text1"/>
        </w:rPr>
        <w:t>in 24</w:t>
      </w:r>
      <w:r w:rsidR="004C2E0E" w:rsidRPr="0061437C">
        <w:rPr>
          <w:color w:val="000000" w:themeColor="text1"/>
        </w:rPr>
        <w:t xml:space="preserve"> </w:t>
      </w:r>
      <w:r w:rsidR="00583266" w:rsidRPr="0061437C">
        <w:rPr>
          <w:color w:val="000000" w:themeColor="text1"/>
        </w:rPr>
        <w:t>h</w:t>
      </w:r>
      <w:r w:rsidR="006770AE" w:rsidRPr="0061437C">
        <w:rPr>
          <w:color w:val="000000" w:themeColor="text1"/>
        </w:rPr>
        <w:t>.</w:t>
      </w:r>
      <w:r w:rsidR="00FC27BC" w:rsidRPr="0061437C">
        <w:rPr>
          <w:color w:val="000000" w:themeColor="text1"/>
        </w:rPr>
        <w:t xml:space="preserve"> </w:t>
      </w:r>
      <w:r w:rsidR="0007076D" w:rsidRPr="0061437C">
        <w:rPr>
          <w:color w:val="000000" w:themeColor="text1"/>
        </w:rPr>
        <w:t>In addition to the rapid development, this</w:t>
      </w:r>
      <w:r w:rsidR="00C612FF" w:rsidRPr="0061437C">
        <w:rPr>
          <w:color w:val="000000" w:themeColor="text1"/>
        </w:rPr>
        <w:t xml:space="preserve"> protocol </w:t>
      </w:r>
      <w:r w:rsidR="00C45C5D" w:rsidRPr="0061437C">
        <w:rPr>
          <w:color w:val="000000" w:themeColor="text1"/>
        </w:rPr>
        <w:t xml:space="preserve">offers </w:t>
      </w:r>
      <w:r w:rsidR="004D4503" w:rsidRPr="0061437C">
        <w:rPr>
          <w:color w:val="000000" w:themeColor="text1"/>
        </w:rPr>
        <w:t xml:space="preserve">a </w:t>
      </w:r>
      <w:r w:rsidR="00FE1337" w:rsidRPr="0061437C">
        <w:rPr>
          <w:color w:val="000000" w:themeColor="text1"/>
        </w:rPr>
        <w:t>distinct</w:t>
      </w:r>
      <w:r w:rsidR="00317900" w:rsidRPr="0061437C">
        <w:rPr>
          <w:color w:val="000000" w:themeColor="text1"/>
        </w:rPr>
        <w:t xml:space="preserve"> opportunity</w:t>
      </w:r>
      <w:r w:rsidR="00242865" w:rsidRPr="0061437C">
        <w:rPr>
          <w:color w:val="000000" w:themeColor="text1"/>
        </w:rPr>
        <w:t xml:space="preserve"> </w:t>
      </w:r>
      <w:r w:rsidR="00A3317D" w:rsidRPr="0061437C">
        <w:rPr>
          <w:color w:val="000000" w:themeColor="text1"/>
        </w:rPr>
        <w:t>for</w:t>
      </w:r>
      <w:r w:rsidR="00317900" w:rsidRPr="0061437C">
        <w:rPr>
          <w:color w:val="000000" w:themeColor="text1"/>
        </w:rPr>
        <w:t xml:space="preserve"> </w:t>
      </w:r>
      <w:r w:rsidR="00C45C5D" w:rsidRPr="0061437C">
        <w:rPr>
          <w:color w:val="000000" w:themeColor="text1"/>
        </w:rPr>
        <w:t>directly access</w:t>
      </w:r>
      <w:r w:rsidR="00A3317D" w:rsidRPr="0061437C">
        <w:rPr>
          <w:color w:val="000000" w:themeColor="text1"/>
        </w:rPr>
        <w:t>ing</w:t>
      </w:r>
      <w:r w:rsidR="00317900" w:rsidRPr="0061437C">
        <w:rPr>
          <w:color w:val="000000" w:themeColor="text1"/>
        </w:rPr>
        <w:t xml:space="preserve"> </w:t>
      </w:r>
      <w:r w:rsidR="00710124" w:rsidRPr="0061437C">
        <w:rPr>
          <w:color w:val="000000" w:themeColor="text1"/>
        </w:rPr>
        <w:t xml:space="preserve">the </w:t>
      </w:r>
      <w:r w:rsidR="00FE1337" w:rsidRPr="0061437C">
        <w:rPr>
          <w:color w:val="000000" w:themeColor="text1"/>
        </w:rPr>
        <w:t xml:space="preserve">transitions </w:t>
      </w:r>
      <w:r w:rsidR="004D4503" w:rsidRPr="0061437C">
        <w:rPr>
          <w:color w:val="000000" w:themeColor="text1"/>
        </w:rPr>
        <w:t xml:space="preserve">of </w:t>
      </w:r>
      <w:r w:rsidR="00CC5256" w:rsidRPr="0061437C">
        <w:rPr>
          <w:color w:val="000000" w:themeColor="text1"/>
        </w:rPr>
        <w:t xml:space="preserve">multipotent </w:t>
      </w:r>
      <w:r w:rsidR="00710124" w:rsidRPr="0061437C">
        <w:rPr>
          <w:color w:val="000000" w:themeColor="text1"/>
        </w:rPr>
        <w:t>deep ectoderm cells</w:t>
      </w:r>
      <w:r w:rsidR="00FE1337" w:rsidRPr="0061437C">
        <w:rPr>
          <w:color w:val="000000" w:themeColor="text1"/>
        </w:rPr>
        <w:t xml:space="preserve"> </w:t>
      </w:r>
      <w:r w:rsidR="004D4503" w:rsidRPr="0061437C">
        <w:rPr>
          <w:color w:val="000000" w:themeColor="text1"/>
        </w:rPr>
        <w:t>in</w:t>
      </w:r>
      <w:r w:rsidR="00FE1337" w:rsidRPr="0061437C">
        <w:rPr>
          <w:color w:val="000000" w:themeColor="text1"/>
        </w:rPr>
        <w:t xml:space="preserve">to epithelial goblet cell progenitors that </w:t>
      </w:r>
      <w:r w:rsidR="00242865" w:rsidRPr="0061437C">
        <w:rPr>
          <w:color w:val="000000" w:themeColor="text1"/>
        </w:rPr>
        <w:t xml:space="preserve">recapitulate </w:t>
      </w:r>
      <w:r w:rsidR="004D4503" w:rsidRPr="0061437C">
        <w:rPr>
          <w:color w:val="000000" w:themeColor="text1"/>
        </w:rPr>
        <w:t xml:space="preserve">the </w:t>
      </w:r>
      <w:r w:rsidR="00242865" w:rsidRPr="0061437C">
        <w:rPr>
          <w:color w:val="000000" w:themeColor="text1"/>
        </w:rPr>
        <w:t xml:space="preserve">regeneration steps of </w:t>
      </w:r>
      <w:r w:rsidR="004D4503" w:rsidRPr="0061437C">
        <w:rPr>
          <w:color w:val="000000" w:themeColor="text1"/>
        </w:rPr>
        <w:t xml:space="preserve">a </w:t>
      </w:r>
      <w:r w:rsidR="00242865" w:rsidRPr="0061437C">
        <w:rPr>
          <w:color w:val="000000" w:themeColor="text1"/>
        </w:rPr>
        <w:t>disrupted epithelium</w:t>
      </w:r>
      <w:r w:rsidR="00FE1337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 </w:instrText>
      </w:r>
      <w:r w:rsidR="004B6843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.DATA </w:instrText>
      </w:r>
      <w:r w:rsidR="004B6843" w:rsidRPr="0061437C">
        <w:rPr>
          <w:color w:val="000000" w:themeColor="text1"/>
        </w:rPr>
      </w:r>
      <w:r w:rsidR="004B6843" w:rsidRPr="0061437C">
        <w:rPr>
          <w:color w:val="000000" w:themeColor="text1"/>
        </w:rPr>
        <w:fldChar w:fldCharType="end"/>
      </w:r>
      <w:r w:rsidR="00FE1337" w:rsidRPr="0061437C">
        <w:rPr>
          <w:color w:val="000000" w:themeColor="text1"/>
        </w:rPr>
      </w:r>
      <w:r w:rsidR="00FE1337" w:rsidRPr="0061437C">
        <w:rPr>
          <w:color w:val="000000" w:themeColor="text1"/>
        </w:rPr>
        <w:fldChar w:fldCharType="separate"/>
      </w:r>
      <w:r w:rsidR="004B6843" w:rsidRPr="0061437C">
        <w:rPr>
          <w:noProof/>
          <w:color w:val="000000" w:themeColor="text1"/>
          <w:vertAlign w:val="superscript"/>
        </w:rPr>
        <w:t>14</w:t>
      </w:r>
      <w:r w:rsidR="00FE1337" w:rsidRPr="0061437C">
        <w:rPr>
          <w:color w:val="000000" w:themeColor="text1"/>
        </w:rPr>
        <w:fldChar w:fldCharType="end"/>
      </w:r>
      <w:r w:rsidR="00CE48B2">
        <w:rPr>
          <w:color w:val="000000" w:themeColor="text1"/>
        </w:rPr>
        <w:t xml:space="preserve"> </w:t>
      </w:r>
      <w:r w:rsidR="008D5A11">
        <w:rPr>
          <w:color w:val="000000" w:themeColor="text1"/>
        </w:rPr>
        <w:t>which</w:t>
      </w:r>
      <w:r w:rsidR="00242865" w:rsidRPr="0061437C">
        <w:rPr>
          <w:color w:val="000000" w:themeColor="text1"/>
        </w:rPr>
        <w:t xml:space="preserve"> are not available </w:t>
      </w:r>
      <w:r w:rsidR="0007076D" w:rsidRPr="0061437C">
        <w:rPr>
          <w:color w:val="000000" w:themeColor="text1"/>
        </w:rPr>
        <w:t xml:space="preserve">from intact embryos and ectoderm (also known as </w:t>
      </w:r>
      <w:r w:rsidR="004D4503" w:rsidRPr="0061437C">
        <w:rPr>
          <w:color w:val="000000" w:themeColor="text1"/>
        </w:rPr>
        <w:t xml:space="preserve">the </w:t>
      </w:r>
      <w:r w:rsidR="0007076D" w:rsidRPr="0061437C">
        <w:rPr>
          <w:color w:val="000000" w:themeColor="text1"/>
        </w:rPr>
        <w:t>animal cap)</w:t>
      </w:r>
      <w:r w:rsidR="00457044" w:rsidRPr="0061437C">
        <w:rPr>
          <w:color w:val="000000" w:themeColor="text1"/>
        </w:rPr>
        <w:fldChar w:fldCharType="begin">
          <w:fldData xml:space="preserve">PEVuZE5vdGU+PENpdGU+PEF1dGhvcj5IYWFzPC9BdXRob3I+PFllYXI+MjAxOTwvWWVhcj48UmVj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</w:fldData>
        </w:fldChar>
      </w:r>
      <w:r w:rsidR="004B6843" w:rsidRPr="0061437C">
        <w:rPr>
          <w:color w:val="000000" w:themeColor="text1"/>
        </w:rPr>
        <w:instrText xml:space="preserve"> ADDIN EN.CITE </w:instrText>
      </w:r>
      <w:r w:rsidR="004B6843" w:rsidRPr="0061437C">
        <w:rPr>
          <w:color w:val="000000" w:themeColor="text1"/>
        </w:rPr>
        <w:fldChar w:fldCharType="begin">
          <w:fldData xml:space="preserve">PEVuZE5vdGU+PENpdGU+PEF1dGhvcj5IYWFzPC9BdXRob3I+PFllYXI+MjAxOTwvWWVhcj48UmVj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</w:fldData>
        </w:fldChar>
      </w:r>
      <w:r w:rsidR="004B6843" w:rsidRPr="0061437C">
        <w:rPr>
          <w:color w:val="000000" w:themeColor="text1"/>
        </w:rPr>
        <w:instrText xml:space="preserve"> ADDIN EN.CITE.DATA </w:instrText>
      </w:r>
      <w:r w:rsidR="004B6843" w:rsidRPr="0061437C">
        <w:rPr>
          <w:color w:val="000000" w:themeColor="text1"/>
        </w:rPr>
      </w:r>
      <w:r w:rsidR="004B6843" w:rsidRPr="0061437C">
        <w:rPr>
          <w:color w:val="000000" w:themeColor="text1"/>
        </w:rPr>
        <w:fldChar w:fldCharType="end"/>
      </w:r>
      <w:r w:rsidR="00457044" w:rsidRPr="0061437C">
        <w:rPr>
          <w:color w:val="000000" w:themeColor="text1"/>
        </w:rPr>
      </w:r>
      <w:r w:rsidR="00457044" w:rsidRPr="0061437C">
        <w:rPr>
          <w:color w:val="000000" w:themeColor="text1"/>
        </w:rPr>
        <w:fldChar w:fldCharType="separate"/>
      </w:r>
      <w:r w:rsidR="004B6843" w:rsidRPr="0061437C">
        <w:rPr>
          <w:noProof/>
          <w:color w:val="000000" w:themeColor="text1"/>
          <w:vertAlign w:val="superscript"/>
        </w:rPr>
        <w:t>15-17</w:t>
      </w:r>
      <w:r w:rsidR="00457044" w:rsidRPr="0061437C">
        <w:rPr>
          <w:color w:val="000000" w:themeColor="text1"/>
        </w:rPr>
        <w:fldChar w:fldCharType="end"/>
      </w:r>
      <w:r w:rsidR="0007076D" w:rsidRPr="0061437C">
        <w:rPr>
          <w:color w:val="000000" w:themeColor="text1"/>
        </w:rPr>
        <w:t xml:space="preserve">. </w:t>
      </w:r>
      <w:r w:rsidR="00570EBD" w:rsidRPr="0061437C">
        <w:rPr>
          <w:color w:val="000000" w:themeColor="text1"/>
        </w:rPr>
        <w:t xml:space="preserve">The number </w:t>
      </w:r>
      <w:r w:rsidR="007502E8" w:rsidRPr="0061437C">
        <w:rPr>
          <w:color w:val="000000" w:themeColor="text1"/>
        </w:rPr>
        <w:t xml:space="preserve">and size of the organoids </w:t>
      </w:r>
      <w:r w:rsidR="00570EBD" w:rsidRPr="0061437C">
        <w:rPr>
          <w:color w:val="000000" w:themeColor="text1"/>
        </w:rPr>
        <w:t xml:space="preserve">produced </w:t>
      </w:r>
      <w:r w:rsidR="007502E8" w:rsidRPr="0061437C">
        <w:rPr>
          <w:color w:val="000000" w:themeColor="text1"/>
        </w:rPr>
        <w:t xml:space="preserve">are scalable </w:t>
      </w:r>
      <w:r w:rsidR="007F099E" w:rsidRPr="0061437C">
        <w:rPr>
          <w:color w:val="000000" w:themeColor="text1"/>
        </w:rPr>
        <w:t>with high efficiency by c</w:t>
      </w:r>
      <w:r w:rsidR="007502E8" w:rsidRPr="0061437C">
        <w:rPr>
          <w:color w:val="000000" w:themeColor="text1"/>
        </w:rPr>
        <w:t xml:space="preserve">ontrolling </w:t>
      </w:r>
      <w:r w:rsidR="00570EBD" w:rsidRPr="0061437C">
        <w:rPr>
          <w:color w:val="000000" w:themeColor="text1"/>
        </w:rPr>
        <w:t xml:space="preserve">the </w:t>
      </w:r>
      <w:r w:rsidR="007502E8" w:rsidRPr="0061437C">
        <w:rPr>
          <w:color w:val="000000" w:themeColor="text1"/>
        </w:rPr>
        <w:t>starting materials</w:t>
      </w:r>
      <w:r w:rsidR="008C2552" w:rsidRPr="0061437C">
        <w:rPr>
          <w:color w:val="000000" w:themeColor="text1"/>
        </w:rPr>
        <w:t xml:space="preserve"> </w:t>
      </w:r>
      <w:r w:rsidR="00570EBD" w:rsidRPr="0061437C">
        <w:rPr>
          <w:color w:val="000000" w:themeColor="text1"/>
        </w:rPr>
        <w:t xml:space="preserve">from </w:t>
      </w:r>
      <w:r w:rsidR="007502E8" w:rsidRPr="0061437C">
        <w:rPr>
          <w:i/>
          <w:color w:val="000000" w:themeColor="text1"/>
        </w:rPr>
        <w:t>Xenopus</w:t>
      </w:r>
      <w:r w:rsidR="007502E8" w:rsidRPr="0061437C">
        <w:rPr>
          <w:color w:val="000000" w:themeColor="text1"/>
        </w:rPr>
        <w:t xml:space="preserve"> embryo</w:t>
      </w:r>
      <w:r w:rsidR="00570EBD" w:rsidRPr="0061437C">
        <w:rPr>
          <w:color w:val="000000" w:themeColor="text1"/>
        </w:rPr>
        <w:t>s</w:t>
      </w:r>
      <w:r w:rsidR="00493E22" w:rsidRPr="0061437C">
        <w:rPr>
          <w:color w:val="000000" w:themeColor="text1"/>
        </w:rPr>
        <w:t xml:space="preserve">. </w:t>
      </w:r>
      <w:r w:rsidR="00570EBD" w:rsidRPr="0061437C">
        <w:rPr>
          <w:color w:val="000000" w:themeColor="text1"/>
        </w:rPr>
        <w:t>Organoids in f</w:t>
      </w:r>
      <w:r w:rsidR="00493E22" w:rsidRPr="0061437C">
        <w:rPr>
          <w:color w:val="000000" w:themeColor="text1"/>
        </w:rPr>
        <w:t xml:space="preserve">loating </w:t>
      </w:r>
      <w:r w:rsidR="00570EBD" w:rsidRPr="0061437C">
        <w:rPr>
          <w:color w:val="000000" w:themeColor="text1"/>
        </w:rPr>
        <w:t xml:space="preserve">culture </w:t>
      </w:r>
      <w:r w:rsidR="00493E22" w:rsidRPr="0061437C">
        <w:rPr>
          <w:color w:val="000000" w:themeColor="text1"/>
        </w:rPr>
        <w:t>can be easily sorted and transferred</w:t>
      </w:r>
      <w:r w:rsidR="003C0640" w:rsidRPr="0061437C">
        <w:rPr>
          <w:color w:val="000000" w:themeColor="text1"/>
        </w:rPr>
        <w:t xml:space="preserve"> at </w:t>
      </w:r>
      <w:r w:rsidR="00570EBD" w:rsidRPr="0061437C">
        <w:rPr>
          <w:color w:val="000000" w:themeColor="text1"/>
        </w:rPr>
        <w:t xml:space="preserve">the </w:t>
      </w:r>
      <w:r w:rsidR="003C0640" w:rsidRPr="0061437C">
        <w:rPr>
          <w:color w:val="000000" w:themeColor="text1"/>
        </w:rPr>
        <w:t xml:space="preserve">desired stage </w:t>
      </w:r>
      <w:r w:rsidR="00493E22" w:rsidRPr="0061437C">
        <w:rPr>
          <w:color w:val="000000" w:themeColor="text1"/>
        </w:rPr>
        <w:t xml:space="preserve">for further </w:t>
      </w:r>
      <w:r w:rsidR="00570EBD" w:rsidRPr="0061437C">
        <w:rPr>
          <w:color w:val="000000" w:themeColor="text1"/>
        </w:rPr>
        <w:t xml:space="preserve">analyses, </w:t>
      </w:r>
      <w:r w:rsidR="00493E22" w:rsidRPr="0061437C">
        <w:rPr>
          <w:color w:val="000000" w:themeColor="text1"/>
        </w:rPr>
        <w:t xml:space="preserve">including </w:t>
      </w:r>
      <w:r w:rsidR="009C1A57" w:rsidRPr="0061437C">
        <w:rPr>
          <w:color w:val="000000" w:themeColor="text1"/>
        </w:rPr>
        <w:t xml:space="preserve">high-resolution imaging, </w:t>
      </w:r>
      <w:r w:rsidR="00493E22" w:rsidRPr="0061437C">
        <w:rPr>
          <w:color w:val="000000" w:themeColor="text1"/>
        </w:rPr>
        <w:t xml:space="preserve">mechanical testing, drug treatment, and </w:t>
      </w:r>
      <w:r w:rsidR="009C1A57" w:rsidRPr="0061437C">
        <w:rPr>
          <w:color w:val="000000" w:themeColor="text1"/>
        </w:rPr>
        <w:t xml:space="preserve">genetic </w:t>
      </w:r>
      <w:r w:rsidR="00570EBD" w:rsidRPr="0061437C">
        <w:rPr>
          <w:color w:val="000000" w:themeColor="text1"/>
        </w:rPr>
        <w:t>characterization</w:t>
      </w:r>
      <w:r w:rsidR="00384CDE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 </w:instrText>
      </w:r>
      <w:r w:rsidR="004B6843" w:rsidRPr="0061437C">
        <w:rPr>
          <w:color w:val="000000" w:themeColor="text1"/>
        </w:rPr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rPr>
          <w:color w:val="000000" w:themeColor="text1"/>
        </w:rPr>
        <w:instrText xml:space="preserve"> ADDIN EN.CITE.DATA </w:instrText>
      </w:r>
      <w:r w:rsidR="004B6843" w:rsidRPr="0061437C">
        <w:rPr>
          <w:color w:val="000000" w:themeColor="text1"/>
        </w:rPr>
      </w:r>
      <w:r w:rsidR="004B6843" w:rsidRPr="0061437C">
        <w:rPr>
          <w:color w:val="000000" w:themeColor="text1"/>
        </w:rPr>
        <w:fldChar w:fldCharType="end"/>
      </w:r>
      <w:r w:rsidR="00384CDE" w:rsidRPr="0061437C">
        <w:rPr>
          <w:color w:val="000000" w:themeColor="text1"/>
        </w:rPr>
      </w:r>
      <w:r w:rsidR="00384CDE" w:rsidRPr="0061437C">
        <w:rPr>
          <w:color w:val="000000" w:themeColor="text1"/>
        </w:rPr>
        <w:fldChar w:fldCharType="separate"/>
      </w:r>
      <w:r w:rsidR="004B6843" w:rsidRPr="0061437C">
        <w:rPr>
          <w:noProof/>
          <w:color w:val="000000" w:themeColor="text1"/>
          <w:vertAlign w:val="superscript"/>
        </w:rPr>
        <w:t>14</w:t>
      </w:r>
      <w:r w:rsidR="00384CDE" w:rsidRPr="0061437C">
        <w:rPr>
          <w:color w:val="000000" w:themeColor="text1"/>
        </w:rPr>
        <w:fldChar w:fldCharType="end"/>
      </w:r>
      <w:r w:rsidR="009C1A57" w:rsidRPr="0061437C">
        <w:rPr>
          <w:color w:val="000000" w:themeColor="text1"/>
        </w:rPr>
        <w:t xml:space="preserve">. </w:t>
      </w:r>
      <w:r w:rsidR="0061666B" w:rsidRPr="0061437C">
        <w:rPr>
          <w:color w:val="000000" w:themeColor="text1"/>
        </w:rPr>
        <w:t xml:space="preserve">This spontaneous, tissue </w:t>
      </w:r>
      <w:r w:rsidR="008F3ABF" w:rsidRPr="0061437C">
        <w:rPr>
          <w:color w:val="000000" w:themeColor="text1"/>
        </w:rPr>
        <w:t>mechanics-</w:t>
      </w:r>
      <w:r w:rsidR="0061666B" w:rsidRPr="0061437C">
        <w:rPr>
          <w:color w:val="000000" w:themeColor="text1"/>
        </w:rPr>
        <w:t xml:space="preserve">driven </w:t>
      </w:r>
      <w:r w:rsidR="00B323F8" w:rsidRPr="0061437C">
        <w:rPr>
          <w:color w:val="000000" w:themeColor="text1"/>
        </w:rPr>
        <w:t xml:space="preserve">regeneration of </w:t>
      </w:r>
      <w:r w:rsidR="004D4503" w:rsidRPr="0061437C">
        <w:rPr>
          <w:color w:val="000000" w:themeColor="text1"/>
        </w:rPr>
        <w:t xml:space="preserve">the </w:t>
      </w:r>
      <w:r w:rsidR="008F3ABF" w:rsidRPr="0061437C">
        <w:rPr>
          <w:color w:val="auto"/>
          <w:lang w:eastAsia="ko-KR"/>
        </w:rPr>
        <w:t xml:space="preserve">epithelium </w:t>
      </w:r>
      <w:r w:rsidR="00D86554" w:rsidRPr="0061437C">
        <w:rPr>
          <w:color w:val="000000" w:themeColor="text1"/>
        </w:rPr>
        <w:t xml:space="preserve">on the surface of embryonic </w:t>
      </w:r>
      <w:r w:rsidR="00813FFA" w:rsidRPr="0061437C">
        <w:rPr>
          <w:color w:val="000000" w:themeColor="text1"/>
        </w:rPr>
        <w:t xml:space="preserve">cell </w:t>
      </w:r>
      <w:r w:rsidR="00D86554" w:rsidRPr="0061437C">
        <w:rPr>
          <w:color w:val="000000" w:themeColor="text1"/>
        </w:rPr>
        <w:t>aggregates</w:t>
      </w:r>
      <w:r w:rsidR="00D85829" w:rsidRPr="0061437C">
        <w:rPr>
          <w:color w:val="000000" w:themeColor="text1"/>
        </w:rPr>
        <w:t xml:space="preserve"> </w:t>
      </w:r>
      <w:r w:rsidR="00813FFA" w:rsidRPr="0061437C">
        <w:rPr>
          <w:color w:val="000000" w:themeColor="text1"/>
        </w:rPr>
        <w:t>result</w:t>
      </w:r>
      <w:r w:rsidR="004D4503" w:rsidRPr="0061437C">
        <w:rPr>
          <w:color w:val="000000" w:themeColor="text1"/>
        </w:rPr>
        <w:t>s</w:t>
      </w:r>
      <w:r w:rsidR="00813FFA" w:rsidRPr="0061437C">
        <w:rPr>
          <w:color w:val="000000" w:themeColor="text1"/>
        </w:rPr>
        <w:t xml:space="preserve"> </w:t>
      </w:r>
      <w:r w:rsidR="00D85829" w:rsidRPr="0061437C">
        <w:rPr>
          <w:color w:val="000000" w:themeColor="text1"/>
        </w:rPr>
        <w:t xml:space="preserve">in </w:t>
      </w:r>
      <w:proofErr w:type="spellStart"/>
      <w:r w:rsidR="001312AB" w:rsidRPr="0061437C">
        <w:rPr>
          <w:color w:val="000000" w:themeColor="text1"/>
        </w:rPr>
        <w:t>mucociliary</w:t>
      </w:r>
      <w:proofErr w:type="spellEnd"/>
      <w:r w:rsidR="001312AB" w:rsidRPr="0061437C">
        <w:rPr>
          <w:color w:val="000000" w:themeColor="text1"/>
        </w:rPr>
        <w:t xml:space="preserve"> epithelial </w:t>
      </w:r>
      <w:r w:rsidR="00813FFA" w:rsidRPr="0061437C">
        <w:rPr>
          <w:color w:val="000000" w:themeColor="text1"/>
        </w:rPr>
        <w:t>organoids</w:t>
      </w:r>
      <w:r w:rsidR="00D86554" w:rsidRPr="0061437C">
        <w:rPr>
          <w:color w:val="000000" w:themeColor="text1"/>
        </w:rPr>
        <w:t xml:space="preserve"> </w:t>
      </w:r>
      <w:r w:rsidR="004D4503" w:rsidRPr="0061437C">
        <w:rPr>
          <w:color w:val="000000" w:themeColor="text1"/>
        </w:rPr>
        <w:t xml:space="preserve">and </w:t>
      </w:r>
      <w:r w:rsidR="00D86554" w:rsidRPr="0061437C">
        <w:rPr>
          <w:color w:val="000000" w:themeColor="text1"/>
        </w:rPr>
        <w:t xml:space="preserve">provide a </w:t>
      </w:r>
      <w:r w:rsidR="00813FFA" w:rsidRPr="0061437C">
        <w:rPr>
          <w:color w:val="000000" w:themeColor="text1"/>
        </w:rPr>
        <w:t xml:space="preserve">novel </w:t>
      </w:r>
      <w:r w:rsidR="008F3ABF" w:rsidRPr="0061437C">
        <w:rPr>
          <w:color w:val="000000" w:themeColor="text1"/>
        </w:rPr>
        <w:t>three-dimensional (</w:t>
      </w:r>
      <w:r w:rsidR="00D86554" w:rsidRPr="0061437C">
        <w:rPr>
          <w:color w:val="000000" w:themeColor="text1"/>
        </w:rPr>
        <w:t>3D</w:t>
      </w:r>
      <w:r w:rsidR="008F3ABF" w:rsidRPr="0061437C">
        <w:rPr>
          <w:color w:val="000000" w:themeColor="text1"/>
        </w:rPr>
        <w:t>)</w:t>
      </w:r>
      <w:r w:rsidR="00D86554" w:rsidRPr="0061437C">
        <w:rPr>
          <w:color w:val="000000" w:themeColor="text1"/>
        </w:rPr>
        <w:t xml:space="preserve"> model to </w:t>
      </w:r>
      <w:r w:rsidR="00735C9F" w:rsidRPr="0061437C">
        <w:rPr>
          <w:color w:val="000000" w:themeColor="text1"/>
        </w:rPr>
        <w:t>study the</w:t>
      </w:r>
      <w:r w:rsidR="00391066" w:rsidRPr="0061437C">
        <w:rPr>
          <w:color w:val="000000" w:themeColor="text1"/>
        </w:rPr>
        <w:t xml:space="preserve"> biology of </w:t>
      </w:r>
      <w:r w:rsidR="00813FFA" w:rsidRPr="0061437C">
        <w:rPr>
          <w:color w:val="000000" w:themeColor="text1"/>
        </w:rPr>
        <w:t xml:space="preserve">the </w:t>
      </w:r>
      <w:proofErr w:type="spellStart"/>
      <w:r w:rsidR="008F3ABF" w:rsidRPr="0061437C">
        <w:rPr>
          <w:color w:val="auto"/>
          <w:lang w:eastAsia="ko-KR"/>
        </w:rPr>
        <w:t>mucociliary</w:t>
      </w:r>
      <w:proofErr w:type="spellEnd"/>
      <w:r w:rsidR="008F3ABF" w:rsidRPr="0061437C">
        <w:rPr>
          <w:color w:val="auto"/>
          <w:lang w:eastAsia="ko-KR"/>
        </w:rPr>
        <w:t xml:space="preserve"> epithelium</w:t>
      </w:r>
      <w:r w:rsidR="00B323F8" w:rsidRPr="0061437C">
        <w:rPr>
          <w:color w:val="000000" w:themeColor="text1"/>
        </w:rPr>
        <w:t xml:space="preserve">. </w:t>
      </w:r>
    </w:p>
    <w:p w14:paraId="5D74A9FE" w14:textId="5B0CEB5E" w:rsidR="003B6837" w:rsidRPr="0061437C" w:rsidRDefault="003B6837" w:rsidP="0061437C">
      <w:pPr>
        <w:widowControl/>
        <w:rPr>
          <w:color w:val="000000" w:themeColor="text1"/>
        </w:rPr>
      </w:pPr>
    </w:p>
    <w:p w14:paraId="3D4CD2F3" w14:textId="631DDE6A" w:rsidR="006305D7" w:rsidRPr="0061437C" w:rsidRDefault="006305D7" w:rsidP="0061437C">
      <w:pPr>
        <w:widowControl/>
        <w:rPr>
          <w:b/>
        </w:rPr>
      </w:pPr>
      <w:r w:rsidRPr="0061437C">
        <w:rPr>
          <w:b/>
        </w:rPr>
        <w:t>PROTOCOL:</w:t>
      </w:r>
    </w:p>
    <w:p w14:paraId="2816D081" w14:textId="6F7E5B81" w:rsidR="00E65DAE" w:rsidRPr="0061437C" w:rsidRDefault="00E65DAE" w:rsidP="0061437C">
      <w:pPr>
        <w:widowControl/>
      </w:pPr>
      <w:r w:rsidRPr="0061437C">
        <w:t>Animal use and experimental protocol</w:t>
      </w:r>
      <w:r w:rsidR="004D5F96" w:rsidRPr="0061437C">
        <w:t xml:space="preserve">s </w:t>
      </w:r>
      <w:r w:rsidR="00B41D11" w:rsidRPr="0061437C">
        <w:t xml:space="preserve">were </w:t>
      </w:r>
      <w:r w:rsidR="004D5F96" w:rsidRPr="0061437C">
        <w:t>approved by</w:t>
      </w:r>
      <w:r w:rsidR="00B41D11" w:rsidRPr="0061437C">
        <w:t xml:space="preserve"> the institutional animal care and use committee</w:t>
      </w:r>
      <w:r w:rsidR="004D5F96" w:rsidRPr="0061437C">
        <w:t xml:space="preserve"> </w:t>
      </w:r>
      <w:r w:rsidR="00B41D11" w:rsidRPr="0061437C">
        <w:t>(</w:t>
      </w:r>
      <w:r w:rsidR="00D6011D" w:rsidRPr="0061437C">
        <w:t>IACUC</w:t>
      </w:r>
      <w:r w:rsidR="00B41D11" w:rsidRPr="0061437C">
        <w:t>)</w:t>
      </w:r>
      <w:r w:rsidR="00D6011D" w:rsidRPr="0061437C">
        <w:t xml:space="preserve"> of </w:t>
      </w:r>
      <w:r w:rsidR="00B41D11" w:rsidRPr="0061437C">
        <w:t xml:space="preserve">the </w:t>
      </w:r>
      <w:r w:rsidR="00D6011D" w:rsidRPr="0061437C">
        <w:t xml:space="preserve">Institute for Basic Science </w:t>
      </w:r>
      <w:r w:rsidR="00942E28" w:rsidRPr="0061437C">
        <w:t>(IBS 18-01)</w:t>
      </w:r>
      <w:r w:rsidR="00D6011D" w:rsidRPr="0061437C">
        <w:t xml:space="preserve"> and</w:t>
      </w:r>
      <w:r w:rsidR="00384CDE" w:rsidRPr="0061437C">
        <w:t xml:space="preserve"> Korea Advanced Institute of Science and Technology</w:t>
      </w:r>
      <w:r w:rsidR="00D6011D" w:rsidRPr="0061437C">
        <w:t xml:space="preserve"> (</w:t>
      </w:r>
      <w:r w:rsidR="00942E28" w:rsidRPr="0061437C">
        <w:t>KA2017-22</w:t>
      </w:r>
      <w:r w:rsidR="00D6011D" w:rsidRPr="0061437C">
        <w:t xml:space="preserve">). </w:t>
      </w:r>
    </w:p>
    <w:p w14:paraId="2685FDB3" w14:textId="77777777" w:rsidR="00804025" w:rsidRPr="0061437C" w:rsidRDefault="00804025" w:rsidP="0061437C">
      <w:pPr>
        <w:widowControl/>
        <w:rPr>
          <w:b/>
          <w:iCs/>
          <w:lang w:eastAsia="ko-KR"/>
        </w:rPr>
      </w:pPr>
    </w:p>
    <w:p w14:paraId="324D9B24" w14:textId="4B9F70BD" w:rsidR="00E65DAE" w:rsidRPr="008D5A11" w:rsidRDefault="00E65DAE" w:rsidP="0061437C">
      <w:pPr>
        <w:pStyle w:val="ListParagraph"/>
        <w:widowControl/>
        <w:numPr>
          <w:ilvl w:val="0"/>
          <w:numId w:val="51"/>
        </w:numPr>
        <w:rPr>
          <w:b/>
          <w:iCs/>
          <w:lang w:eastAsia="ko-KR"/>
        </w:rPr>
      </w:pPr>
      <w:bookmarkStart w:id="0" w:name="_Hlk43904295"/>
      <w:r w:rsidRPr="0061437C">
        <w:rPr>
          <w:b/>
          <w:lang w:eastAsia="ko-KR"/>
        </w:rPr>
        <w:t>Embryo</w:t>
      </w:r>
      <w:r w:rsidR="00B41D11" w:rsidRPr="0061437C">
        <w:rPr>
          <w:b/>
          <w:lang w:eastAsia="ko-KR"/>
        </w:rPr>
        <w:t>s</w:t>
      </w:r>
    </w:p>
    <w:p w14:paraId="4BB0C497" w14:textId="77777777" w:rsidR="008D5A11" w:rsidRPr="0061437C" w:rsidRDefault="008D5A11" w:rsidP="008D5A11">
      <w:pPr>
        <w:pStyle w:val="ListParagraph"/>
        <w:widowControl/>
        <w:ind w:left="0"/>
        <w:rPr>
          <w:b/>
          <w:iCs/>
          <w:lang w:eastAsia="ko-KR"/>
        </w:rPr>
      </w:pPr>
    </w:p>
    <w:p w14:paraId="6D87AFE3" w14:textId="6DC8F40A" w:rsidR="00756A31" w:rsidRPr="0061437C" w:rsidRDefault="00756A31" w:rsidP="0061437C">
      <w:pPr>
        <w:pStyle w:val="ListParagraph"/>
        <w:widowControl/>
        <w:numPr>
          <w:ilvl w:val="1"/>
          <w:numId w:val="51"/>
        </w:numPr>
        <w:rPr>
          <w:highlight w:val="yellow"/>
          <w:lang w:eastAsia="ko-KR"/>
        </w:rPr>
      </w:pPr>
      <w:r w:rsidRPr="0061437C">
        <w:rPr>
          <w:highlight w:val="yellow"/>
          <w:lang w:eastAsia="ko-KR"/>
        </w:rPr>
        <w:t xml:space="preserve">Obtain </w:t>
      </w:r>
      <w:r w:rsidR="00FB1011" w:rsidRPr="0061437C">
        <w:rPr>
          <w:i/>
          <w:highlight w:val="yellow"/>
          <w:lang w:eastAsia="ko-KR"/>
        </w:rPr>
        <w:t>X</w:t>
      </w:r>
      <w:r w:rsidR="00624301">
        <w:rPr>
          <w:i/>
          <w:highlight w:val="yellow"/>
          <w:lang w:eastAsia="ko-KR"/>
        </w:rPr>
        <w:t>.</w:t>
      </w:r>
      <w:r w:rsidRPr="0061437C">
        <w:rPr>
          <w:i/>
          <w:highlight w:val="yellow"/>
          <w:lang w:eastAsia="ko-KR"/>
        </w:rPr>
        <w:t xml:space="preserve"> </w:t>
      </w:r>
      <w:proofErr w:type="spellStart"/>
      <w:r w:rsidRPr="0061437C">
        <w:rPr>
          <w:i/>
          <w:highlight w:val="yellow"/>
          <w:lang w:eastAsia="ko-KR"/>
        </w:rPr>
        <w:t>laevis</w:t>
      </w:r>
      <w:proofErr w:type="spellEnd"/>
      <w:r w:rsidRPr="0061437C">
        <w:rPr>
          <w:highlight w:val="yellow"/>
          <w:lang w:eastAsia="ko-KR"/>
        </w:rPr>
        <w:t xml:space="preserve"> embryo</w:t>
      </w:r>
      <w:r w:rsidR="00FB1011" w:rsidRPr="0061437C">
        <w:rPr>
          <w:highlight w:val="yellow"/>
          <w:lang w:eastAsia="ko-KR"/>
        </w:rPr>
        <w:t>s</w:t>
      </w:r>
      <w:r w:rsidRPr="0061437C">
        <w:rPr>
          <w:highlight w:val="yellow"/>
          <w:lang w:eastAsia="ko-KR"/>
        </w:rPr>
        <w:t xml:space="preserve"> </w:t>
      </w:r>
      <w:r w:rsidR="00B41D11" w:rsidRPr="0061437C">
        <w:rPr>
          <w:bCs/>
          <w:color w:val="auto"/>
          <w:highlight w:val="yellow"/>
          <w:lang w:eastAsia="ko-KR"/>
        </w:rPr>
        <w:t>using a standard</w:t>
      </w:r>
      <w:r w:rsidRPr="0061437C">
        <w:rPr>
          <w:bCs/>
          <w:color w:val="auto"/>
          <w:highlight w:val="yellow"/>
          <w:lang w:eastAsia="ko-KR"/>
        </w:rPr>
        <w:t xml:space="preserve"> procedure</w:t>
      </w:r>
      <w:r w:rsidR="008D5A11">
        <w:rPr>
          <w:bCs/>
          <w:color w:val="auto"/>
          <w:highlight w:val="yellow"/>
          <w:lang w:eastAsia="ko-KR"/>
        </w:rPr>
        <w:t>: m</w:t>
      </w:r>
      <w:r w:rsidR="00FB1011" w:rsidRPr="0061437C">
        <w:rPr>
          <w:bCs/>
          <w:color w:val="auto"/>
          <w:highlight w:val="yellow"/>
          <w:lang w:eastAsia="ko-KR"/>
        </w:rPr>
        <w:t xml:space="preserve">anually </w:t>
      </w:r>
      <w:r w:rsidRPr="0061437C">
        <w:rPr>
          <w:bCs/>
          <w:color w:val="auto"/>
          <w:highlight w:val="yellow"/>
          <w:lang w:eastAsia="ko-KR"/>
        </w:rPr>
        <w:t>collect</w:t>
      </w:r>
      <w:r w:rsidR="00FB1011" w:rsidRPr="0061437C">
        <w:rPr>
          <w:bCs/>
          <w:color w:val="auto"/>
          <w:highlight w:val="yellow"/>
          <w:lang w:eastAsia="ko-KR"/>
        </w:rPr>
        <w:t xml:space="preserve"> eggs</w:t>
      </w:r>
      <w:r w:rsidRPr="0061437C">
        <w:rPr>
          <w:bCs/>
          <w:color w:val="auto"/>
          <w:highlight w:val="yellow"/>
          <w:lang w:eastAsia="ko-KR"/>
        </w:rPr>
        <w:t xml:space="preserve"> from stimulated female frog</w:t>
      </w:r>
      <w:r w:rsidR="00FB1011" w:rsidRPr="0061437C">
        <w:rPr>
          <w:bCs/>
          <w:color w:val="auto"/>
          <w:highlight w:val="yellow"/>
          <w:lang w:eastAsia="ko-KR"/>
        </w:rPr>
        <w:t xml:space="preserve">s </w:t>
      </w:r>
      <w:r w:rsidR="00B41D11" w:rsidRPr="0061437C">
        <w:rPr>
          <w:bCs/>
          <w:color w:val="auto"/>
          <w:highlight w:val="yellow"/>
          <w:lang w:eastAsia="ko-KR"/>
        </w:rPr>
        <w:t xml:space="preserve">and perform </w:t>
      </w:r>
      <w:r w:rsidR="00B41D11" w:rsidRPr="008D5A11">
        <w:rPr>
          <w:bCs/>
          <w:color w:val="auto"/>
          <w:highlight w:val="yellow"/>
          <w:lang w:eastAsia="ko-KR"/>
        </w:rPr>
        <w:t>in vitro</w:t>
      </w:r>
      <w:r w:rsidRPr="0061437C">
        <w:rPr>
          <w:bCs/>
          <w:color w:val="auto"/>
          <w:highlight w:val="yellow"/>
          <w:lang w:eastAsia="ko-KR"/>
        </w:rPr>
        <w:t xml:space="preserve"> </w:t>
      </w:r>
      <w:r w:rsidR="00B41D11" w:rsidRPr="0061437C">
        <w:rPr>
          <w:bCs/>
          <w:color w:val="auto"/>
          <w:highlight w:val="yellow"/>
          <w:lang w:eastAsia="ko-KR"/>
        </w:rPr>
        <w:t>fertilization</w:t>
      </w:r>
      <w:r w:rsidR="008D5A11" w:rsidRPr="0061437C">
        <w:rPr>
          <w:bCs/>
          <w:color w:val="auto"/>
          <w:highlight w:val="yellow"/>
          <w:lang w:eastAsia="ko-KR"/>
        </w:rPr>
        <w:fldChar w:fldCharType="begin"/>
      </w:r>
      <w:r w:rsidR="008D5A11" w:rsidRPr="0061437C">
        <w:rPr>
          <w:bCs/>
          <w:color w:val="auto"/>
          <w:highlight w:val="yellow"/>
          <w:lang w:eastAsia="ko-KR"/>
        </w:rPr>
        <w:instrText xml:space="preserve"> ADDIN EN.CITE &lt;EndNote&gt;&lt;Cite&gt;&lt;Author&gt;Nieuwkoop&lt;/Author&gt;&lt;Year&gt;1994&lt;/Year&gt;&lt;RecNum&gt;214&lt;/RecNum&gt;&lt;DisplayText&gt;&lt;style face="superscript"&gt;18,19&lt;/style&gt;&lt;/DisplayText&gt;&lt;record&gt;&lt;rec-number&gt;214&lt;/rec-number&gt;&lt;foreign-keys&gt;&lt;key app="EN" db-id="trzsv0sdmafxt2ewev75vs9tv0zxwvx0sfw2" timestamp="0"&gt;214&lt;/key&gt;&lt;/foreign-keys&gt;&lt;ref-type name="Book"&gt;6&lt;/ref-type&gt;&lt;contributors&gt;&lt;authors&gt;&lt;author&gt;Nieuwkoop, Pieter D.&lt;/author&gt;&lt;author&gt;Faber, Jacob&lt;/author&gt;&lt;/authors&gt;&lt;/contributors&gt;&lt;titles&gt;&lt;title&gt;Normal table of Xenopus laevis (Daudin) : a systematical and chronological survey of the development from the fertilized egg till the end of metamorphosis&lt;/title&gt;&lt;/titles&gt;&lt;pages&gt;252 p., 10 leaves of plates&lt;/pages&gt;&lt;keywords&gt;&lt;keyword&gt;Xenopus laevis Development.&lt;/keyword&gt;&lt;/keywords&gt;&lt;dates&gt;&lt;year&gt;1994&lt;/year&gt;&lt;/dates&gt;&lt;pub-location&gt;New York&lt;/pub-location&gt;&lt;publisher&gt;Garland Pub.&lt;/publisher&gt;&lt;isbn&gt;0815318960&lt;/isbn&gt;&lt;accession-num&gt;651852&lt;/accession-num&gt;&lt;call-num&gt;QL668.E265 N67 1994&lt;/call-num&gt;&lt;urls&gt;&lt;/urls&gt;&lt;/record&gt;&lt;/Cite&gt;&lt;Cite&gt;&lt;Author&gt;Sive&lt;/Author&gt;&lt;Year&gt;2000&lt;/Year&gt;&lt;RecNum&gt;212&lt;/RecNum&gt;&lt;record&gt;&lt;rec-number&gt;212&lt;/rec-number&gt;&lt;foreign-keys&gt;&lt;key app="EN" db-id="trzsv0sdmafxt2ewev75vs9tv0zxwvx0sfw2" timestamp="0"&gt;212&lt;/key&gt;&lt;/foreign-keys&gt;&lt;ref-type name="Book"&gt;6&lt;/ref-type&gt;&lt;contributors&gt;&lt;authors&gt;&lt;author&gt;Sive, Hazel L.&lt;/author&gt;&lt;author&gt;Grainger, Robert M.&lt;/author&gt;&lt;author&gt;Harland, Richard M.&lt;/author&gt;&lt;/authors&gt;&lt;/contributors&gt;&lt;titles&gt;&lt;title&gt;Early development of Xenopus laevis : a laboratory manual&lt;/title&gt;&lt;/titles&gt;&lt;pages&gt;ix, 338 p.&lt;/pages&gt;&lt;keywords&gt;&lt;keyword&gt;Xenopus laevis Development Laboratory manuals.&lt;/keyword&gt;&lt;/keywords&gt;&lt;dates&gt;&lt;year&gt;2000&lt;/year&gt;&lt;/dates&gt;&lt;pub-location&gt;Cold Spring Harbor, N.Y.&lt;/pub-location&gt;&lt;publisher&gt;Cold Spring Harbor Laboratory Press&lt;/publisher&gt;&lt;isbn&gt;0879695048 (printed hardcover)&amp;#xD;0879695781 (cloth)&lt;/isbn&gt;&lt;accession-num&gt;1670721&lt;/accession-num&gt;&lt;call-num&gt;QL668.E265 S55 2000&lt;/call-num&gt;&lt;urls&gt;&lt;/urls&gt;&lt;/record&gt;&lt;/Cite&gt;&lt;/EndNote&gt;</w:instrText>
      </w:r>
      <w:r w:rsidR="008D5A11" w:rsidRPr="0061437C">
        <w:rPr>
          <w:bCs/>
          <w:color w:val="auto"/>
          <w:highlight w:val="yellow"/>
          <w:lang w:eastAsia="ko-KR"/>
        </w:rPr>
        <w:fldChar w:fldCharType="separate"/>
      </w:r>
      <w:r w:rsidR="008D5A11" w:rsidRPr="0061437C">
        <w:rPr>
          <w:bCs/>
          <w:noProof/>
          <w:color w:val="auto"/>
          <w:highlight w:val="yellow"/>
          <w:vertAlign w:val="superscript"/>
          <w:lang w:eastAsia="ko-KR"/>
        </w:rPr>
        <w:t>18,19</w:t>
      </w:r>
      <w:r w:rsidR="008D5A11" w:rsidRPr="0061437C">
        <w:rPr>
          <w:bCs/>
          <w:color w:val="auto"/>
          <w:highlight w:val="yellow"/>
          <w:lang w:eastAsia="ko-KR"/>
        </w:rPr>
        <w:fldChar w:fldCharType="end"/>
      </w:r>
      <w:r w:rsidR="008D5A11">
        <w:rPr>
          <w:bCs/>
          <w:color w:val="auto"/>
          <w:highlight w:val="yellow"/>
          <w:lang w:eastAsia="ko-KR"/>
        </w:rPr>
        <w:t>.</w:t>
      </w:r>
    </w:p>
    <w:p w14:paraId="7908D6B4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5B9F0DFD" w14:textId="365103D5" w:rsidR="00FB1011" w:rsidRPr="0061437C" w:rsidRDefault="00756A31" w:rsidP="0061437C">
      <w:pPr>
        <w:pStyle w:val="ListParagraph"/>
        <w:widowControl/>
        <w:numPr>
          <w:ilvl w:val="1"/>
          <w:numId w:val="51"/>
        </w:numPr>
        <w:rPr>
          <w:highlight w:val="yellow"/>
        </w:rPr>
      </w:pPr>
      <w:r w:rsidRPr="0061437C">
        <w:rPr>
          <w:highlight w:val="yellow"/>
          <w:lang w:eastAsia="ko-KR"/>
        </w:rPr>
        <w:t>De</w:t>
      </w:r>
      <w:r w:rsidR="000A001B">
        <w:rPr>
          <w:highlight w:val="yellow"/>
          <w:lang w:eastAsia="ko-KR"/>
        </w:rPr>
        <w:t>-</w:t>
      </w:r>
      <w:r w:rsidRPr="0061437C">
        <w:rPr>
          <w:highlight w:val="yellow"/>
          <w:lang w:eastAsia="ko-KR"/>
        </w:rPr>
        <w:t xml:space="preserve">jelly </w:t>
      </w:r>
      <w:r w:rsidR="00B41D11" w:rsidRPr="0061437C">
        <w:rPr>
          <w:highlight w:val="yellow"/>
          <w:lang w:eastAsia="ko-KR"/>
        </w:rPr>
        <w:t xml:space="preserve">the </w:t>
      </w:r>
      <w:r w:rsidRPr="0061437C">
        <w:rPr>
          <w:highlight w:val="yellow"/>
          <w:lang w:eastAsia="ko-KR"/>
        </w:rPr>
        <w:t>fertilized embryo</w:t>
      </w:r>
      <w:r w:rsidR="00B41D11" w:rsidRPr="0061437C">
        <w:rPr>
          <w:highlight w:val="yellow"/>
          <w:lang w:eastAsia="ko-KR"/>
        </w:rPr>
        <w:t>s</w:t>
      </w:r>
      <w:r w:rsidR="0018093F" w:rsidRPr="0061437C">
        <w:rPr>
          <w:highlight w:val="yellow"/>
          <w:lang w:eastAsia="ko-KR"/>
        </w:rPr>
        <w:t xml:space="preserve"> </w:t>
      </w:r>
      <w:r w:rsidR="00CF5DC3" w:rsidRPr="0061437C">
        <w:rPr>
          <w:highlight w:val="yellow"/>
          <w:lang w:eastAsia="ko-KR"/>
        </w:rPr>
        <w:t xml:space="preserve">with gentle agitation for about 5 min in </w:t>
      </w:r>
      <w:r w:rsidR="0018093F" w:rsidRPr="0061437C">
        <w:rPr>
          <w:highlight w:val="yellow"/>
          <w:lang w:eastAsia="ko-KR"/>
        </w:rPr>
        <w:t>2% cysteine</w:t>
      </w:r>
      <w:r w:rsidR="00CF5DC3" w:rsidRPr="0061437C">
        <w:rPr>
          <w:highlight w:val="yellow"/>
          <w:lang w:eastAsia="ko-KR"/>
        </w:rPr>
        <w:t xml:space="preserve"> in 1/3</w:t>
      </w:r>
      <w:r w:rsidR="008D5A11">
        <w:rPr>
          <w:highlight w:val="yellow"/>
          <w:lang w:eastAsia="ko-KR"/>
        </w:rPr>
        <w:t xml:space="preserve">x </w:t>
      </w:r>
      <w:r w:rsidR="00CF5DC3" w:rsidRPr="0061437C">
        <w:rPr>
          <w:highlight w:val="yellow"/>
          <w:lang w:eastAsia="ko-KR"/>
        </w:rPr>
        <w:t>modified Barth’s saline (MBS; see the recipe for 1X MBS below)</w:t>
      </w:r>
      <w:r w:rsidR="0018093F" w:rsidRPr="0061437C">
        <w:rPr>
          <w:highlight w:val="yellow"/>
          <w:lang w:eastAsia="ko-KR"/>
        </w:rPr>
        <w:t xml:space="preserve"> at pH 8</w:t>
      </w:r>
      <w:r w:rsidR="0018093F" w:rsidRPr="0061437C">
        <w:rPr>
          <w:highlight w:val="yellow"/>
          <w:lang w:eastAsia="ko-KR"/>
        </w:rPr>
        <w:fldChar w:fldCharType="begin"/>
      </w:r>
      <w:r w:rsidR="004B6843" w:rsidRPr="0061437C">
        <w:rPr>
          <w:highlight w:val="yellow"/>
          <w:lang w:eastAsia="ko-KR"/>
        </w:rPr>
        <w:instrText xml:space="preserve"> ADDIN EN.CITE &lt;EndNote&gt;&lt;Cite&gt;&lt;Author&gt;Sive&lt;/Author&gt;&lt;Year&gt;2000&lt;/Year&gt;&lt;RecNum&gt;212&lt;/RecNum&gt;&lt;DisplayText&gt;&lt;style face="superscript"&gt;19&lt;/style&gt;&lt;/DisplayText&gt;&lt;record&gt;&lt;rec-number&gt;212&lt;/rec-number&gt;&lt;foreign-keys&gt;&lt;key app="EN" db-id="trzsv0sdmafxt2ewev75vs9tv0zxwvx0sfw2" timestamp="0"&gt;212&lt;/key&gt;&lt;/foreign-keys&gt;&lt;ref-type name="Book"&gt;6&lt;/ref-type&gt;&lt;contributors&gt;&lt;authors&gt;&lt;author&gt;Sive, Hazel L.&lt;/author&gt;&lt;author&gt;Grainger, Robert M.&lt;/author&gt;&lt;author&gt;Harland, Richard M.&lt;/author&gt;&lt;/authors&gt;&lt;/contributors&gt;&lt;titles&gt;&lt;title&gt;Early development of Xenopus laevis : a laboratory manual&lt;/title&gt;&lt;/titles&gt;&lt;pages&gt;ix, 338 p.&lt;/pages&gt;&lt;keywords&gt;&lt;keyword&gt;Xenopus laevis Development Laboratory manuals.&lt;/keyword&gt;&lt;/keywords&gt;&lt;dates&gt;&lt;year&gt;2000&lt;/year&gt;&lt;/dates&gt;&lt;pub-location&gt;Cold Spring Harbor, N.Y.&lt;/pub-location&gt;&lt;publisher&gt;Cold Spring Harbor Laboratory Press&lt;/publisher&gt;&lt;isbn&gt;0879695048 (printed hardcover)&amp;#xD;0879695781 (cloth)&lt;/isbn&gt;&lt;accession-num&gt;1670721&lt;/accession-num&gt;&lt;call-num&gt;QL668.E265 S55 2000&lt;/call-num&gt;&lt;urls&gt;&lt;/urls&gt;&lt;/record&gt;&lt;/Cite&gt;&lt;/EndNote&gt;</w:instrText>
      </w:r>
      <w:r w:rsidR="0018093F" w:rsidRPr="0061437C">
        <w:rPr>
          <w:highlight w:val="yellow"/>
          <w:lang w:eastAsia="ko-KR"/>
        </w:rPr>
        <w:fldChar w:fldCharType="separate"/>
      </w:r>
      <w:r w:rsidR="004B6843" w:rsidRPr="0061437C">
        <w:rPr>
          <w:noProof/>
          <w:highlight w:val="yellow"/>
          <w:vertAlign w:val="superscript"/>
          <w:lang w:eastAsia="ko-KR"/>
        </w:rPr>
        <w:t>19</w:t>
      </w:r>
      <w:r w:rsidR="0018093F" w:rsidRPr="0061437C">
        <w:rPr>
          <w:highlight w:val="yellow"/>
          <w:lang w:eastAsia="ko-KR"/>
        </w:rPr>
        <w:fldChar w:fldCharType="end"/>
      </w:r>
      <w:r w:rsidRPr="0061437C">
        <w:rPr>
          <w:highlight w:val="yellow"/>
          <w:lang w:eastAsia="ko-KR"/>
        </w:rPr>
        <w:t>.</w:t>
      </w:r>
      <w:r w:rsidR="00E65DAE" w:rsidRPr="0061437C">
        <w:rPr>
          <w:highlight w:val="yellow"/>
          <w:lang w:eastAsia="ko-KR"/>
        </w:rPr>
        <w:t xml:space="preserve"> </w:t>
      </w:r>
    </w:p>
    <w:p w14:paraId="5DBC4C86" w14:textId="77777777" w:rsidR="00804025" w:rsidRPr="0061437C" w:rsidRDefault="00804025" w:rsidP="0061437C">
      <w:pPr>
        <w:pStyle w:val="ListParagraph"/>
        <w:widowControl/>
        <w:ind w:left="0"/>
      </w:pPr>
    </w:p>
    <w:p w14:paraId="78218170" w14:textId="37CDABC3" w:rsidR="00804025" w:rsidRPr="0061437C" w:rsidRDefault="00FB1011" w:rsidP="008D1CF1">
      <w:pPr>
        <w:pStyle w:val="ListParagraph"/>
        <w:widowControl/>
        <w:numPr>
          <w:ilvl w:val="1"/>
          <w:numId w:val="51"/>
        </w:numPr>
      </w:pPr>
      <w:r w:rsidRPr="0061437C">
        <w:rPr>
          <w:lang w:eastAsia="ko-KR"/>
        </w:rPr>
        <w:t>O</w:t>
      </w:r>
      <w:r w:rsidR="00E65DAE" w:rsidRPr="0061437C">
        <w:rPr>
          <w:lang w:eastAsia="ko-KR"/>
        </w:rPr>
        <w:t>ptiona</w:t>
      </w:r>
      <w:r w:rsidRPr="0061437C">
        <w:rPr>
          <w:lang w:eastAsia="ko-KR"/>
        </w:rPr>
        <w:t xml:space="preserve">l </w:t>
      </w:r>
      <w:r w:rsidR="00B41D11" w:rsidRPr="0061437C">
        <w:rPr>
          <w:lang w:eastAsia="ko-KR"/>
        </w:rPr>
        <w:t xml:space="preserve">step </w:t>
      </w:r>
      <w:r w:rsidR="00E65DAE" w:rsidRPr="0061437C">
        <w:rPr>
          <w:lang w:eastAsia="ko-KR"/>
        </w:rPr>
        <w:t>for live imaging</w:t>
      </w:r>
      <w:r w:rsidRPr="0061437C">
        <w:rPr>
          <w:lang w:eastAsia="ko-KR"/>
        </w:rPr>
        <w:t>:</w:t>
      </w:r>
      <w:r w:rsidR="008D5A11">
        <w:rPr>
          <w:lang w:eastAsia="ko-KR"/>
        </w:rPr>
        <w:t xml:space="preserve"> t</w:t>
      </w:r>
      <w:r w:rsidR="00B41D11" w:rsidRPr="0061437C">
        <w:rPr>
          <w:lang w:eastAsia="ko-KR"/>
        </w:rPr>
        <w:t>o f</w:t>
      </w:r>
      <w:r w:rsidRPr="0061437C">
        <w:rPr>
          <w:lang w:eastAsia="ko-KR"/>
        </w:rPr>
        <w:t>luorescently</w:t>
      </w:r>
      <w:r w:rsidR="00E65DAE" w:rsidRPr="0061437C">
        <w:rPr>
          <w:lang w:eastAsia="ko-KR"/>
        </w:rPr>
        <w:t xml:space="preserve"> </w:t>
      </w:r>
      <w:r w:rsidRPr="0061437C">
        <w:rPr>
          <w:lang w:eastAsia="ko-KR"/>
        </w:rPr>
        <w:t xml:space="preserve">label specific </w:t>
      </w:r>
      <w:r w:rsidR="00E65DAE" w:rsidRPr="0061437C">
        <w:rPr>
          <w:lang w:eastAsia="ko-KR"/>
        </w:rPr>
        <w:t>proteins</w:t>
      </w:r>
      <w:r w:rsidRPr="0061437C">
        <w:rPr>
          <w:lang w:eastAsia="ko-KR"/>
        </w:rPr>
        <w:t xml:space="preserve"> and </w:t>
      </w:r>
      <w:r w:rsidR="00B41D11" w:rsidRPr="0061437C">
        <w:rPr>
          <w:lang w:eastAsia="ko-KR"/>
        </w:rPr>
        <w:t xml:space="preserve">observe </w:t>
      </w:r>
      <w:r w:rsidRPr="0061437C">
        <w:rPr>
          <w:lang w:eastAsia="ko-KR"/>
        </w:rPr>
        <w:t>their dynamics in the organoid</w:t>
      </w:r>
      <w:r w:rsidR="00E65DAE" w:rsidRPr="0061437C">
        <w:rPr>
          <w:lang w:eastAsia="ko-KR"/>
        </w:rPr>
        <w:t xml:space="preserve">, proceed to </w:t>
      </w:r>
      <w:r w:rsidR="008D5A11">
        <w:rPr>
          <w:lang w:eastAsia="ko-KR"/>
        </w:rPr>
        <w:t>s</w:t>
      </w:r>
      <w:r w:rsidR="008D5A11" w:rsidRPr="008D5A11">
        <w:rPr>
          <w:lang w:eastAsia="ko-KR"/>
        </w:rPr>
        <w:t>ection</w:t>
      </w:r>
      <w:r w:rsidR="00813FFA" w:rsidRPr="008D5A11">
        <w:rPr>
          <w:lang w:eastAsia="ko-KR"/>
        </w:rPr>
        <w:t xml:space="preserve"> 5</w:t>
      </w:r>
      <w:r w:rsidR="008D5A11">
        <w:rPr>
          <w:lang w:eastAsia="ko-KR"/>
        </w:rPr>
        <w:t>.</w:t>
      </w:r>
    </w:p>
    <w:p w14:paraId="07AF18DA" w14:textId="77777777" w:rsidR="00804025" w:rsidRPr="0061437C" w:rsidRDefault="00804025" w:rsidP="0061437C">
      <w:pPr>
        <w:pStyle w:val="ListParagraph"/>
        <w:widowControl/>
        <w:ind w:left="0"/>
      </w:pPr>
    </w:p>
    <w:p w14:paraId="5CF2B29A" w14:textId="2597D956" w:rsidR="008D5A11" w:rsidRDefault="006E4404" w:rsidP="0061437C">
      <w:pPr>
        <w:pStyle w:val="ListParagraph"/>
        <w:widowControl/>
        <w:numPr>
          <w:ilvl w:val="1"/>
          <w:numId w:val="51"/>
        </w:numPr>
      </w:pPr>
      <w:r w:rsidRPr="0061437C">
        <w:t xml:space="preserve">(Optional) To monitor </w:t>
      </w:r>
      <w:r w:rsidR="004D4503" w:rsidRPr="0061437C">
        <w:t xml:space="preserve">the </w:t>
      </w:r>
      <w:r w:rsidRPr="0061437C">
        <w:t>contamination of superficial ectoderm cells within organoids,</w:t>
      </w:r>
      <w:r w:rsidR="008D5A11">
        <w:t xml:space="preserve"> label the</w:t>
      </w:r>
      <w:r w:rsidRPr="0061437C">
        <w:t xml:space="preserve"> apical surface of </w:t>
      </w:r>
      <w:r w:rsidR="008D5A11">
        <w:t xml:space="preserve">the </w:t>
      </w:r>
      <w:r w:rsidRPr="0061437C">
        <w:t>embryos with NHS-rhodamine at stage 9</w:t>
      </w:r>
      <w:r w:rsidR="00134BFB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134BFB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134BFB" w:rsidRPr="0061437C">
        <w:fldChar w:fldCharType="end"/>
      </w:r>
      <w:r w:rsidRPr="0061437C">
        <w:t>. Incubate embryos in 1</w:t>
      </w:r>
      <w:r w:rsidR="008D5A11">
        <w:t xml:space="preserve"> </w:t>
      </w:r>
      <w:r w:rsidRPr="0061437C">
        <w:t>mg/m</w:t>
      </w:r>
      <w:r w:rsidR="008D5A11">
        <w:t>L</w:t>
      </w:r>
      <w:r w:rsidRPr="0061437C">
        <w:t xml:space="preserve"> </w:t>
      </w:r>
      <w:r w:rsidRPr="0061437C">
        <w:lastRenderedPageBreak/>
        <w:t>NHS-Rhodamine in 1/3</w:t>
      </w:r>
      <w:r w:rsidR="00624301">
        <w:t>x</w:t>
      </w:r>
      <w:r w:rsidRPr="0061437C">
        <w:t xml:space="preserve"> MBS (pH 9.0) for 30 min with gentle nutation. Wash embryos </w:t>
      </w:r>
      <w:r w:rsidR="004D4503" w:rsidRPr="0061437C">
        <w:t>three</w:t>
      </w:r>
      <w:r w:rsidR="00134BFB" w:rsidRPr="0061437C">
        <w:t xml:space="preserve"> times </w:t>
      </w:r>
      <w:r w:rsidRPr="0061437C">
        <w:t xml:space="preserve">by transferring </w:t>
      </w:r>
      <w:r w:rsidR="00134BFB" w:rsidRPr="0061437C">
        <w:t xml:space="preserve">to a </w:t>
      </w:r>
      <w:r w:rsidR="008D5A11">
        <w:t>P</w:t>
      </w:r>
      <w:r w:rsidRPr="0061437C">
        <w:t>etri dish filled with 1/3</w:t>
      </w:r>
      <w:r w:rsidR="00624301">
        <w:t>x</w:t>
      </w:r>
      <w:r w:rsidRPr="0061437C">
        <w:t xml:space="preserve"> MBS for 1</w:t>
      </w:r>
      <w:r w:rsidR="00134BFB" w:rsidRPr="0061437C">
        <w:t>5 min</w:t>
      </w:r>
      <w:r w:rsidR="008D5A11">
        <w:t>.</w:t>
      </w:r>
    </w:p>
    <w:p w14:paraId="3481A94C" w14:textId="3C31C8D7" w:rsidR="00804025" w:rsidRPr="0061437C" w:rsidRDefault="00134BFB" w:rsidP="008D5A11">
      <w:pPr>
        <w:pStyle w:val="ListParagraph"/>
        <w:widowControl/>
        <w:ind w:left="0"/>
      </w:pPr>
      <w:r w:rsidRPr="0061437C">
        <w:t xml:space="preserve"> </w:t>
      </w:r>
    </w:p>
    <w:p w14:paraId="5B3A9590" w14:textId="01D197AE" w:rsidR="006E4404" w:rsidRPr="0061437C" w:rsidRDefault="00756A31" w:rsidP="0061437C">
      <w:pPr>
        <w:pStyle w:val="1"/>
        <w:widowControl/>
        <w:spacing w:line="240" w:lineRule="auto"/>
        <w:jc w:val="both"/>
        <w:rPr>
          <w:highlight w:val="yellow"/>
        </w:rPr>
      </w:pPr>
      <w:r w:rsidRPr="0061437C">
        <w:rPr>
          <w:highlight w:val="yellow"/>
        </w:rPr>
        <w:t>Culture the embryo in 1/3</w:t>
      </w:r>
      <w:r w:rsidR="00624301">
        <w:rPr>
          <w:highlight w:val="yellow"/>
        </w:rPr>
        <w:t>x</w:t>
      </w:r>
      <w:r w:rsidR="000E6DCF" w:rsidRPr="0061437C">
        <w:rPr>
          <w:highlight w:val="yellow"/>
        </w:rPr>
        <w:t xml:space="preserve"> MBS</w:t>
      </w:r>
      <w:r w:rsidR="004B5858" w:rsidRPr="0061437C">
        <w:rPr>
          <w:highlight w:val="yellow"/>
        </w:rPr>
        <w:t xml:space="preserve"> </w:t>
      </w:r>
      <w:r w:rsidRPr="0061437C">
        <w:rPr>
          <w:highlight w:val="yellow"/>
        </w:rPr>
        <w:t xml:space="preserve">at </w:t>
      </w:r>
      <w:r w:rsidR="007B4E65" w:rsidRPr="0061437C">
        <w:rPr>
          <w:highlight w:val="yellow"/>
        </w:rPr>
        <w:t xml:space="preserve">the </w:t>
      </w:r>
      <w:r w:rsidRPr="0061437C">
        <w:rPr>
          <w:highlight w:val="yellow"/>
        </w:rPr>
        <w:t>preferred temperature (14</w:t>
      </w:r>
      <w:r w:rsidR="00B41D11" w:rsidRPr="0061437C">
        <w:rPr>
          <w:highlight w:val="yellow"/>
        </w:rPr>
        <w:t>–</w:t>
      </w:r>
      <w:r w:rsidRPr="0061437C">
        <w:rPr>
          <w:highlight w:val="yellow"/>
        </w:rPr>
        <w:t>26</w:t>
      </w:r>
      <w:r w:rsidR="00B41D11" w:rsidRPr="0061437C">
        <w:rPr>
          <w:highlight w:val="yellow"/>
        </w:rPr>
        <w:t xml:space="preserve"> </w:t>
      </w:r>
      <w:r w:rsidRPr="0061437C">
        <w:rPr>
          <w:highlight w:val="yellow"/>
        </w:rPr>
        <w:t>°C</w:t>
      </w:r>
      <w:r w:rsidR="00E65DAE" w:rsidRPr="0061437C">
        <w:rPr>
          <w:highlight w:val="yellow"/>
        </w:rPr>
        <w:t xml:space="preserve">) until </w:t>
      </w:r>
      <w:r w:rsidR="004B7933" w:rsidRPr="0061437C">
        <w:rPr>
          <w:highlight w:val="yellow"/>
        </w:rPr>
        <w:t>the first sign</w:t>
      </w:r>
      <w:r w:rsidR="007B4E65" w:rsidRPr="0061437C">
        <w:rPr>
          <w:highlight w:val="yellow"/>
        </w:rPr>
        <w:t>s</w:t>
      </w:r>
      <w:r w:rsidR="004B7933" w:rsidRPr="0061437C">
        <w:rPr>
          <w:highlight w:val="yellow"/>
        </w:rPr>
        <w:t xml:space="preserve"> of </w:t>
      </w:r>
      <w:r w:rsidR="008D5A11">
        <w:rPr>
          <w:highlight w:val="yellow"/>
        </w:rPr>
        <w:t>s</w:t>
      </w:r>
      <w:r w:rsidR="007B4E65" w:rsidRPr="0061437C">
        <w:rPr>
          <w:highlight w:val="yellow"/>
        </w:rPr>
        <w:t xml:space="preserve">tage </w:t>
      </w:r>
      <w:r w:rsidR="00E65DAE" w:rsidRPr="0061437C">
        <w:rPr>
          <w:highlight w:val="yellow"/>
        </w:rPr>
        <w:t xml:space="preserve">10 </w:t>
      </w:r>
      <w:r w:rsidR="004B7933" w:rsidRPr="0061437C">
        <w:rPr>
          <w:highlight w:val="yellow"/>
        </w:rPr>
        <w:t xml:space="preserve">are </w:t>
      </w:r>
      <w:r w:rsidR="007B4E65" w:rsidRPr="0061437C">
        <w:rPr>
          <w:highlight w:val="yellow"/>
        </w:rPr>
        <w:t>detected (i.e., the</w:t>
      </w:r>
      <w:r w:rsidR="00FB1011" w:rsidRPr="0061437C">
        <w:rPr>
          <w:highlight w:val="yellow"/>
        </w:rPr>
        <w:t xml:space="preserve"> </w:t>
      </w:r>
      <w:r w:rsidR="004B7933" w:rsidRPr="0061437C">
        <w:rPr>
          <w:highlight w:val="yellow"/>
        </w:rPr>
        <w:t>appearance of</w:t>
      </w:r>
      <w:r w:rsidR="00570EBD" w:rsidRPr="0061437C">
        <w:rPr>
          <w:highlight w:val="yellow"/>
        </w:rPr>
        <w:t xml:space="preserve"> </w:t>
      </w:r>
      <w:r w:rsidR="004B7933" w:rsidRPr="0061437C">
        <w:rPr>
          <w:highlight w:val="yellow"/>
        </w:rPr>
        <w:t xml:space="preserve">dark </w:t>
      </w:r>
      <w:r w:rsidR="00E65DAE" w:rsidRPr="0061437C">
        <w:rPr>
          <w:highlight w:val="yellow"/>
        </w:rPr>
        <w:t xml:space="preserve">pigmented </w:t>
      </w:r>
      <w:r w:rsidR="004B7933" w:rsidRPr="0061437C">
        <w:rPr>
          <w:highlight w:val="yellow"/>
        </w:rPr>
        <w:t xml:space="preserve">cells </w:t>
      </w:r>
      <w:r w:rsidR="00E83FAE" w:rsidRPr="0061437C">
        <w:rPr>
          <w:highlight w:val="yellow"/>
        </w:rPr>
        <w:t xml:space="preserve">around the blastopore </w:t>
      </w:r>
      <w:r w:rsidR="007B4E65" w:rsidRPr="0061437C">
        <w:rPr>
          <w:highlight w:val="yellow"/>
        </w:rPr>
        <w:t xml:space="preserve">at the </w:t>
      </w:r>
      <w:r w:rsidR="00FB1011" w:rsidRPr="0061437C">
        <w:rPr>
          <w:highlight w:val="yellow"/>
        </w:rPr>
        <w:t>vegetal</w:t>
      </w:r>
      <w:r w:rsidR="007112B7" w:rsidRPr="0061437C">
        <w:rPr>
          <w:highlight w:val="yellow"/>
        </w:rPr>
        <w:t xml:space="preserve"> view</w:t>
      </w:r>
      <w:r w:rsidR="007B4E65" w:rsidRPr="0061437C">
        <w:rPr>
          <w:highlight w:val="yellow"/>
        </w:rPr>
        <w:t>)</w:t>
      </w:r>
      <w:r w:rsidR="00FB1011" w:rsidRPr="0061437C">
        <w:rPr>
          <w:highlight w:val="yellow"/>
        </w:rPr>
        <w:t xml:space="preserve">. </w:t>
      </w:r>
    </w:p>
    <w:p w14:paraId="15E91492" w14:textId="77777777" w:rsidR="00302871" w:rsidRPr="0061437C" w:rsidRDefault="00302871" w:rsidP="0061437C">
      <w:pPr>
        <w:pStyle w:val="ListParagraph"/>
        <w:widowControl/>
        <w:ind w:left="0"/>
        <w:rPr>
          <w:lang w:eastAsia="ko-KR"/>
        </w:rPr>
      </w:pPr>
    </w:p>
    <w:p w14:paraId="4A4E9279" w14:textId="589DA611" w:rsidR="00BD4F9B" w:rsidRDefault="00C34A49" w:rsidP="0061437C">
      <w:pPr>
        <w:pStyle w:val="2"/>
        <w:widowControl/>
        <w:numPr>
          <w:ilvl w:val="0"/>
          <w:numId w:val="52"/>
        </w:numPr>
        <w:spacing w:line="240" w:lineRule="auto"/>
        <w:jc w:val="both"/>
      </w:pPr>
      <w:r w:rsidRPr="0061437C">
        <w:t xml:space="preserve">Preparation of microsurgical tools, </w:t>
      </w:r>
      <w:r w:rsidR="00715F3E" w:rsidRPr="0061437C">
        <w:t>solutions, and culture vessel</w:t>
      </w:r>
      <w:r w:rsidR="007B4E65" w:rsidRPr="0061437C">
        <w:t>s</w:t>
      </w:r>
      <w:r w:rsidR="00715F3E" w:rsidRPr="0061437C">
        <w:t xml:space="preserve"> </w:t>
      </w:r>
    </w:p>
    <w:p w14:paraId="32F8BA89" w14:textId="77777777" w:rsidR="008D5A11" w:rsidRPr="0061437C" w:rsidRDefault="008D5A11" w:rsidP="008D5A11">
      <w:pPr>
        <w:pStyle w:val="2"/>
        <w:widowControl/>
        <w:numPr>
          <w:ilvl w:val="0"/>
          <w:numId w:val="0"/>
        </w:numPr>
        <w:spacing w:line="240" w:lineRule="auto"/>
        <w:jc w:val="both"/>
      </w:pPr>
    </w:p>
    <w:p w14:paraId="1851F92C" w14:textId="0AECA6DC" w:rsidR="00715F3E" w:rsidRPr="0061437C" w:rsidRDefault="008D5A11" w:rsidP="0061437C">
      <w:pPr>
        <w:pStyle w:val="ListParagraph"/>
        <w:widowControl/>
        <w:numPr>
          <w:ilvl w:val="1"/>
          <w:numId w:val="52"/>
        </w:numPr>
        <w:rPr>
          <w:lang w:eastAsia="ko-KR"/>
        </w:rPr>
      </w:pPr>
      <w:r>
        <w:rPr>
          <w:lang w:eastAsia="ko-KR"/>
        </w:rPr>
        <w:t>Prepare the t</w:t>
      </w:r>
      <w:r w:rsidR="007B4E65" w:rsidRPr="0061437C">
        <w:rPr>
          <w:lang w:eastAsia="ko-KR"/>
        </w:rPr>
        <w:t>ools needed</w:t>
      </w:r>
      <w:r>
        <w:rPr>
          <w:lang w:eastAsia="ko-KR"/>
        </w:rPr>
        <w:t xml:space="preserve"> including</w:t>
      </w:r>
      <w:r w:rsidR="007B4E65" w:rsidRPr="0061437C">
        <w:rPr>
          <w:lang w:eastAsia="ko-KR"/>
        </w:rPr>
        <w:t xml:space="preserve"> </w:t>
      </w:r>
      <w:r>
        <w:rPr>
          <w:lang w:eastAsia="ko-KR"/>
        </w:rPr>
        <w:t>a</w:t>
      </w:r>
      <w:r w:rsidR="00181613" w:rsidRPr="0061437C">
        <w:rPr>
          <w:lang w:eastAsia="ko-KR"/>
        </w:rPr>
        <w:t xml:space="preserve"> pair of </w:t>
      </w:r>
      <w:r w:rsidR="0000187B" w:rsidRPr="0061437C">
        <w:rPr>
          <w:lang w:eastAsia="ko-KR"/>
        </w:rPr>
        <w:t xml:space="preserve">surgical grade </w:t>
      </w:r>
      <w:r w:rsidR="00181613" w:rsidRPr="0061437C">
        <w:rPr>
          <w:lang w:eastAsia="ko-KR"/>
        </w:rPr>
        <w:t>f</w:t>
      </w:r>
      <w:r w:rsidR="003774FE" w:rsidRPr="0061437C">
        <w:rPr>
          <w:lang w:eastAsia="ko-KR"/>
        </w:rPr>
        <w:t xml:space="preserve">orceps and hair tools </w:t>
      </w:r>
      <w:r w:rsidR="00F16869" w:rsidRPr="0061437C">
        <w:rPr>
          <w:lang w:eastAsia="ko-KR"/>
        </w:rPr>
        <w:t xml:space="preserve">(hair loop and hair knife) </w:t>
      </w:r>
      <w:r w:rsidR="00181613" w:rsidRPr="0061437C">
        <w:rPr>
          <w:lang w:eastAsia="ko-KR"/>
        </w:rPr>
        <w:t>for microsurgery</w:t>
      </w:r>
      <w:r w:rsidR="00F9447C" w:rsidRPr="0061437C">
        <w:rPr>
          <w:lang w:eastAsia="ko-KR"/>
        </w:rPr>
        <w:fldChar w:fldCharType="begin"/>
      </w:r>
      <w:r w:rsidR="004B6843" w:rsidRPr="0061437C">
        <w:rPr>
          <w:lang w:eastAsia="ko-KR"/>
        </w:rPr>
        <w:instrText xml:space="preserve"> ADDIN EN.CITE &lt;EndNote&gt;&lt;Cite&gt;&lt;Author&gt;Joshi&lt;/Author&gt;&lt;Year&gt;2012&lt;/Year&gt;&lt;RecNum&gt;873&lt;/RecNum&gt;&lt;DisplayText&gt;&lt;style face="superscript"&gt;20&lt;/style&gt;&lt;/DisplayText&gt;&lt;record&gt;&lt;rec-number&gt;873&lt;/rec-number&gt;&lt;foreign-keys&gt;&lt;key app="EN" db-id="trzsv0sdmafxt2ewev75vs9tv0zxwvx0sfw2" timestamp="1590971718"&gt;873&lt;/key&gt;&lt;/foreign-keys&gt;&lt;ref-type name="Journal Article"&gt;17&lt;/ref-type&gt;&lt;contributors&gt;&lt;authors&gt;&lt;author&gt;Joshi, S. D.&lt;/author&gt;&lt;author&gt;Kim, H. Y.&lt;/author&gt;&lt;author&gt;Davidson, L. A.&lt;/author&gt;&lt;/authors&gt;&lt;/contributors&gt;&lt;auth-address&gt;Department of Bioengineering, University of Pittsburgh, Pittsburgh, PA, USA.&lt;/auth-address&gt;&lt;titles&gt;&lt;title&gt;Microscopy tools for quantifying developmental dynamics in Xenopus embryos&lt;/title&gt;&lt;secondary-title&gt;Methods Mol Biol&lt;/secondary-title&gt;&lt;alt-title&gt;Methods in molecular biology (Clifton, N.J.)&lt;/alt-title&gt;&lt;/titles&gt;&lt;periodical&gt;&lt;full-title&gt;Methods Mol Biol&lt;/full-title&gt;&lt;/periodical&gt;&lt;pages&gt;477-93&lt;/pages&gt;&lt;volume&gt;917&lt;/volume&gt;&lt;edition&gt;2012/09/08&lt;/edition&gt;&lt;keywords&gt;&lt;keyword&gt;Animals&lt;/keyword&gt;&lt;keyword&gt;Culture Techniques&lt;/keyword&gt;&lt;keyword&gt;Embryo, Nonmammalian/*cytology&lt;/keyword&gt;&lt;keyword&gt;Green Fluorescent Proteins/biosynthesis&lt;/keyword&gt;&lt;keyword&gt;Microfilament Proteins/biosynthesis&lt;/keyword&gt;&lt;keyword&gt;Microscopy, Confocal/methods&lt;/keyword&gt;&lt;keyword&gt;Microscopy, Fluorescence/methods&lt;/keyword&gt;&lt;keyword&gt;Microsurgery/methods&lt;/keyword&gt;&lt;keyword&gt;Morphogenesis&lt;/keyword&gt;&lt;keyword&gt;Recombinant Fusion Proteins/biosynthesis&lt;/keyword&gt;&lt;keyword&gt;Time-Lapse Imaging/methods&lt;/keyword&gt;&lt;keyword&gt;Xenopus/*embryology&lt;/keyword&gt;&lt;keyword&gt;Xenopus Proteins/biosynthesis&lt;/keyword&gt;&lt;/keywords&gt;&lt;dates&gt;&lt;year&gt;2012&lt;/year&gt;&lt;/dates&gt;&lt;isbn&gt;1064-3745&lt;/isbn&gt;&lt;accession-num&gt;22956105&lt;/accession-num&gt;&lt;urls&gt;&lt;/urls&gt;&lt;custom2&gt;PMC3664914&lt;/custom2&gt;&lt;custom6&gt;NIHMS457868&lt;/custom6&gt;&lt;electronic-resource-num&gt;10.1007/978-1-61779-992-1_27&lt;/electronic-resource-num&gt;&lt;remote-database-provider&gt;NLM&lt;/remote-database-provider&gt;&lt;language&gt;eng&lt;/language&gt;&lt;/record&gt;&lt;/Cite&gt;&lt;/EndNote&gt;</w:instrText>
      </w:r>
      <w:r w:rsidR="00F9447C" w:rsidRPr="0061437C">
        <w:rPr>
          <w:lang w:eastAsia="ko-KR"/>
        </w:rPr>
        <w:fldChar w:fldCharType="separate"/>
      </w:r>
      <w:r w:rsidR="004B6843" w:rsidRPr="0061437C">
        <w:rPr>
          <w:noProof/>
          <w:vertAlign w:val="superscript"/>
          <w:lang w:eastAsia="ko-KR"/>
        </w:rPr>
        <w:t>20</w:t>
      </w:r>
      <w:r w:rsidR="00F9447C" w:rsidRPr="0061437C">
        <w:rPr>
          <w:lang w:eastAsia="ko-KR"/>
        </w:rPr>
        <w:fldChar w:fldCharType="end"/>
      </w:r>
      <w:r>
        <w:rPr>
          <w:lang w:eastAsia="ko-KR"/>
        </w:rPr>
        <w:t>.</w:t>
      </w:r>
    </w:p>
    <w:p w14:paraId="77EDDB8A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22BF6EF5" w14:textId="633D7F00" w:rsidR="008D5A11" w:rsidRDefault="008D5A11" w:rsidP="0061437C">
      <w:pPr>
        <w:pStyle w:val="ListParagraph"/>
        <w:widowControl/>
        <w:numPr>
          <w:ilvl w:val="1"/>
          <w:numId w:val="52"/>
        </w:numPr>
        <w:rPr>
          <w:lang w:eastAsia="ko-KR"/>
        </w:rPr>
      </w:pPr>
      <w:r>
        <w:rPr>
          <w:lang w:eastAsia="ko-KR"/>
        </w:rPr>
        <w:t>Prepare the following c</w:t>
      </w:r>
      <w:r w:rsidR="00181613" w:rsidRPr="0061437C">
        <w:rPr>
          <w:lang w:eastAsia="ko-KR"/>
        </w:rPr>
        <w:t xml:space="preserve">ulture media for </w:t>
      </w:r>
      <w:r w:rsidR="00D1086D" w:rsidRPr="0061437C">
        <w:rPr>
          <w:lang w:eastAsia="ko-KR"/>
        </w:rPr>
        <w:t>embryos:</w:t>
      </w:r>
      <w:r w:rsidR="00181613" w:rsidRPr="0061437C">
        <w:rPr>
          <w:lang w:eastAsia="ko-KR"/>
        </w:rPr>
        <w:t xml:space="preserve"> 1/3</w:t>
      </w:r>
      <w:r w:rsidR="007B4E65" w:rsidRPr="0061437C">
        <w:rPr>
          <w:lang w:eastAsia="ko-KR"/>
        </w:rPr>
        <w:t>X</w:t>
      </w:r>
      <w:r w:rsidR="00181613" w:rsidRPr="0061437C">
        <w:rPr>
          <w:lang w:eastAsia="ko-KR"/>
        </w:rPr>
        <w:t xml:space="preserve"> MBS</w:t>
      </w:r>
      <w:r w:rsidR="004B5858" w:rsidRPr="0061437C">
        <w:rPr>
          <w:lang w:eastAsia="ko-KR"/>
        </w:rPr>
        <w:t>, where</w:t>
      </w:r>
      <w:r w:rsidR="00181613" w:rsidRPr="0061437C">
        <w:rPr>
          <w:lang w:eastAsia="ko-KR"/>
        </w:rPr>
        <w:t xml:space="preserve"> 1X MBS </w:t>
      </w:r>
      <w:r w:rsidR="004B5858" w:rsidRPr="0061437C">
        <w:rPr>
          <w:lang w:eastAsia="ko-KR"/>
        </w:rPr>
        <w:t xml:space="preserve">is </w:t>
      </w:r>
      <w:r w:rsidR="00181613" w:rsidRPr="0061437C">
        <w:rPr>
          <w:lang w:eastAsia="ko-KR"/>
        </w:rPr>
        <w:t>made with NaCl (88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 xml:space="preserve">), </w:t>
      </w:r>
      <w:proofErr w:type="spellStart"/>
      <w:r w:rsidR="00181613" w:rsidRPr="0061437C">
        <w:rPr>
          <w:lang w:eastAsia="ko-KR"/>
        </w:rPr>
        <w:t>KCl</w:t>
      </w:r>
      <w:proofErr w:type="spellEnd"/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(1</w:t>
      </w:r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m</w:t>
      </w:r>
      <w:r w:rsidR="00BD4F9B" w:rsidRPr="0061437C">
        <w:rPr>
          <w:lang w:eastAsia="ko-KR"/>
        </w:rPr>
        <w:t>M</w:t>
      </w:r>
      <w:r w:rsidR="00181613" w:rsidRPr="0061437C">
        <w:rPr>
          <w:lang w:eastAsia="ko-KR"/>
        </w:rPr>
        <w:t>), NaHCO</w:t>
      </w:r>
      <w:r w:rsidR="00181613" w:rsidRPr="0061437C">
        <w:rPr>
          <w:vertAlign w:val="subscript"/>
          <w:lang w:eastAsia="ko-KR"/>
        </w:rPr>
        <w:t>3</w:t>
      </w:r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(2.4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>), MgSO</w:t>
      </w:r>
      <w:r w:rsidR="00181613" w:rsidRPr="0061437C">
        <w:rPr>
          <w:vertAlign w:val="subscript"/>
          <w:lang w:eastAsia="ko-KR"/>
        </w:rPr>
        <w:t>4</w:t>
      </w:r>
      <w:r w:rsidR="00181613" w:rsidRPr="0061437C">
        <w:rPr>
          <w:lang w:eastAsia="ko-KR"/>
        </w:rPr>
        <w:t xml:space="preserve"> (0.82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>), Ca(NO</w:t>
      </w:r>
      <w:r w:rsidR="00181613" w:rsidRPr="0061437C">
        <w:rPr>
          <w:vertAlign w:val="subscript"/>
          <w:lang w:eastAsia="ko-KR"/>
        </w:rPr>
        <w:t>3</w:t>
      </w:r>
      <w:r w:rsidR="00181613" w:rsidRPr="0061437C">
        <w:rPr>
          <w:lang w:eastAsia="ko-KR"/>
        </w:rPr>
        <w:t>)</w:t>
      </w:r>
      <w:r w:rsidR="00181613" w:rsidRPr="0061437C">
        <w:rPr>
          <w:vertAlign w:val="subscript"/>
          <w:lang w:eastAsia="ko-KR"/>
        </w:rPr>
        <w:t>2</w:t>
      </w:r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(0.33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>), CaCl</w:t>
      </w:r>
      <w:r w:rsidR="00181613" w:rsidRPr="0061437C">
        <w:rPr>
          <w:vertAlign w:val="subscript"/>
          <w:lang w:eastAsia="ko-KR"/>
        </w:rPr>
        <w:t>2</w:t>
      </w:r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(0.41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 xml:space="preserve">), </w:t>
      </w:r>
      <w:r w:rsidR="00BD4F9B" w:rsidRPr="0061437C">
        <w:rPr>
          <w:lang w:eastAsia="ko-KR"/>
        </w:rPr>
        <w:t xml:space="preserve">and </w:t>
      </w:r>
      <w:r w:rsidR="00181613" w:rsidRPr="0061437C">
        <w:rPr>
          <w:lang w:eastAsia="ko-KR"/>
        </w:rPr>
        <w:t>HEPES</w:t>
      </w:r>
      <w:r w:rsidR="007B4E65" w:rsidRPr="0061437C">
        <w:rPr>
          <w:lang w:eastAsia="ko-KR"/>
        </w:rPr>
        <w:t xml:space="preserve"> </w:t>
      </w:r>
      <w:r w:rsidR="00181613" w:rsidRPr="0061437C">
        <w:rPr>
          <w:lang w:eastAsia="ko-KR"/>
        </w:rPr>
        <w:t>(10</w:t>
      </w:r>
      <w:r w:rsidR="007B4E65" w:rsidRPr="0061437C">
        <w:rPr>
          <w:lang w:eastAsia="ko-KR"/>
        </w:rPr>
        <w:t xml:space="preserve"> </w:t>
      </w:r>
      <w:r w:rsidR="00BD4F9B" w:rsidRPr="0061437C">
        <w:rPr>
          <w:lang w:eastAsia="ko-KR"/>
        </w:rPr>
        <w:t>mM</w:t>
      </w:r>
      <w:r w:rsidR="00181613" w:rsidRPr="0061437C">
        <w:rPr>
          <w:lang w:eastAsia="ko-KR"/>
        </w:rPr>
        <w:t>)</w:t>
      </w:r>
      <w:r w:rsidR="00BD4F9B" w:rsidRPr="0061437C">
        <w:rPr>
          <w:lang w:eastAsia="ko-KR"/>
        </w:rPr>
        <w:t>. Adjust pH to 7.4</w:t>
      </w:r>
      <w:r w:rsidR="009B3123" w:rsidRPr="0061437C">
        <w:rPr>
          <w:lang w:eastAsia="ko-KR"/>
        </w:rPr>
        <w:t xml:space="preserve"> with 10</w:t>
      </w:r>
      <w:r>
        <w:rPr>
          <w:lang w:eastAsia="ko-KR"/>
        </w:rPr>
        <w:t xml:space="preserve"> </w:t>
      </w:r>
      <w:r w:rsidR="009B3123" w:rsidRPr="0061437C">
        <w:rPr>
          <w:lang w:eastAsia="ko-KR"/>
        </w:rPr>
        <w:t>M NaOH.</w:t>
      </w:r>
    </w:p>
    <w:p w14:paraId="3EDC8D22" w14:textId="77777777" w:rsidR="008D5A11" w:rsidRDefault="008D5A11" w:rsidP="008D5A11">
      <w:pPr>
        <w:pStyle w:val="ListParagraph"/>
        <w:widowControl/>
        <w:ind w:left="0"/>
        <w:rPr>
          <w:lang w:eastAsia="ko-KR"/>
        </w:rPr>
      </w:pPr>
    </w:p>
    <w:p w14:paraId="4DA1AE1B" w14:textId="1EC80BF3" w:rsidR="00804025" w:rsidRPr="0061437C" w:rsidRDefault="008D5A11" w:rsidP="008D5A11">
      <w:pPr>
        <w:pStyle w:val="ListParagraph"/>
        <w:widowControl/>
        <w:ind w:left="0"/>
        <w:rPr>
          <w:lang w:eastAsia="ko-KR"/>
        </w:rPr>
      </w:pPr>
      <w:r>
        <w:rPr>
          <w:lang w:eastAsia="ko-KR"/>
        </w:rPr>
        <w:t xml:space="preserve">NOTE: </w:t>
      </w:r>
      <w:r w:rsidR="00F16869" w:rsidRPr="0061437C">
        <w:rPr>
          <w:lang w:eastAsia="ko-KR"/>
        </w:rPr>
        <w:t xml:space="preserve">Optional: add drops of phenol red to indicate </w:t>
      </w:r>
      <w:proofErr w:type="spellStart"/>
      <w:r w:rsidR="00F16869" w:rsidRPr="0061437C">
        <w:rPr>
          <w:lang w:eastAsia="ko-KR"/>
        </w:rPr>
        <w:t>pH</w:t>
      </w:r>
      <w:r>
        <w:rPr>
          <w:lang w:eastAsia="ko-KR"/>
        </w:rPr>
        <w:t>.</w:t>
      </w:r>
      <w:proofErr w:type="spellEnd"/>
    </w:p>
    <w:p w14:paraId="01581B48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0C150787" w14:textId="33419DCA" w:rsidR="009B3123" w:rsidRPr="0061437C" w:rsidRDefault="008D5A11" w:rsidP="0061437C">
      <w:pPr>
        <w:pStyle w:val="ListParagraph"/>
        <w:widowControl/>
        <w:numPr>
          <w:ilvl w:val="1"/>
          <w:numId w:val="52"/>
        </w:numPr>
        <w:rPr>
          <w:lang w:eastAsia="ko-KR"/>
        </w:rPr>
      </w:pPr>
      <w:r>
        <w:t>Prepare the following c</w:t>
      </w:r>
      <w:r w:rsidR="003774FE" w:rsidRPr="0061437C">
        <w:t>ulture media for embryonic tissue</w:t>
      </w:r>
      <w:r w:rsidR="007B4E65" w:rsidRPr="0061437C">
        <w:t>s</w:t>
      </w:r>
      <w:r w:rsidR="003774FE" w:rsidRPr="0061437C">
        <w:t xml:space="preserve"> and organoid</w:t>
      </w:r>
      <w:r w:rsidR="007B4E65" w:rsidRPr="0061437C">
        <w:t>s</w:t>
      </w:r>
      <w:r w:rsidR="003774FE" w:rsidRPr="0061437C">
        <w:t xml:space="preserve">: </w:t>
      </w:r>
      <w:proofErr w:type="spellStart"/>
      <w:r w:rsidR="00BD4F9B" w:rsidRPr="0061437C">
        <w:t>Danilchik’s</w:t>
      </w:r>
      <w:proofErr w:type="spellEnd"/>
      <w:r w:rsidR="00BD4F9B" w:rsidRPr="0061437C">
        <w:t xml:space="preserve"> </w:t>
      </w:r>
      <w:r w:rsidR="007B4E65" w:rsidRPr="0061437C">
        <w:t xml:space="preserve">for </w:t>
      </w:r>
      <w:r w:rsidR="00BD4F9B" w:rsidRPr="0061437C">
        <w:t>Amy (DFA)</w:t>
      </w:r>
      <w:r w:rsidR="00A0235D" w:rsidRPr="0061437C">
        <w:fldChar w:fldCharType="begin"/>
      </w:r>
      <w:r w:rsidR="00A418A3">
        <w:instrText xml:space="preserve"> ADDIN EN.CITE &lt;EndNote&gt;&lt;Cite&gt;&lt;Author&gt;Sater&lt;/Author&gt;&lt;Year&gt;1993&lt;/Year&gt;&lt;RecNum&gt;875&lt;/RecNum&gt;&lt;DisplayText&gt;&lt;style face="superscript"&gt;21&lt;/style&gt;&lt;/DisplayText&gt;&lt;record&gt;&lt;rec-number&gt;875&lt;/rec-number&gt;&lt;foreign-keys&gt;&lt;key app="EN" db-id="trzsv0sdmafxt2ewev75vs9tv0zxwvx0sfw2" timestamp="1590987676"&gt;875&lt;/key&gt;&lt;/foreign-keys&gt;&lt;ref-type name="Journal Article"&gt;17&lt;/ref-type&gt;&lt;contributors&gt;&lt;authors&gt;&lt;author&gt;Sater, A. K.&lt;/author&gt;&lt;author&gt;Steinhardt, R. A.&lt;/author&gt;&lt;author&gt;Keller, R.&lt;/author&gt;&lt;/authors&gt;&lt;/contributors&gt;&lt;auth-address&gt;Department of Molecular and Cell Biology, University of California, Berkeley 94720.&lt;/auth-address&gt;&lt;titles&gt;&lt;title&gt;Induction of neuronal differentiation by planar signals in Xenopus embryos&lt;/title&gt;&lt;secondary-title&gt;Dev Dyn&lt;/secondary-title&gt;&lt;alt-title&gt;Developmental dynamics : an official publication of the American Association of Anatomists&lt;/alt-title&gt;&lt;/titles&gt;&lt;periodical&gt;&lt;full-title&gt;Dev Dyn&lt;/full-title&gt;&lt;/periodical&gt;&lt;pages&gt;268-80&lt;/pages&gt;&lt;volume&gt;197&lt;/volume&gt;&lt;number&gt;4&lt;/number&gt;&lt;edition&gt;1993/08/01&lt;/edition&gt;&lt;keywords&gt;&lt;keyword&gt;Animals&lt;/keyword&gt;&lt;keyword&gt;Antibodies, Monoclonal&lt;/keyword&gt;&lt;keyword&gt;Cell Differentiation/physiology&lt;/keyword&gt;&lt;keyword&gt;Ectoderm/cytology/physiology&lt;/keyword&gt;&lt;keyword&gt;*Embryonic Development&lt;/keyword&gt;&lt;keyword&gt;Female&lt;/keyword&gt;&lt;keyword&gt;Immunohistochemistry&lt;/keyword&gt;&lt;keyword&gt;Mesoderm/cytology/physiology&lt;/keyword&gt;&lt;keyword&gt;Neurons/*physiology&lt;/keyword&gt;&lt;keyword&gt;Xenopus/*embryology/physiology&lt;/keyword&gt;&lt;/keywords&gt;&lt;dates&gt;&lt;year&gt;1993&lt;/year&gt;&lt;pub-dates&gt;&lt;date&gt;Aug&lt;/date&gt;&lt;/pub-dates&gt;&lt;/dates&gt;&lt;isbn&gt;1058-8388 (Print)&amp;#xD;1058-8388&lt;/isbn&gt;&lt;accession-num&gt;8292824&lt;/accession-num&gt;&lt;urls&gt;&lt;/urls&gt;&lt;electronic-resource-num&gt;10.1002/aja.1001970405&lt;/electronic-resource-num&gt;&lt;remote-database-provider&gt;NLM&lt;/remote-database-provider&gt;&lt;language&gt;eng&lt;/language&gt;&lt;/record&gt;&lt;/Cite&gt;&lt;/EndNote&gt;</w:instrText>
      </w:r>
      <w:r w:rsidR="00A0235D" w:rsidRPr="0061437C">
        <w:fldChar w:fldCharType="separate"/>
      </w:r>
      <w:r w:rsidR="00A418A3" w:rsidRPr="00A418A3">
        <w:rPr>
          <w:noProof/>
          <w:vertAlign w:val="superscript"/>
        </w:rPr>
        <w:t>21</w:t>
      </w:r>
      <w:r w:rsidR="00A0235D" w:rsidRPr="0061437C">
        <w:fldChar w:fldCharType="end"/>
      </w:r>
      <w:r w:rsidR="00BD4F9B" w:rsidRPr="0061437C">
        <w:t xml:space="preserve"> </w:t>
      </w:r>
      <w:r w:rsidR="00092A39" w:rsidRPr="0061437C">
        <w:t xml:space="preserve">supplemented with </w:t>
      </w:r>
      <w:r w:rsidR="00F16869" w:rsidRPr="0061437C">
        <w:t xml:space="preserve">fresh </w:t>
      </w:r>
      <w:r w:rsidR="00092A39" w:rsidRPr="0061437C">
        <w:t>1% antibiotic and antimycotic solution</w:t>
      </w:r>
      <w:r w:rsidR="008937FE" w:rsidRPr="0061437C">
        <w:t>.</w:t>
      </w:r>
      <w:r w:rsidR="00BD4F9B" w:rsidRPr="0061437C">
        <w:t xml:space="preserve"> </w:t>
      </w:r>
      <w:r>
        <w:t xml:space="preserve">Prepare </w:t>
      </w:r>
      <w:r w:rsidR="00BD4F9B" w:rsidRPr="0061437C">
        <w:t>DFA with NaCl (53</w:t>
      </w:r>
      <w:r w:rsidR="007B4E65" w:rsidRPr="0061437C">
        <w:t xml:space="preserve"> </w:t>
      </w:r>
      <w:r w:rsidR="00BD4F9B" w:rsidRPr="0061437C">
        <w:t>mM), Na</w:t>
      </w:r>
      <w:r w:rsidR="00BD4F9B" w:rsidRPr="0061437C">
        <w:rPr>
          <w:vertAlign w:val="subscript"/>
        </w:rPr>
        <w:t>2</w:t>
      </w:r>
      <w:r w:rsidR="00BD4F9B" w:rsidRPr="0061437C">
        <w:t>CO</w:t>
      </w:r>
      <w:r w:rsidR="00BD4F9B" w:rsidRPr="0061437C">
        <w:rPr>
          <w:vertAlign w:val="subscript"/>
        </w:rPr>
        <w:t>3</w:t>
      </w:r>
      <w:r w:rsidR="007B4E65" w:rsidRPr="0061437C">
        <w:t xml:space="preserve"> </w:t>
      </w:r>
      <w:r w:rsidR="00BD4F9B" w:rsidRPr="0061437C">
        <w:t>(5</w:t>
      </w:r>
      <w:r w:rsidR="007B4E65" w:rsidRPr="0061437C">
        <w:t xml:space="preserve"> </w:t>
      </w:r>
      <w:r w:rsidR="00BD4F9B" w:rsidRPr="0061437C">
        <w:t xml:space="preserve">mM), </w:t>
      </w:r>
      <w:r w:rsidR="007B4E65" w:rsidRPr="0061437C">
        <w:t xml:space="preserve">potassium </w:t>
      </w:r>
      <w:r w:rsidR="00BD4F9B" w:rsidRPr="0061437C">
        <w:t>gluconate (4.5</w:t>
      </w:r>
      <w:r w:rsidR="007B4E65" w:rsidRPr="0061437C">
        <w:t xml:space="preserve"> </w:t>
      </w:r>
      <w:r w:rsidR="00BD4F9B" w:rsidRPr="0061437C">
        <w:t xml:space="preserve">mM), </w:t>
      </w:r>
      <w:r w:rsidR="007B4E65" w:rsidRPr="0061437C">
        <w:t xml:space="preserve">sodium </w:t>
      </w:r>
      <w:r w:rsidR="00BD4F9B" w:rsidRPr="0061437C">
        <w:t>gluconate (32</w:t>
      </w:r>
      <w:r w:rsidR="007B4E65" w:rsidRPr="0061437C">
        <w:t xml:space="preserve"> </w:t>
      </w:r>
      <w:r w:rsidR="00BD4F9B" w:rsidRPr="0061437C">
        <w:t>mM), CaCl</w:t>
      </w:r>
      <w:r w:rsidR="00BD4F9B" w:rsidRPr="0061437C">
        <w:rPr>
          <w:vertAlign w:val="subscript"/>
        </w:rPr>
        <w:t>2</w:t>
      </w:r>
      <w:r w:rsidR="00BD4F9B" w:rsidRPr="0061437C">
        <w:t xml:space="preserve"> (1</w:t>
      </w:r>
      <w:r w:rsidR="007B4E65" w:rsidRPr="0061437C">
        <w:t xml:space="preserve"> </w:t>
      </w:r>
      <w:r w:rsidR="00BD4F9B" w:rsidRPr="0061437C">
        <w:t>mM), and MgSO</w:t>
      </w:r>
      <w:r w:rsidR="00BD4F9B" w:rsidRPr="0061437C">
        <w:rPr>
          <w:vertAlign w:val="subscript"/>
        </w:rPr>
        <w:t xml:space="preserve">4 </w:t>
      </w:r>
      <w:r w:rsidR="00BD4F9B" w:rsidRPr="0061437C">
        <w:t>(1</w:t>
      </w:r>
      <w:r w:rsidR="007B4E65" w:rsidRPr="0061437C">
        <w:t xml:space="preserve"> </w:t>
      </w:r>
      <w:r w:rsidR="00BD4F9B" w:rsidRPr="0061437C">
        <w:t xml:space="preserve">mM). </w:t>
      </w:r>
      <w:r w:rsidR="00BD4F9B" w:rsidRPr="0061437C">
        <w:rPr>
          <w:lang w:eastAsia="ko-KR"/>
        </w:rPr>
        <w:t>Adjust pH to 8.3</w:t>
      </w:r>
      <w:r w:rsidR="009B3123" w:rsidRPr="0061437C">
        <w:rPr>
          <w:lang w:eastAsia="ko-KR"/>
        </w:rPr>
        <w:t xml:space="preserve"> with granular Bicine. Filter DFA (0.2</w:t>
      </w:r>
      <w:r>
        <w:rPr>
          <w:lang w:eastAsia="ko-KR"/>
        </w:rPr>
        <w:t xml:space="preserve"> </w:t>
      </w:r>
      <w:proofErr w:type="spellStart"/>
      <w:r w:rsidR="00F16869" w:rsidRPr="0061437C">
        <w:t>μ</w:t>
      </w:r>
      <w:r w:rsidR="009B3123" w:rsidRPr="0061437C">
        <w:rPr>
          <w:lang w:eastAsia="ko-KR"/>
        </w:rPr>
        <w:t>m</w:t>
      </w:r>
      <w:proofErr w:type="spellEnd"/>
      <w:r w:rsidR="009B3123" w:rsidRPr="0061437C">
        <w:rPr>
          <w:lang w:eastAsia="ko-KR"/>
        </w:rPr>
        <w:t xml:space="preserve"> bottle-top filter)</w:t>
      </w:r>
      <w:r>
        <w:rPr>
          <w:lang w:eastAsia="ko-KR"/>
        </w:rPr>
        <w:t>,</w:t>
      </w:r>
      <w:r w:rsidR="009B3123" w:rsidRPr="0061437C">
        <w:rPr>
          <w:lang w:eastAsia="ko-KR"/>
        </w:rPr>
        <w:t xml:space="preserve"> aliquot and store</w:t>
      </w:r>
      <w:r>
        <w:rPr>
          <w:lang w:eastAsia="ko-KR"/>
        </w:rPr>
        <w:t xml:space="preserve"> it</w:t>
      </w:r>
      <w:r w:rsidR="009B3123" w:rsidRPr="0061437C">
        <w:rPr>
          <w:lang w:eastAsia="ko-KR"/>
        </w:rPr>
        <w:t xml:space="preserve"> at -20</w:t>
      </w:r>
      <w:r>
        <w:rPr>
          <w:lang w:eastAsia="ko-KR"/>
        </w:rPr>
        <w:t xml:space="preserve"> </w:t>
      </w:r>
      <w:r w:rsidR="009B3123" w:rsidRPr="0061437C">
        <w:t xml:space="preserve">°C. </w:t>
      </w:r>
    </w:p>
    <w:p w14:paraId="134B36D3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582FB80F" w14:textId="11AD2592" w:rsidR="00804025" w:rsidRPr="0061437C" w:rsidRDefault="008D5A11" w:rsidP="0061437C">
      <w:pPr>
        <w:pStyle w:val="ListParagraph"/>
        <w:widowControl/>
        <w:numPr>
          <w:ilvl w:val="1"/>
          <w:numId w:val="52"/>
        </w:numPr>
        <w:rPr>
          <w:lang w:eastAsia="ko-KR"/>
        </w:rPr>
      </w:pPr>
      <w:r>
        <w:rPr>
          <w:lang w:eastAsia="ko-KR"/>
        </w:rPr>
        <w:t>Prepare c</w:t>
      </w:r>
      <w:r w:rsidR="00F16869" w:rsidRPr="0061437C">
        <w:rPr>
          <w:lang w:eastAsia="ko-KR"/>
        </w:rPr>
        <w:t>alcium- and magnesium-free DFA for separating deep cells from ectoderm</w:t>
      </w:r>
      <w:r>
        <w:rPr>
          <w:lang w:eastAsia="ko-KR"/>
        </w:rPr>
        <w:t xml:space="preserve"> by using the recipe above and</w:t>
      </w:r>
      <w:r w:rsidR="00F16869" w:rsidRPr="0061437C">
        <w:rPr>
          <w:lang w:eastAsia="ko-KR"/>
        </w:rPr>
        <w:t xml:space="preserve"> omitting </w:t>
      </w:r>
      <w:r w:rsidR="00F16869" w:rsidRPr="0061437C">
        <w:t>CaCl</w:t>
      </w:r>
      <w:r w:rsidR="00F16869" w:rsidRPr="0061437C">
        <w:rPr>
          <w:vertAlign w:val="subscript"/>
        </w:rPr>
        <w:t>2</w:t>
      </w:r>
      <w:r w:rsidR="00F16869" w:rsidRPr="0061437C">
        <w:t xml:space="preserve"> and MgSO</w:t>
      </w:r>
      <w:r w:rsidR="00F16869" w:rsidRPr="0061437C">
        <w:rPr>
          <w:vertAlign w:val="subscript"/>
        </w:rPr>
        <w:t>4</w:t>
      </w:r>
      <w:r w:rsidR="00F52B2D" w:rsidRPr="0061437C">
        <w:t xml:space="preserve">. </w:t>
      </w:r>
      <w:r>
        <w:t>A</w:t>
      </w:r>
      <w:r w:rsidR="00F52B2D" w:rsidRPr="0061437C">
        <w:t>liquot and store at-20</w:t>
      </w:r>
      <w:r>
        <w:t xml:space="preserve"> </w:t>
      </w:r>
      <w:r w:rsidR="00F52B2D" w:rsidRPr="0061437C">
        <w:t>°C.</w:t>
      </w:r>
    </w:p>
    <w:p w14:paraId="63DA8A33" w14:textId="3675DF07" w:rsidR="00D1086D" w:rsidRPr="0061437C" w:rsidRDefault="00D1086D" w:rsidP="0061437C">
      <w:pPr>
        <w:pStyle w:val="ListParagraph"/>
        <w:widowControl/>
        <w:ind w:left="0"/>
        <w:rPr>
          <w:lang w:eastAsia="ko-KR"/>
        </w:rPr>
      </w:pPr>
    </w:p>
    <w:p w14:paraId="53401EC4" w14:textId="01FE242E" w:rsidR="004B5858" w:rsidRPr="0061437C" w:rsidRDefault="008D5A11" w:rsidP="0061437C">
      <w:pPr>
        <w:pStyle w:val="ListParagraph"/>
        <w:widowControl/>
        <w:numPr>
          <w:ilvl w:val="1"/>
          <w:numId w:val="52"/>
        </w:numPr>
        <w:rPr>
          <w:lang w:eastAsia="ko-KR"/>
        </w:rPr>
      </w:pPr>
      <w:r>
        <w:t>Prepare n</w:t>
      </w:r>
      <w:r w:rsidR="00D1086D" w:rsidRPr="0061437C">
        <w:t>on-adhesive PCR tube</w:t>
      </w:r>
      <w:r w:rsidR="004B5858" w:rsidRPr="0061437C">
        <w:t>s</w:t>
      </w:r>
      <w:r w:rsidR="00D1086D" w:rsidRPr="0061437C">
        <w:t xml:space="preserve"> for embryonic cell aggregation</w:t>
      </w:r>
      <w:r>
        <w:t>.</w:t>
      </w:r>
      <w:r w:rsidR="00D1086D" w:rsidRPr="0061437C">
        <w:t xml:space="preserve"> </w:t>
      </w:r>
    </w:p>
    <w:p w14:paraId="193C8139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200158AC" w14:textId="67C73A49" w:rsidR="00804025" w:rsidRPr="0061437C" w:rsidRDefault="004B5858" w:rsidP="0061437C">
      <w:pPr>
        <w:pStyle w:val="ListParagraph"/>
        <w:widowControl/>
        <w:numPr>
          <w:ilvl w:val="2"/>
          <w:numId w:val="52"/>
        </w:numPr>
        <w:rPr>
          <w:lang w:eastAsia="ko-KR"/>
        </w:rPr>
      </w:pPr>
      <w:r w:rsidRPr="0061437C">
        <w:t>T</w:t>
      </w:r>
      <w:r w:rsidR="00715F3E" w:rsidRPr="0061437C">
        <w:t xml:space="preserve">o induce spontaneous aggregation of </w:t>
      </w:r>
      <w:r w:rsidR="0073218E" w:rsidRPr="0061437C">
        <w:t xml:space="preserve">the </w:t>
      </w:r>
      <w:r w:rsidR="00715F3E" w:rsidRPr="0061437C">
        <w:t>isolated embryonic cells, prepare non-adhesive PCR tube</w:t>
      </w:r>
      <w:r w:rsidRPr="0061437C">
        <w:t>s</w:t>
      </w:r>
      <w:r w:rsidR="00715F3E" w:rsidRPr="0061437C">
        <w:t xml:space="preserve"> by coating round-bottomed PCR tubes with 200</w:t>
      </w:r>
      <w:r w:rsidRPr="0061437C">
        <w:t xml:space="preserve"> </w:t>
      </w:r>
      <w:proofErr w:type="spellStart"/>
      <w:r w:rsidRPr="0061437C">
        <w:t>μ</w:t>
      </w:r>
      <w:r w:rsidR="008D5A11">
        <w:t>L</w:t>
      </w:r>
      <w:proofErr w:type="spellEnd"/>
      <w:r w:rsidR="008D5A11">
        <w:t xml:space="preserve"> of</w:t>
      </w:r>
      <w:r w:rsidRPr="0061437C">
        <w:t xml:space="preserve"> </w:t>
      </w:r>
      <w:r w:rsidR="00715F3E" w:rsidRPr="0061437C">
        <w:t>1% BSA (1</w:t>
      </w:r>
      <w:r w:rsidRPr="0061437C">
        <w:t xml:space="preserve"> </w:t>
      </w:r>
      <w:r w:rsidR="00715F3E" w:rsidRPr="0061437C">
        <w:t xml:space="preserve">g </w:t>
      </w:r>
      <w:r w:rsidR="004D4503" w:rsidRPr="0061437C">
        <w:t xml:space="preserve">of </w:t>
      </w:r>
      <w:r w:rsidR="00715F3E" w:rsidRPr="0061437C">
        <w:t>BSA in 100</w:t>
      </w:r>
      <w:r w:rsidRPr="0061437C">
        <w:t xml:space="preserve"> </w:t>
      </w:r>
      <w:r w:rsidR="00715F3E" w:rsidRPr="0061437C">
        <w:t>m</w:t>
      </w:r>
      <w:r w:rsidR="008D5A11">
        <w:t xml:space="preserve">L of </w:t>
      </w:r>
      <w:r w:rsidR="00715F3E" w:rsidRPr="0061437C">
        <w:t>distilled water) overnight at 4</w:t>
      </w:r>
      <w:r w:rsidRPr="0061437C">
        <w:t xml:space="preserve"> </w:t>
      </w:r>
      <w:r w:rsidR="00715F3E" w:rsidRPr="0061437C">
        <w:t xml:space="preserve">°C or </w:t>
      </w:r>
      <w:r w:rsidRPr="0061437C">
        <w:t xml:space="preserve">for </w:t>
      </w:r>
      <w:r w:rsidR="00715F3E" w:rsidRPr="0061437C">
        <w:t>2</w:t>
      </w:r>
      <w:r w:rsidRPr="0061437C">
        <w:t xml:space="preserve"> </w:t>
      </w:r>
      <w:r w:rsidR="00715F3E" w:rsidRPr="0061437C">
        <w:t xml:space="preserve">h at room temperature. Each tube will </w:t>
      </w:r>
      <w:r w:rsidR="0073218E" w:rsidRPr="0061437C">
        <w:t>be used to assemble</w:t>
      </w:r>
      <w:r w:rsidR="00715F3E" w:rsidRPr="0061437C">
        <w:t xml:space="preserve"> one</w:t>
      </w:r>
      <w:r w:rsidR="0073218E" w:rsidRPr="0061437C">
        <w:t xml:space="preserve"> organoid</w:t>
      </w:r>
      <w:r w:rsidR="00715F3E" w:rsidRPr="0061437C">
        <w:t>.</w:t>
      </w:r>
    </w:p>
    <w:p w14:paraId="485EBF85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70E912F8" w14:textId="6AD0103A" w:rsidR="004B5858" w:rsidRPr="0061437C" w:rsidRDefault="00D1086D" w:rsidP="0061437C">
      <w:pPr>
        <w:pStyle w:val="ListParagraph"/>
        <w:widowControl/>
        <w:numPr>
          <w:ilvl w:val="2"/>
          <w:numId w:val="52"/>
        </w:numPr>
        <w:rPr>
          <w:lang w:eastAsia="ko-KR"/>
        </w:rPr>
      </w:pPr>
      <w:r w:rsidRPr="0061437C">
        <w:t>R</w:t>
      </w:r>
      <w:r w:rsidR="00302871" w:rsidRPr="0061437C">
        <w:t xml:space="preserve">inse </w:t>
      </w:r>
      <w:r w:rsidR="004B5858" w:rsidRPr="0061437C">
        <w:t>BSA-</w:t>
      </w:r>
      <w:r w:rsidR="00302871" w:rsidRPr="0061437C">
        <w:t xml:space="preserve">coated PCR tubes with DFA </w:t>
      </w:r>
      <w:r w:rsidR="008937FE" w:rsidRPr="0061437C">
        <w:t xml:space="preserve">three times to remove any residual BSA. </w:t>
      </w:r>
    </w:p>
    <w:p w14:paraId="3329B588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170E9DAD" w14:textId="6C3B9CE9" w:rsidR="00302871" w:rsidRPr="0061437C" w:rsidRDefault="00302871" w:rsidP="0061437C">
      <w:pPr>
        <w:pStyle w:val="ListParagraph"/>
        <w:widowControl/>
        <w:numPr>
          <w:ilvl w:val="2"/>
          <w:numId w:val="52"/>
        </w:numPr>
        <w:rPr>
          <w:lang w:eastAsia="ko-KR"/>
        </w:rPr>
      </w:pPr>
      <w:r w:rsidRPr="0061437C">
        <w:t xml:space="preserve">Fill </w:t>
      </w:r>
      <w:r w:rsidR="008937FE" w:rsidRPr="0061437C">
        <w:t xml:space="preserve">PCR </w:t>
      </w:r>
      <w:r w:rsidRPr="0061437C">
        <w:t>tube</w:t>
      </w:r>
      <w:r w:rsidR="00813FFA" w:rsidRPr="0061437C">
        <w:t>s</w:t>
      </w:r>
      <w:r w:rsidRPr="0061437C">
        <w:t xml:space="preserve"> with </w:t>
      </w:r>
      <w:r w:rsidR="008937FE" w:rsidRPr="0061437C">
        <w:t xml:space="preserve">200 </w:t>
      </w:r>
      <w:proofErr w:type="spellStart"/>
      <w:r w:rsidR="004B5858" w:rsidRPr="0061437C">
        <w:t>μ</w:t>
      </w:r>
      <w:r w:rsidR="008D5A11">
        <w:t>L</w:t>
      </w:r>
      <w:proofErr w:type="spellEnd"/>
      <w:r w:rsidR="008937FE" w:rsidRPr="0061437C">
        <w:t xml:space="preserve"> of </w:t>
      </w:r>
      <w:r w:rsidRPr="0061437C">
        <w:t>DFA.</w:t>
      </w:r>
    </w:p>
    <w:p w14:paraId="5091EB32" w14:textId="77777777" w:rsidR="00302871" w:rsidRPr="0061437C" w:rsidRDefault="00302871" w:rsidP="0061437C">
      <w:pPr>
        <w:widowControl/>
        <w:rPr>
          <w:b/>
          <w:lang w:eastAsia="ko-KR"/>
        </w:rPr>
      </w:pPr>
    </w:p>
    <w:p w14:paraId="12EF9A39" w14:textId="109FEF07" w:rsidR="00903D95" w:rsidRPr="008D5A11" w:rsidRDefault="00903D95" w:rsidP="0061437C">
      <w:pPr>
        <w:pStyle w:val="ListParagraph"/>
        <w:widowControl/>
        <w:numPr>
          <w:ilvl w:val="0"/>
          <w:numId w:val="52"/>
        </w:numPr>
        <w:rPr>
          <w:lang w:eastAsia="ko-KR"/>
        </w:rPr>
      </w:pPr>
      <w:r w:rsidRPr="0061437C">
        <w:rPr>
          <w:b/>
          <w:lang w:eastAsia="ko-KR"/>
        </w:rPr>
        <w:t xml:space="preserve"> </w:t>
      </w:r>
      <w:r w:rsidR="00E65DAE" w:rsidRPr="0061437C">
        <w:rPr>
          <w:b/>
          <w:lang w:eastAsia="ko-KR"/>
        </w:rPr>
        <w:t>Isolation of deep ectoderm cells</w:t>
      </w:r>
    </w:p>
    <w:p w14:paraId="62A18E85" w14:textId="77777777" w:rsidR="008D5A11" w:rsidRPr="0061437C" w:rsidRDefault="008D5A11" w:rsidP="008D5A11">
      <w:pPr>
        <w:pStyle w:val="ListParagraph"/>
        <w:widowControl/>
        <w:ind w:left="0"/>
        <w:rPr>
          <w:lang w:eastAsia="ko-KR"/>
        </w:rPr>
      </w:pPr>
    </w:p>
    <w:p w14:paraId="38D5BAD7" w14:textId="32255342" w:rsidR="00804025" w:rsidRPr="0061437C" w:rsidRDefault="00804025" w:rsidP="0061437C">
      <w:pPr>
        <w:pStyle w:val="ListParagraph"/>
        <w:widowControl/>
        <w:numPr>
          <w:ilvl w:val="1"/>
          <w:numId w:val="64"/>
        </w:numPr>
        <w:rPr>
          <w:highlight w:val="yellow"/>
          <w:lang w:eastAsia="ko-KR"/>
        </w:rPr>
      </w:pPr>
      <w:r w:rsidRPr="0061437C">
        <w:rPr>
          <w:highlight w:val="yellow"/>
          <w:lang w:eastAsia="ko-KR"/>
        </w:rPr>
        <w:t xml:space="preserve">Select and gather embryos as they reach early </w:t>
      </w:r>
      <w:r w:rsidR="008D5A11">
        <w:rPr>
          <w:highlight w:val="yellow"/>
          <w:lang w:eastAsia="ko-KR"/>
        </w:rPr>
        <w:t>s</w:t>
      </w:r>
      <w:r w:rsidRPr="0061437C">
        <w:rPr>
          <w:highlight w:val="yellow"/>
          <w:lang w:eastAsia="ko-KR"/>
        </w:rPr>
        <w:t>tage 10 using hair tools under a stereoscope</w:t>
      </w:r>
      <w:r w:rsidR="008D5A11">
        <w:rPr>
          <w:highlight w:val="yellow"/>
          <w:lang w:eastAsia="ko-KR"/>
        </w:rPr>
        <w:t>.</w:t>
      </w:r>
    </w:p>
    <w:p w14:paraId="05D69E96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07A102E8" w14:textId="05E8DB24" w:rsidR="001E48D7" w:rsidRPr="0061437C" w:rsidRDefault="00554D82" w:rsidP="0061437C">
      <w:pPr>
        <w:pStyle w:val="ListParagraph"/>
        <w:widowControl/>
        <w:numPr>
          <w:ilvl w:val="1"/>
          <w:numId w:val="64"/>
        </w:numPr>
        <w:rPr>
          <w:highlight w:val="yellow"/>
          <w:lang w:eastAsia="ko-KR"/>
        </w:rPr>
      </w:pPr>
      <w:r w:rsidRPr="0061437C">
        <w:rPr>
          <w:highlight w:val="yellow"/>
          <w:lang w:eastAsia="ko-KR"/>
        </w:rPr>
        <w:t xml:space="preserve">Using a disposable transfer pipette, transfer </w:t>
      </w:r>
      <w:r w:rsidR="001E48D7" w:rsidRPr="0061437C">
        <w:rPr>
          <w:highlight w:val="yellow"/>
          <w:lang w:eastAsia="ko-KR"/>
        </w:rPr>
        <w:t xml:space="preserve">the selected embryos </w:t>
      </w:r>
      <w:r w:rsidR="004D4503" w:rsidRPr="0061437C">
        <w:rPr>
          <w:highlight w:val="yellow"/>
          <w:lang w:eastAsia="ko-KR"/>
        </w:rPr>
        <w:t>in</w:t>
      </w:r>
      <w:r w:rsidR="001E48D7" w:rsidRPr="0061437C">
        <w:rPr>
          <w:highlight w:val="yellow"/>
          <w:lang w:eastAsia="ko-KR"/>
        </w:rPr>
        <w:t xml:space="preserve">to a </w:t>
      </w:r>
      <w:r w:rsidRPr="0061437C">
        <w:rPr>
          <w:highlight w:val="yellow"/>
          <w:lang w:eastAsia="ko-KR"/>
        </w:rPr>
        <w:t>DFA-</w:t>
      </w:r>
      <w:r w:rsidR="001E48D7" w:rsidRPr="0061437C">
        <w:rPr>
          <w:highlight w:val="yellow"/>
          <w:lang w:eastAsia="ko-KR"/>
        </w:rPr>
        <w:t xml:space="preserve">filled </w:t>
      </w:r>
      <w:r w:rsidR="008D5A11">
        <w:rPr>
          <w:highlight w:val="yellow"/>
          <w:lang w:eastAsia="ko-KR"/>
        </w:rPr>
        <w:t>P</w:t>
      </w:r>
      <w:r w:rsidR="001E48D7" w:rsidRPr="0061437C">
        <w:rPr>
          <w:highlight w:val="yellow"/>
          <w:lang w:eastAsia="ko-KR"/>
        </w:rPr>
        <w:t xml:space="preserve">etri </w:t>
      </w:r>
      <w:r w:rsidR="00B53BEC" w:rsidRPr="0061437C">
        <w:rPr>
          <w:highlight w:val="yellow"/>
          <w:lang w:eastAsia="ko-KR"/>
        </w:rPr>
        <w:t xml:space="preserve">dish. </w:t>
      </w:r>
    </w:p>
    <w:p w14:paraId="48AFE1CE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511C2FEE" w14:textId="77777777" w:rsidR="008D5A11" w:rsidRDefault="003774FE" w:rsidP="0061437C">
      <w:pPr>
        <w:pStyle w:val="ListParagraph"/>
        <w:widowControl/>
        <w:numPr>
          <w:ilvl w:val="1"/>
          <w:numId w:val="64"/>
        </w:numPr>
      </w:pPr>
      <w:r w:rsidRPr="0061437C">
        <w:rPr>
          <w:highlight w:val="yellow"/>
          <w:lang w:eastAsia="ko-KR"/>
        </w:rPr>
        <w:lastRenderedPageBreak/>
        <w:t xml:space="preserve">Remove the vitelline membrane of </w:t>
      </w:r>
      <w:r w:rsidR="00554D82" w:rsidRPr="0061437C">
        <w:rPr>
          <w:highlight w:val="yellow"/>
          <w:lang w:eastAsia="ko-KR"/>
        </w:rPr>
        <w:t xml:space="preserve">the </w:t>
      </w:r>
      <w:r w:rsidRPr="0061437C">
        <w:rPr>
          <w:highlight w:val="yellow"/>
          <w:lang w:eastAsia="ko-KR"/>
        </w:rPr>
        <w:t>embryo</w:t>
      </w:r>
      <w:r w:rsidR="00B53BEC" w:rsidRPr="0061437C">
        <w:rPr>
          <w:highlight w:val="yellow"/>
          <w:lang w:eastAsia="ko-KR"/>
        </w:rPr>
        <w:t>s</w:t>
      </w:r>
      <w:r w:rsidRPr="0061437C">
        <w:rPr>
          <w:highlight w:val="yellow"/>
          <w:lang w:eastAsia="ko-KR"/>
        </w:rPr>
        <w:t xml:space="preserve"> using sharp forceps</w:t>
      </w:r>
      <w:r w:rsidR="00E83FAE" w:rsidRPr="0061437C">
        <w:rPr>
          <w:highlight w:val="yellow"/>
          <w:lang w:eastAsia="ko-KR"/>
        </w:rPr>
        <w:t xml:space="preserve"> from </w:t>
      </w:r>
      <w:r w:rsidR="008D5A11">
        <w:rPr>
          <w:highlight w:val="yellow"/>
          <w:lang w:eastAsia="ko-KR"/>
        </w:rPr>
        <w:t xml:space="preserve">the </w:t>
      </w:r>
      <w:r w:rsidR="00E83FAE" w:rsidRPr="0061437C">
        <w:rPr>
          <w:highlight w:val="yellow"/>
          <w:lang w:eastAsia="ko-KR"/>
        </w:rPr>
        <w:t>vegetal side</w:t>
      </w:r>
      <w:r w:rsidRPr="0061437C">
        <w:rPr>
          <w:highlight w:val="yellow"/>
          <w:lang w:eastAsia="ko-KR"/>
        </w:rPr>
        <w:t xml:space="preserve"> without disrupting </w:t>
      </w:r>
      <w:r w:rsidR="00554D82" w:rsidRPr="0061437C">
        <w:rPr>
          <w:highlight w:val="yellow"/>
          <w:lang w:eastAsia="ko-KR"/>
        </w:rPr>
        <w:t xml:space="preserve">the </w:t>
      </w:r>
      <w:r w:rsidRPr="0061437C">
        <w:rPr>
          <w:highlight w:val="yellow"/>
          <w:lang w:eastAsia="ko-KR"/>
        </w:rPr>
        <w:t>animal side of the embryo</w:t>
      </w:r>
      <w:r w:rsidR="001E48D7" w:rsidRPr="0061437C">
        <w:rPr>
          <w:highlight w:val="yellow"/>
          <w:lang w:eastAsia="ko-KR"/>
        </w:rPr>
        <w:t>.</w:t>
      </w:r>
      <w:r w:rsidRPr="0061437C">
        <w:rPr>
          <w:lang w:eastAsia="ko-KR"/>
        </w:rPr>
        <w:t xml:space="preserve"> </w:t>
      </w:r>
    </w:p>
    <w:p w14:paraId="306C89AD" w14:textId="77777777" w:rsidR="008D5A11" w:rsidRDefault="008D5A11" w:rsidP="008D5A11">
      <w:pPr>
        <w:pStyle w:val="ListParagraph"/>
        <w:widowControl/>
        <w:ind w:left="0"/>
        <w:rPr>
          <w:lang w:eastAsia="ko-KR"/>
        </w:rPr>
      </w:pPr>
    </w:p>
    <w:p w14:paraId="44EE3BA6" w14:textId="5736E182" w:rsidR="001E48D7" w:rsidRPr="0061437C" w:rsidRDefault="008D5A11" w:rsidP="008D5A11">
      <w:pPr>
        <w:pStyle w:val="ListParagraph"/>
        <w:widowControl/>
        <w:ind w:left="0"/>
      </w:pPr>
      <w:r>
        <w:rPr>
          <w:lang w:eastAsia="ko-KR"/>
        </w:rPr>
        <w:t>NOTE:</w:t>
      </w:r>
      <w:r w:rsidR="001E48D7" w:rsidRPr="0061437C">
        <w:rPr>
          <w:lang w:eastAsia="ko-KR"/>
        </w:rPr>
        <w:t xml:space="preserve"> </w:t>
      </w:r>
      <w:r w:rsidR="001E48D7" w:rsidRPr="0061437C">
        <w:t xml:space="preserve">Be careful </w:t>
      </w:r>
      <w:r w:rsidR="00554D82" w:rsidRPr="0061437C">
        <w:t>to avoid</w:t>
      </w:r>
      <w:r w:rsidR="001E48D7" w:rsidRPr="0061437C">
        <w:t xml:space="preserve"> </w:t>
      </w:r>
      <w:r w:rsidR="00554D82" w:rsidRPr="0061437C">
        <w:t xml:space="preserve">exposing </w:t>
      </w:r>
      <w:r w:rsidR="001E48D7" w:rsidRPr="0061437C">
        <w:t>embryo</w:t>
      </w:r>
      <w:r w:rsidR="00554D82" w:rsidRPr="0061437C">
        <w:t>s</w:t>
      </w:r>
      <w:r w:rsidR="001E48D7" w:rsidRPr="0061437C">
        <w:t xml:space="preserve"> to </w:t>
      </w:r>
      <w:r w:rsidR="00554D82" w:rsidRPr="0061437C">
        <w:t xml:space="preserve">the </w:t>
      </w:r>
      <w:r w:rsidR="001E48D7" w:rsidRPr="0061437C">
        <w:t>air</w:t>
      </w:r>
      <w:r w:rsidR="00554D82" w:rsidRPr="0061437C">
        <w:t>. Introduc</w:t>
      </w:r>
      <w:r w:rsidR="00366D49" w:rsidRPr="0061437C">
        <w:t>ing</w:t>
      </w:r>
      <w:r w:rsidR="00554D82" w:rsidRPr="0061437C">
        <w:t xml:space="preserve"> </w:t>
      </w:r>
      <w:r w:rsidR="001E48D7" w:rsidRPr="0061437C">
        <w:t>air bubble</w:t>
      </w:r>
      <w:r w:rsidR="00554D82" w:rsidRPr="0061437C">
        <w:t>s</w:t>
      </w:r>
      <w:r w:rsidR="001E48D7" w:rsidRPr="0061437C">
        <w:t xml:space="preserve"> in</w:t>
      </w:r>
      <w:r w:rsidR="00554D82" w:rsidRPr="0061437C">
        <w:t>to</w:t>
      </w:r>
      <w:r w:rsidR="001E48D7" w:rsidRPr="0061437C">
        <w:t xml:space="preserve"> the solution or bring</w:t>
      </w:r>
      <w:r w:rsidR="00554D82" w:rsidRPr="0061437C">
        <w:t>ing</w:t>
      </w:r>
      <w:r w:rsidR="001E48D7" w:rsidRPr="0061437C">
        <w:t xml:space="preserve"> embryos to the surface will </w:t>
      </w:r>
      <w:r w:rsidR="00554D82" w:rsidRPr="0061437C">
        <w:t xml:space="preserve">cause the embryo to </w:t>
      </w:r>
      <w:r w:rsidR="001E48D7" w:rsidRPr="0061437C">
        <w:t>burst.</w:t>
      </w:r>
    </w:p>
    <w:p w14:paraId="7610F30B" w14:textId="77777777" w:rsidR="00804025" w:rsidRPr="0061437C" w:rsidRDefault="00804025" w:rsidP="0061437C">
      <w:pPr>
        <w:pStyle w:val="ListParagraph"/>
        <w:widowControl/>
        <w:ind w:left="0"/>
      </w:pPr>
    </w:p>
    <w:p w14:paraId="386DF874" w14:textId="74C63F2E" w:rsidR="008D6B54" w:rsidRPr="0061437C" w:rsidRDefault="00CF6AA0" w:rsidP="0061437C">
      <w:pPr>
        <w:pStyle w:val="ListParagraph"/>
        <w:widowControl/>
        <w:numPr>
          <w:ilvl w:val="1"/>
          <w:numId w:val="64"/>
        </w:numPr>
        <w:rPr>
          <w:color w:val="auto"/>
          <w:highlight w:val="yellow"/>
        </w:rPr>
      </w:pPr>
      <w:r w:rsidRPr="0061437C">
        <w:rPr>
          <w:highlight w:val="yellow"/>
        </w:rPr>
        <w:t>To isolate</w:t>
      </w:r>
      <w:r w:rsidR="003774FE" w:rsidRPr="0061437C">
        <w:rPr>
          <w:highlight w:val="yellow"/>
        </w:rPr>
        <w:t xml:space="preserve"> </w:t>
      </w:r>
      <w:r w:rsidR="00554D82" w:rsidRPr="0061437C">
        <w:rPr>
          <w:highlight w:val="yellow"/>
        </w:rPr>
        <w:t xml:space="preserve">the </w:t>
      </w:r>
      <w:r w:rsidRPr="0061437C">
        <w:rPr>
          <w:highlight w:val="yellow"/>
        </w:rPr>
        <w:t>animal cap, p</w:t>
      </w:r>
      <w:r w:rsidR="00E14D87" w:rsidRPr="0061437C">
        <w:rPr>
          <w:highlight w:val="yellow"/>
        </w:rPr>
        <w:t xml:space="preserve">osition </w:t>
      </w:r>
      <w:r w:rsidRPr="0061437C">
        <w:rPr>
          <w:highlight w:val="yellow"/>
        </w:rPr>
        <w:t xml:space="preserve">the </w:t>
      </w:r>
      <w:r w:rsidR="00E14D87" w:rsidRPr="0061437C">
        <w:rPr>
          <w:highlight w:val="yellow"/>
        </w:rPr>
        <w:t xml:space="preserve">animal side </w:t>
      </w:r>
      <w:r w:rsidRPr="0061437C">
        <w:rPr>
          <w:highlight w:val="yellow"/>
        </w:rPr>
        <w:t xml:space="preserve">of </w:t>
      </w:r>
      <w:r w:rsidR="00813FFA" w:rsidRPr="0061437C">
        <w:rPr>
          <w:highlight w:val="yellow"/>
        </w:rPr>
        <w:t xml:space="preserve">the </w:t>
      </w:r>
      <w:r w:rsidRPr="0061437C">
        <w:rPr>
          <w:highlight w:val="yellow"/>
        </w:rPr>
        <w:t xml:space="preserve">embryo </w:t>
      </w:r>
      <w:r w:rsidR="00E14D87" w:rsidRPr="0061437C">
        <w:rPr>
          <w:highlight w:val="yellow"/>
        </w:rPr>
        <w:t xml:space="preserve">up. </w:t>
      </w:r>
    </w:p>
    <w:p w14:paraId="50DCDADF" w14:textId="77777777" w:rsidR="00804025" w:rsidRPr="0061437C" w:rsidRDefault="00804025" w:rsidP="0061437C">
      <w:pPr>
        <w:pStyle w:val="ListParagraph"/>
        <w:widowControl/>
        <w:ind w:left="0"/>
        <w:rPr>
          <w:color w:val="auto"/>
        </w:rPr>
      </w:pPr>
    </w:p>
    <w:p w14:paraId="68B56963" w14:textId="33188984" w:rsidR="008D6B54" w:rsidRPr="0061437C" w:rsidRDefault="004D4503" w:rsidP="0061437C">
      <w:pPr>
        <w:pStyle w:val="ListParagraph"/>
        <w:widowControl/>
        <w:numPr>
          <w:ilvl w:val="1"/>
          <w:numId w:val="64"/>
        </w:numPr>
        <w:rPr>
          <w:highlight w:val="yellow"/>
        </w:rPr>
      </w:pPr>
      <w:r w:rsidRPr="0061437C">
        <w:rPr>
          <w:highlight w:val="yellow"/>
        </w:rPr>
        <w:t>Visually e</w:t>
      </w:r>
      <w:r w:rsidR="00CF6AA0" w:rsidRPr="0061437C">
        <w:rPr>
          <w:highlight w:val="yellow"/>
        </w:rPr>
        <w:t xml:space="preserve">stimate the </w:t>
      </w:r>
      <w:r w:rsidR="00C54847" w:rsidRPr="0061437C">
        <w:rPr>
          <w:highlight w:val="yellow"/>
        </w:rPr>
        <w:t xml:space="preserve">extent </w:t>
      </w:r>
      <w:r w:rsidR="00CF6AA0" w:rsidRPr="0061437C">
        <w:rPr>
          <w:highlight w:val="yellow"/>
        </w:rPr>
        <w:t xml:space="preserve">of </w:t>
      </w:r>
      <w:r w:rsidR="00C54847" w:rsidRPr="0061437C">
        <w:rPr>
          <w:highlight w:val="yellow"/>
        </w:rPr>
        <w:t xml:space="preserve">the </w:t>
      </w:r>
      <w:r w:rsidR="00CF6AA0" w:rsidRPr="0061437C">
        <w:rPr>
          <w:highlight w:val="yellow"/>
        </w:rPr>
        <w:t xml:space="preserve">animal cap to be excised and </w:t>
      </w:r>
      <w:r w:rsidR="008D6B54" w:rsidRPr="0061437C">
        <w:rPr>
          <w:highlight w:val="yellow"/>
        </w:rPr>
        <w:t xml:space="preserve">make </w:t>
      </w:r>
      <w:r w:rsidR="00813FFA" w:rsidRPr="0061437C">
        <w:rPr>
          <w:highlight w:val="yellow"/>
        </w:rPr>
        <w:t xml:space="preserve">the </w:t>
      </w:r>
      <w:r w:rsidR="008D6B54" w:rsidRPr="0061437C">
        <w:rPr>
          <w:highlight w:val="yellow"/>
        </w:rPr>
        <w:t xml:space="preserve">first incision along the edge of </w:t>
      </w:r>
      <w:r w:rsidR="00813FFA" w:rsidRPr="0061437C">
        <w:rPr>
          <w:highlight w:val="yellow"/>
        </w:rPr>
        <w:t xml:space="preserve">the </w:t>
      </w:r>
      <w:r w:rsidR="008D6B54" w:rsidRPr="0061437C">
        <w:rPr>
          <w:highlight w:val="yellow"/>
        </w:rPr>
        <w:t>animal cap with a hair knife.</w:t>
      </w:r>
      <w:r w:rsidR="00586925" w:rsidRPr="0061437C">
        <w:rPr>
          <w:highlight w:val="yellow"/>
          <w:lang w:eastAsia="ko-KR"/>
        </w:rPr>
        <w:t xml:space="preserve"> </w:t>
      </w:r>
      <w:r w:rsidR="008D6B54" w:rsidRPr="0061437C">
        <w:rPr>
          <w:highlight w:val="yellow"/>
        </w:rPr>
        <w:t xml:space="preserve">Pull the hair knife outward to </w:t>
      </w:r>
      <w:r w:rsidR="00B53BEC" w:rsidRPr="0061437C">
        <w:rPr>
          <w:highlight w:val="yellow"/>
        </w:rPr>
        <w:t xml:space="preserve">make a </w:t>
      </w:r>
      <w:r w:rsidR="008D6B54" w:rsidRPr="0061437C">
        <w:rPr>
          <w:highlight w:val="yellow"/>
        </w:rPr>
        <w:t>cut.</w:t>
      </w:r>
    </w:p>
    <w:p w14:paraId="65DDBF81" w14:textId="77777777" w:rsidR="00804025" w:rsidRPr="0061437C" w:rsidRDefault="00804025" w:rsidP="0061437C">
      <w:pPr>
        <w:pStyle w:val="ListParagraph"/>
        <w:widowControl/>
        <w:ind w:left="0"/>
      </w:pPr>
    </w:p>
    <w:p w14:paraId="59E7E84B" w14:textId="4E5D267D" w:rsidR="00AA1CFE" w:rsidRPr="0061437C" w:rsidRDefault="00E14D87" w:rsidP="0061437C">
      <w:pPr>
        <w:pStyle w:val="ListParagraph"/>
        <w:widowControl/>
        <w:numPr>
          <w:ilvl w:val="1"/>
          <w:numId w:val="64"/>
        </w:numPr>
        <w:rPr>
          <w:highlight w:val="yellow"/>
        </w:rPr>
      </w:pPr>
      <w:r w:rsidRPr="0061437C">
        <w:rPr>
          <w:highlight w:val="yellow"/>
        </w:rPr>
        <w:t>Repeat</w:t>
      </w:r>
      <w:r w:rsidR="008D5A11">
        <w:rPr>
          <w:highlight w:val="yellow"/>
        </w:rPr>
        <w:t xml:space="preserve"> step 3.5</w:t>
      </w:r>
      <w:r w:rsidRPr="0061437C">
        <w:rPr>
          <w:highlight w:val="yellow"/>
        </w:rPr>
        <w:t xml:space="preserve"> </w:t>
      </w:r>
      <w:r w:rsidR="008D6B54" w:rsidRPr="0061437C">
        <w:rPr>
          <w:highlight w:val="yellow"/>
        </w:rPr>
        <w:t xml:space="preserve">to </w:t>
      </w:r>
      <w:r w:rsidR="00813FFA" w:rsidRPr="0061437C">
        <w:rPr>
          <w:highlight w:val="yellow"/>
        </w:rPr>
        <w:t xml:space="preserve">create </w:t>
      </w:r>
      <w:r w:rsidR="00C54847" w:rsidRPr="0061437C">
        <w:rPr>
          <w:highlight w:val="yellow"/>
        </w:rPr>
        <w:t xml:space="preserve">a </w:t>
      </w:r>
      <w:r w:rsidR="008D6B54" w:rsidRPr="0061437C">
        <w:rPr>
          <w:highlight w:val="yellow"/>
        </w:rPr>
        <w:t xml:space="preserve">chain of small cuts to excise </w:t>
      </w:r>
      <w:r w:rsidR="00C54847" w:rsidRPr="0061437C">
        <w:rPr>
          <w:highlight w:val="yellow"/>
        </w:rPr>
        <w:t xml:space="preserve">the </w:t>
      </w:r>
      <w:r w:rsidR="008D6B54" w:rsidRPr="0061437C">
        <w:rPr>
          <w:highlight w:val="yellow"/>
        </w:rPr>
        <w:t xml:space="preserve">animal cap. </w:t>
      </w:r>
    </w:p>
    <w:p w14:paraId="22ED2E73" w14:textId="77777777" w:rsidR="00804025" w:rsidRPr="0061437C" w:rsidRDefault="00804025" w:rsidP="0061437C">
      <w:pPr>
        <w:pStyle w:val="ListParagraph"/>
        <w:widowControl/>
        <w:ind w:left="0"/>
      </w:pPr>
    </w:p>
    <w:p w14:paraId="3EE40580" w14:textId="77777777" w:rsidR="008D5A11" w:rsidRDefault="00AA1CFE" w:rsidP="0061437C">
      <w:pPr>
        <w:pStyle w:val="ListParagraph"/>
        <w:widowControl/>
        <w:numPr>
          <w:ilvl w:val="1"/>
          <w:numId w:val="64"/>
        </w:numPr>
      </w:pPr>
      <w:r w:rsidRPr="0061437C">
        <w:rPr>
          <w:highlight w:val="yellow"/>
        </w:rPr>
        <w:t>Trim the thick</w:t>
      </w:r>
      <w:r w:rsidR="009417E4" w:rsidRPr="0061437C">
        <w:rPr>
          <w:highlight w:val="yellow"/>
        </w:rPr>
        <w:t>-</w:t>
      </w:r>
      <w:r w:rsidRPr="0061437C">
        <w:rPr>
          <w:highlight w:val="yellow"/>
        </w:rPr>
        <w:t xml:space="preserve">layered edge of </w:t>
      </w:r>
      <w:r w:rsidR="009417E4" w:rsidRPr="0061437C">
        <w:rPr>
          <w:highlight w:val="yellow"/>
        </w:rPr>
        <w:t xml:space="preserve">the </w:t>
      </w:r>
      <w:r w:rsidRPr="0061437C">
        <w:rPr>
          <w:highlight w:val="yellow"/>
        </w:rPr>
        <w:t xml:space="preserve">animal cap using a hair knife to prevent </w:t>
      </w:r>
      <w:r w:rsidR="009417E4" w:rsidRPr="0061437C">
        <w:rPr>
          <w:highlight w:val="yellow"/>
        </w:rPr>
        <w:t xml:space="preserve">the </w:t>
      </w:r>
      <w:r w:rsidRPr="0061437C">
        <w:rPr>
          <w:highlight w:val="yellow"/>
        </w:rPr>
        <w:t xml:space="preserve">inclusion </w:t>
      </w:r>
      <w:r w:rsidR="009417E4" w:rsidRPr="0061437C">
        <w:rPr>
          <w:highlight w:val="yellow"/>
        </w:rPr>
        <w:t>of mesoderm</w:t>
      </w:r>
      <w:r w:rsidR="00956CBF" w:rsidRPr="0061437C">
        <w:rPr>
          <w:highlight w:val="yellow"/>
        </w:rPr>
        <w:t xml:space="preserve"> precursors.</w:t>
      </w:r>
      <w:r w:rsidRPr="0061437C">
        <w:t xml:space="preserve"> </w:t>
      </w:r>
    </w:p>
    <w:p w14:paraId="1A73BB48" w14:textId="77777777" w:rsidR="008D5A11" w:rsidRDefault="008D5A11" w:rsidP="008D5A11">
      <w:pPr>
        <w:pStyle w:val="ListParagraph"/>
        <w:widowControl/>
        <w:ind w:left="0"/>
      </w:pPr>
    </w:p>
    <w:p w14:paraId="68A9FE16" w14:textId="204C6017" w:rsidR="00804025" w:rsidRPr="0061437C" w:rsidRDefault="008D5A11" w:rsidP="008D5A11">
      <w:pPr>
        <w:pStyle w:val="ListParagraph"/>
        <w:widowControl/>
        <w:ind w:left="0"/>
      </w:pPr>
      <w:r>
        <w:t>NOTE:</w:t>
      </w:r>
      <w:r w:rsidR="008D6B54" w:rsidRPr="0061437C">
        <w:t xml:space="preserve"> </w:t>
      </w:r>
      <w:r w:rsidR="008D6B54" w:rsidRPr="0061437C">
        <w:rPr>
          <w:lang w:eastAsia="ko-KR"/>
        </w:rPr>
        <w:t>To prevent the healing and aggregation of isolated animal cap</w:t>
      </w:r>
      <w:r w:rsidR="00C54847" w:rsidRPr="0061437C">
        <w:rPr>
          <w:lang w:eastAsia="ko-KR"/>
        </w:rPr>
        <w:t>s</w:t>
      </w:r>
      <w:r w:rsidR="008D6B54" w:rsidRPr="0061437C">
        <w:rPr>
          <w:lang w:eastAsia="ko-KR"/>
        </w:rPr>
        <w:t xml:space="preserve">, proceed to the next step within 10 min. </w:t>
      </w:r>
      <w:r w:rsidR="00B53BEC" w:rsidRPr="0061437C">
        <w:rPr>
          <w:lang w:eastAsia="ko-KR"/>
        </w:rPr>
        <w:t>Typically, we isolate 5</w:t>
      </w:r>
      <w:r w:rsidR="00C54847" w:rsidRPr="0061437C">
        <w:rPr>
          <w:lang w:eastAsia="ko-KR"/>
        </w:rPr>
        <w:t>–</w:t>
      </w:r>
      <w:r w:rsidR="00B53BEC" w:rsidRPr="0061437C">
        <w:rPr>
          <w:lang w:eastAsia="ko-KR"/>
        </w:rPr>
        <w:t>10 animal caps at a time to assemble multiple organoids.</w:t>
      </w:r>
    </w:p>
    <w:p w14:paraId="6B0519B7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3446CDED" w14:textId="015DCEA6" w:rsidR="00B53BEC" w:rsidRPr="0061437C" w:rsidRDefault="00B53BEC" w:rsidP="0061437C">
      <w:pPr>
        <w:pStyle w:val="ListParagraph"/>
        <w:widowControl/>
        <w:numPr>
          <w:ilvl w:val="1"/>
          <w:numId w:val="64"/>
        </w:numPr>
      </w:pPr>
      <w:r w:rsidRPr="0061437C">
        <w:rPr>
          <w:highlight w:val="yellow"/>
          <w:lang w:eastAsia="ko-KR"/>
        </w:rPr>
        <w:t xml:space="preserve">To separate deep </w:t>
      </w:r>
      <w:r w:rsidR="00C54847" w:rsidRPr="0061437C">
        <w:rPr>
          <w:highlight w:val="yellow"/>
          <w:lang w:eastAsia="ko-KR"/>
        </w:rPr>
        <w:t xml:space="preserve">ectoderm </w:t>
      </w:r>
      <w:r w:rsidRPr="0061437C">
        <w:rPr>
          <w:highlight w:val="yellow"/>
        </w:rPr>
        <w:t xml:space="preserve">cells from </w:t>
      </w:r>
      <w:r w:rsidR="00C54847" w:rsidRPr="0061437C">
        <w:rPr>
          <w:highlight w:val="yellow"/>
        </w:rPr>
        <w:t xml:space="preserve">the </w:t>
      </w:r>
      <w:r w:rsidRPr="0061437C">
        <w:rPr>
          <w:highlight w:val="yellow"/>
        </w:rPr>
        <w:t>animal cap, t</w:t>
      </w:r>
      <w:r w:rsidR="00E14D87" w:rsidRPr="0061437C">
        <w:rPr>
          <w:highlight w:val="yellow"/>
        </w:rPr>
        <w:t xml:space="preserve">ransfer </w:t>
      </w:r>
      <w:r w:rsidR="00C54847" w:rsidRPr="0061437C">
        <w:rPr>
          <w:highlight w:val="yellow"/>
        </w:rPr>
        <w:t xml:space="preserve">the </w:t>
      </w:r>
      <w:r w:rsidR="00E14D87" w:rsidRPr="0061437C">
        <w:rPr>
          <w:highlight w:val="yellow"/>
        </w:rPr>
        <w:t xml:space="preserve">excised animal caps to a </w:t>
      </w:r>
      <w:r w:rsidR="008D5A11">
        <w:rPr>
          <w:highlight w:val="yellow"/>
        </w:rPr>
        <w:t>P</w:t>
      </w:r>
      <w:r w:rsidR="00E14D87" w:rsidRPr="0061437C">
        <w:rPr>
          <w:highlight w:val="yellow"/>
        </w:rPr>
        <w:t>etri dish filled with calcium-</w:t>
      </w:r>
      <w:r w:rsidR="00C54847" w:rsidRPr="0061437C">
        <w:rPr>
          <w:highlight w:val="yellow"/>
        </w:rPr>
        <w:t xml:space="preserve"> and </w:t>
      </w:r>
      <w:r w:rsidR="00E14D87" w:rsidRPr="0061437C">
        <w:rPr>
          <w:highlight w:val="yellow"/>
        </w:rPr>
        <w:t>magnesium-free DFA</w:t>
      </w:r>
      <w:r w:rsidRPr="0061437C">
        <w:rPr>
          <w:b/>
          <w:highlight w:val="yellow"/>
        </w:rPr>
        <w:t xml:space="preserve"> </w:t>
      </w:r>
      <w:r w:rsidRPr="0061437C">
        <w:rPr>
          <w:highlight w:val="yellow"/>
          <w:lang w:eastAsia="ko-KR"/>
        </w:rPr>
        <w:t>with a disposable transfer pipette.</w:t>
      </w:r>
      <w:r w:rsidR="00E14D87" w:rsidRPr="0061437C">
        <w:t xml:space="preserve"> Be careful not to introduce any air bubble</w:t>
      </w:r>
      <w:r w:rsidR="00C54847" w:rsidRPr="0061437C">
        <w:t>s</w:t>
      </w:r>
      <w:r w:rsidR="00E14D87" w:rsidRPr="0061437C">
        <w:t xml:space="preserve"> during </w:t>
      </w:r>
      <w:r w:rsidR="00C54847" w:rsidRPr="0061437C">
        <w:t xml:space="preserve">the </w:t>
      </w:r>
      <w:r w:rsidR="00E14D87" w:rsidRPr="0061437C">
        <w:t xml:space="preserve">transfer. </w:t>
      </w:r>
    </w:p>
    <w:p w14:paraId="46BF63AD" w14:textId="77777777" w:rsidR="00804025" w:rsidRPr="0061437C" w:rsidRDefault="00804025" w:rsidP="0061437C">
      <w:pPr>
        <w:pStyle w:val="ListParagraph"/>
        <w:widowControl/>
        <w:ind w:left="0"/>
      </w:pPr>
    </w:p>
    <w:p w14:paraId="02BF5DA3" w14:textId="7002D4E9" w:rsidR="00E14D87" w:rsidRPr="0061437C" w:rsidRDefault="008D5A11" w:rsidP="0061437C">
      <w:pPr>
        <w:pStyle w:val="ListParagraph"/>
        <w:widowControl/>
        <w:numPr>
          <w:ilvl w:val="1"/>
          <w:numId w:val="64"/>
        </w:numPr>
        <w:rPr>
          <w:highlight w:val="yellow"/>
        </w:rPr>
      </w:pPr>
      <w:r>
        <w:rPr>
          <w:highlight w:val="yellow"/>
        </w:rPr>
        <w:t xml:space="preserve">To </w:t>
      </w:r>
      <w:r w:rsidRPr="0061437C">
        <w:rPr>
          <w:highlight w:val="yellow"/>
        </w:rPr>
        <w:t xml:space="preserve">keep enough space for </w:t>
      </w:r>
      <w:r>
        <w:rPr>
          <w:highlight w:val="yellow"/>
        </w:rPr>
        <w:t xml:space="preserve">the </w:t>
      </w:r>
      <w:r w:rsidRPr="0061437C">
        <w:rPr>
          <w:highlight w:val="yellow"/>
        </w:rPr>
        <w:t>next steps</w:t>
      </w:r>
      <w:r>
        <w:rPr>
          <w:highlight w:val="yellow"/>
        </w:rPr>
        <w:t>,</w:t>
      </w:r>
      <w:r w:rsidRPr="0061437C">
        <w:rPr>
          <w:highlight w:val="yellow"/>
        </w:rPr>
        <w:t xml:space="preserve"> using the hair tools</w:t>
      </w:r>
      <w:r>
        <w:rPr>
          <w:highlight w:val="yellow"/>
        </w:rPr>
        <w:t>, p</w:t>
      </w:r>
      <w:r w:rsidR="00E14D87" w:rsidRPr="0061437C">
        <w:rPr>
          <w:highlight w:val="yellow"/>
        </w:rPr>
        <w:t xml:space="preserve">osition </w:t>
      </w:r>
      <w:r w:rsidR="00B53BEC" w:rsidRPr="0061437C">
        <w:rPr>
          <w:highlight w:val="yellow"/>
        </w:rPr>
        <w:t xml:space="preserve">the </w:t>
      </w:r>
      <w:r w:rsidR="00E14D87" w:rsidRPr="0061437C">
        <w:rPr>
          <w:highlight w:val="yellow"/>
        </w:rPr>
        <w:t xml:space="preserve">animal caps to face </w:t>
      </w:r>
      <w:r w:rsidR="009417E4" w:rsidRPr="0061437C">
        <w:rPr>
          <w:highlight w:val="yellow"/>
        </w:rPr>
        <w:t xml:space="preserve">the </w:t>
      </w:r>
      <w:r w:rsidR="00813FFA" w:rsidRPr="0061437C">
        <w:rPr>
          <w:highlight w:val="yellow"/>
        </w:rPr>
        <w:t>animal-</w:t>
      </w:r>
      <w:r w:rsidR="00B53BEC" w:rsidRPr="0061437C">
        <w:rPr>
          <w:highlight w:val="yellow"/>
        </w:rPr>
        <w:t xml:space="preserve">side </w:t>
      </w:r>
      <w:r w:rsidR="00E14D87" w:rsidRPr="0061437C">
        <w:rPr>
          <w:highlight w:val="yellow"/>
        </w:rPr>
        <w:t xml:space="preserve">up </w:t>
      </w:r>
      <w:r w:rsidR="00125666" w:rsidRPr="0061437C">
        <w:rPr>
          <w:highlight w:val="yellow"/>
        </w:rPr>
        <w:t xml:space="preserve">and maintain a </w:t>
      </w:r>
      <w:r w:rsidR="007014DE" w:rsidRPr="0061437C">
        <w:rPr>
          <w:highlight w:val="yellow"/>
        </w:rPr>
        <w:t xml:space="preserve">generous distance </w:t>
      </w:r>
      <w:r w:rsidR="00125666" w:rsidRPr="0061437C">
        <w:rPr>
          <w:highlight w:val="yellow"/>
        </w:rPr>
        <w:t xml:space="preserve">from </w:t>
      </w:r>
      <w:r w:rsidR="007014DE" w:rsidRPr="0061437C">
        <w:rPr>
          <w:highlight w:val="yellow"/>
        </w:rPr>
        <w:t>other explants</w:t>
      </w:r>
      <w:r>
        <w:rPr>
          <w:highlight w:val="yellow"/>
        </w:rPr>
        <w:t>.</w:t>
      </w:r>
      <w:r w:rsidR="00B53BEC" w:rsidRPr="0061437C">
        <w:rPr>
          <w:highlight w:val="yellow"/>
        </w:rPr>
        <w:t xml:space="preserve"> </w:t>
      </w:r>
    </w:p>
    <w:p w14:paraId="0F9B873D" w14:textId="77777777" w:rsidR="00804025" w:rsidRPr="0061437C" w:rsidRDefault="00804025" w:rsidP="0061437C">
      <w:pPr>
        <w:pStyle w:val="ListParagraph"/>
        <w:widowControl/>
        <w:ind w:left="0"/>
      </w:pPr>
    </w:p>
    <w:p w14:paraId="0277F7A2" w14:textId="34AB44CA" w:rsidR="00E14D87" w:rsidRPr="0061437C" w:rsidRDefault="00F46B0F" w:rsidP="0061437C">
      <w:pPr>
        <w:pStyle w:val="ListParagraph"/>
        <w:widowControl/>
        <w:numPr>
          <w:ilvl w:val="1"/>
          <w:numId w:val="64"/>
        </w:numPr>
        <w:rPr>
          <w:color w:val="auto"/>
          <w:highlight w:val="yellow"/>
        </w:rPr>
      </w:pPr>
      <w:r w:rsidRPr="0061437C">
        <w:rPr>
          <w:highlight w:val="yellow"/>
        </w:rPr>
        <w:t>Wait</w:t>
      </w:r>
      <w:r w:rsidR="00813FFA" w:rsidRPr="0061437C">
        <w:rPr>
          <w:highlight w:val="yellow"/>
        </w:rPr>
        <w:t xml:space="preserve"> for</w:t>
      </w:r>
      <w:r w:rsidRPr="0061437C">
        <w:rPr>
          <w:highlight w:val="yellow"/>
        </w:rPr>
        <w:t xml:space="preserve"> 5</w:t>
      </w:r>
      <w:r w:rsidR="00125666" w:rsidRPr="0061437C">
        <w:rPr>
          <w:highlight w:val="yellow"/>
        </w:rPr>
        <w:t>–</w:t>
      </w:r>
      <w:r w:rsidRPr="0061437C">
        <w:rPr>
          <w:highlight w:val="yellow"/>
        </w:rPr>
        <w:t>10 min</w:t>
      </w:r>
      <w:r w:rsidR="008D5A11">
        <w:rPr>
          <w:highlight w:val="yellow"/>
        </w:rPr>
        <w:t xml:space="preserve"> and then </w:t>
      </w:r>
      <w:r w:rsidR="001D018E" w:rsidRPr="0061437C">
        <w:rPr>
          <w:highlight w:val="yellow"/>
        </w:rPr>
        <w:t xml:space="preserve">monitor the explants under a stereoscope. Once </w:t>
      </w:r>
      <w:r w:rsidR="008D5A11">
        <w:rPr>
          <w:highlight w:val="yellow"/>
        </w:rPr>
        <w:t>loosened</w:t>
      </w:r>
      <w:r w:rsidR="001D018E" w:rsidRPr="0061437C">
        <w:rPr>
          <w:highlight w:val="yellow"/>
        </w:rPr>
        <w:t xml:space="preserve"> deep cells </w:t>
      </w:r>
      <w:r w:rsidR="008D5A11">
        <w:rPr>
          <w:highlight w:val="yellow"/>
        </w:rPr>
        <w:t xml:space="preserve">have been found </w:t>
      </w:r>
      <w:r w:rsidR="001D018E" w:rsidRPr="0061437C">
        <w:rPr>
          <w:highlight w:val="yellow"/>
        </w:rPr>
        <w:t xml:space="preserve">from the </w:t>
      </w:r>
      <w:r w:rsidRPr="0061437C">
        <w:rPr>
          <w:highlight w:val="yellow"/>
        </w:rPr>
        <w:t xml:space="preserve">edge of </w:t>
      </w:r>
      <w:r w:rsidR="009417E4" w:rsidRPr="0061437C">
        <w:rPr>
          <w:highlight w:val="yellow"/>
        </w:rPr>
        <w:t xml:space="preserve">the </w:t>
      </w:r>
      <w:r w:rsidRPr="0061437C">
        <w:rPr>
          <w:highlight w:val="yellow"/>
        </w:rPr>
        <w:t>dark-pigmented superficial layer</w:t>
      </w:r>
      <w:r w:rsidR="008D5A11">
        <w:rPr>
          <w:highlight w:val="yellow"/>
        </w:rPr>
        <w:t>,</w:t>
      </w:r>
      <w:r w:rsidR="00125666" w:rsidRPr="0061437C">
        <w:rPr>
          <w:highlight w:val="yellow"/>
        </w:rPr>
        <w:t xml:space="preserve"> begin lifting </w:t>
      </w:r>
      <w:r w:rsidR="009417E4" w:rsidRPr="0061437C">
        <w:rPr>
          <w:highlight w:val="yellow"/>
        </w:rPr>
        <w:t xml:space="preserve">the </w:t>
      </w:r>
      <w:r w:rsidR="001D018E" w:rsidRPr="0061437C">
        <w:rPr>
          <w:highlight w:val="yellow"/>
        </w:rPr>
        <w:t xml:space="preserve">superficial layer </w:t>
      </w:r>
      <w:r w:rsidR="00125666" w:rsidRPr="0061437C">
        <w:rPr>
          <w:highlight w:val="yellow"/>
        </w:rPr>
        <w:t xml:space="preserve">away </w:t>
      </w:r>
      <w:r w:rsidRPr="0061437C">
        <w:rPr>
          <w:highlight w:val="yellow"/>
        </w:rPr>
        <w:t xml:space="preserve">from the </w:t>
      </w:r>
      <w:r w:rsidR="00C54847" w:rsidRPr="0061437C">
        <w:rPr>
          <w:highlight w:val="yellow"/>
        </w:rPr>
        <w:t>light-colored</w:t>
      </w:r>
      <w:r w:rsidRPr="0061437C">
        <w:rPr>
          <w:highlight w:val="yellow"/>
        </w:rPr>
        <w:t xml:space="preserve"> deep </w:t>
      </w:r>
      <w:r w:rsidR="00125666" w:rsidRPr="0061437C">
        <w:rPr>
          <w:highlight w:val="yellow"/>
        </w:rPr>
        <w:t xml:space="preserve">ectoderm </w:t>
      </w:r>
      <w:r w:rsidRPr="0061437C">
        <w:rPr>
          <w:highlight w:val="yellow"/>
        </w:rPr>
        <w:t xml:space="preserve">cells </w:t>
      </w:r>
      <w:r w:rsidR="00A15EC2" w:rsidRPr="0061437C">
        <w:rPr>
          <w:highlight w:val="yellow"/>
        </w:rPr>
        <w:t xml:space="preserve">using a hair knife </w:t>
      </w:r>
      <w:r w:rsidRPr="0061437C">
        <w:rPr>
          <w:highlight w:val="yellow"/>
        </w:rPr>
        <w:t xml:space="preserve">under the stereoscope. </w:t>
      </w:r>
    </w:p>
    <w:p w14:paraId="05CF113E" w14:textId="77777777" w:rsidR="00804025" w:rsidRPr="0061437C" w:rsidRDefault="00804025" w:rsidP="0061437C">
      <w:pPr>
        <w:pStyle w:val="ListParagraph"/>
        <w:widowControl/>
        <w:ind w:left="0"/>
        <w:rPr>
          <w:color w:val="auto"/>
        </w:rPr>
      </w:pPr>
    </w:p>
    <w:p w14:paraId="381B38A7" w14:textId="598B7659" w:rsidR="004F5031" w:rsidRPr="0061437C" w:rsidRDefault="00E14D87" w:rsidP="0061437C">
      <w:pPr>
        <w:pStyle w:val="ListParagraph"/>
        <w:widowControl/>
        <w:numPr>
          <w:ilvl w:val="1"/>
          <w:numId w:val="64"/>
        </w:numPr>
        <w:rPr>
          <w:highlight w:val="yellow"/>
        </w:rPr>
      </w:pPr>
      <w:r w:rsidRPr="0061437C">
        <w:rPr>
          <w:highlight w:val="yellow"/>
        </w:rPr>
        <w:t>Carefully detach (peel</w:t>
      </w:r>
      <w:r w:rsidR="009417E4" w:rsidRPr="0061437C">
        <w:rPr>
          <w:highlight w:val="yellow"/>
        </w:rPr>
        <w:t>-</w:t>
      </w:r>
      <w:r w:rsidRPr="0061437C">
        <w:rPr>
          <w:highlight w:val="yellow"/>
        </w:rPr>
        <w:t xml:space="preserve">off) </w:t>
      </w:r>
      <w:r w:rsidR="00F46B0F" w:rsidRPr="0061437C">
        <w:rPr>
          <w:highlight w:val="yellow"/>
        </w:rPr>
        <w:t xml:space="preserve">the </w:t>
      </w:r>
      <w:r w:rsidRPr="0061437C">
        <w:rPr>
          <w:highlight w:val="yellow"/>
        </w:rPr>
        <w:t xml:space="preserve">superficial layer </w:t>
      </w:r>
      <w:r w:rsidR="00125666" w:rsidRPr="0061437C">
        <w:rPr>
          <w:highlight w:val="yellow"/>
        </w:rPr>
        <w:t xml:space="preserve">with a hair knife, starting at </w:t>
      </w:r>
      <w:r w:rsidR="0009596C" w:rsidRPr="0061437C">
        <w:rPr>
          <w:highlight w:val="yellow"/>
        </w:rPr>
        <w:t>the edge</w:t>
      </w:r>
      <w:r w:rsidRPr="0061437C">
        <w:rPr>
          <w:highlight w:val="yellow"/>
        </w:rPr>
        <w:t>.</w:t>
      </w:r>
    </w:p>
    <w:p w14:paraId="13B192E1" w14:textId="77777777" w:rsidR="00804025" w:rsidRPr="0061437C" w:rsidRDefault="00804025" w:rsidP="0061437C">
      <w:pPr>
        <w:pStyle w:val="ListParagraph"/>
        <w:widowControl/>
        <w:ind w:left="0"/>
      </w:pPr>
    </w:p>
    <w:p w14:paraId="43FD1036" w14:textId="564961A9" w:rsidR="008D5A11" w:rsidRDefault="004F5031" w:rsidP="0061437C">
      <w:pPr>
        <w:pStyle w:val="ListParagraph"/>
        <w:widowControl/>
        <w:numPr>
          <w:ilvl w:val="1"/>
          <w:numId w:val="64"/>
        </w:numPr>
      </w:pPr>
      <w:r w:rsidRPr="0061437C">
        <w:t xml:space="preserve"> </w:t>
      </w:r>
      <w:r w:rsidR="00F46B0F" w:rsidRPr="0061437C">
        <w:rPr>
          <w:highlight w:val="yellow"/>
        </w:rPr>
        <w:t xml:space="preserve">Collect </w:t>
      </w:r>
      <w:r w:rsidR="00125666" w:rsidRPr="0061437C">
        <w:rPr>
          <w:highlight w:val="yellow"/>
        </w:rPr>
        <w:t xml:space="preserve">the </w:t>
      </w:r>
      <w:r w:rsidR="00F46B0F" w:rsidRPr="0061437C">
        <w:rPr>
          <w:highlight w:val="yellow"/>
        </w:rPr>
        <w:t xml:space="preserve">deep </w:t>
      </w:r>
      <w:r w:rsidR="00125666" w:rsidRPr="0061437C">
        <w:rPr>
          <w:highlight w:val="yellow"/>
        </w:rPr>
        <w:t xml:space="preserve">ectoderm </w:t>
      </w:r>
      <w:r w:rsidR="00F46B0F" w:rsidRPr="0061437C">
        <w:rPr>
          <w:highlight w:val="yellow"/>
        </w:rPr>
        <w:t xml:space="preserve">cells </w:t>
      </w:r>
      <w:r w:rsidR="00451E2E" w:rsidRPr="0061437C">
        <w:rPr>
          <w:highlight w:val="yellow"/>
        </w:rPr>
        <w:t>with</w:t>
      </w:r>
      <w:r w:rsidR="00F24130" w:rsidRPr="0061437C">
        <w:rPr>
          <w:highlight w:val="yellow"/>
        </w:rPr>
        <w:t xml:space="preserve"> </w:t>
      </w:r>
      <w:r w:rsidR="00451E2E" w:rsidRPr="0061437C">
        <w:rPr>
          <w:highlight w:val="yellow"/>
        </w:rPr>
        <w:t>minimum aspiration (10</w:t>
      </w:r>
      <w:r w:rsidR="008D5A11" w:rsidRPr="008D5A11">
        <w:rPr>
          <w:highlight w:val="yellow"/>
        </w:rPr>
        <w:t>‒</w:t>
      </w:r>
      <w:r w:rsidR="00451E2E" w:rsidRPr="0061437C">
        <w:rPr>
          <w:highlight w:val="yellow"/>
        </w:rPr>
        <w:t>15</w:t>
      </w:r>
      <w:r w:rsidR="008D5A11">
        <w:rPr>
          <w:highlight w:val="yellow"/>
        </w:rPr>
        <w:t xml:space="preserve"> </w:t>
      </w:r>
      <w:proofErr w:type="spellStart"/>
      <w:r w:rsidR="00451E2E" w:rsidRPr="0061437C">
        <w:rPr>
          <w:highlight w:val="yellow"/>
        </w:rPr>
        <w:t>μ</w:t>
      </w:r>
      <w:r w:rsidR="008D5A11">
        <w:rPr>
          <w:highlight w:val="yellow"/>
        </w:rPr>
        <w:t>L</w:t>
      </w:r>
      <w:proofErr w:type="spellEnd"/>
      <w:r w:rsidR="00451E2E" w:rsidRPr="0061437C">
        <w:rPr>
          <w:highlight w:val="yellow"/>
        </w:rPr>
        <w:t xml:space="preserve">) to </w:t>
      </w:r>
      <w:r w:rsidR="00F24130" w:rsidRPr="0061437C">
        <w:rPr>
          <w:highlight w:val="yellow"/>
        </w:rPr>
        <w:t>limit</w:t>
      </w:r>
      <w:r w:rsidR="00451E2E" w:rsidRPr="0061437C">
        <w:rPr>
          <w:highlight w:val="yellow"/>
        </w:rPr>
        <w:t xml:space="preserve"> the amount of calcium- and magnesium-free DFA that is transferred to the aggregation media in the next step.</w:t>
      </w:r>
      <w:r w:rsidR="00CE48B2">
        <w:rPr>
          <w:highlight w:val="yellow"/>
        </w:rPr>
        <w:t xml:space="preserve"> </w:t>
      </w:r>
    </w:p>
    <w:p w14:paraId="07C838BE" w14:textId="77777777" w:rsidR="008D5A11" w:rsidRDefault="008D5A11" w:rsidP="008D5A11">
      <w:pPr>
        <w:pStyle w:val="ListParagraph"/>
        <w:widowControl/>
        <w:ind w:left="0"/>
      </w:pPr>
    </w:p>
    <w:p w14:paraId="62DEA410" w14:textId="378469D7" w:rsidR="00E14D87" w:rsidRPr="0061437C" w:rsidRDefault="008D5A11" w:rsidP="008D5A11">
      <w:pPr>
        <w:pStyle w:val="ListParagraph"/>
        <w:widowControl/>
        <w:ind w:left="0"/>
      </w:pPr>
      <w:r>
        <w:t>NOTE:</w:t>
      </w:r>
      <w:r w:rsidR="00F46B0F" w:rsidRPr="0061437C">
        <w:t xml:space="preserve"> </w:t>
      </w:r>
      <w:r w:rsidR="001D018E" w:rsidRPr="0061437C">
        <w:t>Detached superficial cells can be removed from the media to prevent contaminating the remaining deep ectoderm cells.</w:t>
      </w:r>
    </w:p>
    <w:p w14:paraId="1248D5AD" w14:textId="77777777" w:rsidR="00E14D87" w:rsidRPr="0061437C" w:rsidRDefault="00E14D87" w:rsidP="0061437C">
      <w:pPr>
        <w:widowControl/>
        <w:rPr>
          <w:color w:val="auto"/>
        </w:rPr>
      </w:pPr>
    </w:p>
    <w:p w14:paraId="1A8CCC4E" w14:textId="21E20CF3" w:rsidR="0037588F" w:rsidRPr="007A66CA" w:rsidRDefault="007A66CA" w:rsidP="007A66CA">
      <w:pPr>
        <w:widowControl/>
        <w:rPr>
          <w:b/>
          <w:lang w:eastAsia="ko-KR"/>
        </w:rPr>
      </w:pPr>
      <w:r>
        <w:rPr>
          <w:b/>
          <w:lang w:eastAsia="ko-KR"/>
        </w:rPr>
        <w:t xml:space="preserve">4. </w:t>
      </w:r>
      <w:r w:rsidR="00275C7E" w:rsidRPr="007A66CA">
        <w:rPr>
          <w:b/>
          <w:lang w:eastAsia="ko-KR"/>
        </w:rPr>
        <w:t xml:space="preserve">Generation of </w:t>
      </w:r>
      <w:proofErr w:type="spellStart"/>
      <w:r w:rsidR="00275C7E" w:rsidRPr="007A66CA">
        <w:rPr>
          <w:b/>
          <w:lang w:eastAsia="ko-KR"/>
        </w:rPr>
        <w:t>mucocilia</w:t>
      </w:r>
      <w:r w:rsidR="004F5031" w:rsidRPr="007A66CA">
        <w:rPr>
          <w:b/>
          <w:lang w:eastAsia="ko-KR"/>
        </w:rPr>
        <w:t>ry</w:t>
      </w:r>
      <w:proofErr w:type="spellEnd"/>
      <w:r w:rsidR="00275C7E" w:rsidRPr="007A66CA">
        <w:rPr>
          <w:b/>
          <w:lang w:eastAsia="ko-KR"/>
        </w:rPr>
        <w:t xml:space="preserve"> </w:t>
      </w:r>
      <w:r w:rsidR="00866CAF" w:rsidRPr="007A66CA">
        <w:rPr>
          <w:b/>
          <w:lang w:eastAsia="ko-KR"/>
        </w:rPr>
        <w:t>epithelial</w:t>
      </w:r>
      <w:r w:rsidR="00275C7E" w:rsidRPr="007A66CA">
        <w:rPr>
          <w:b/>
          <w:lang w:eastAsia="ko-KR"/>
        </w:rPr>
        <w:t xml:space="preserve"> organoid</w:t>
      </w:r>
      <w:r w:rsidR="00125666" w:rsidRPr="007A66CA">
        <w:rPr>
          <w:b/>
          <w:lang w:eastAsia="ko-KR"/>
        </w:rPr>
        <w:t>s</w:t>
      </w:r>
    </w:p>
    <w:p w14:paraId="39831706" w14:textId="77777777" w:rsidR="00816374" w:rsidRPr="0061437C" w:rsidRDefault="00816374" w:rsidP="007A66CA">
      <w:pPr>
        <w:pStyle w:val="ListParagraph"/>
        <w:widowControl/>
        <w:ind w:left="0"/>
        <w:rPr>
          <w:vanish/>
          <w:lang w:eastAsia="ko-KR"/>
        </w:rPr>
      </w:pPr>
    </w:p>
    <w:p w14:paraId="2565342C" w14:textId="77777777" w:rsidR="007A66CA" w:rsidRPr="007A66CA" w:rsidRDefault="007A66CA" w:rsidP="007A66CA">
      <w:pPr>
        <w:pStyle w:val="ListParagraph"/>
        <w:widowControl/>
        <w:ind w:left="0"/>
        <w:rPr>
          <w:vanish/>
          <w:highlight w:val="yellow"/>
          <w:lang w:eastAsia="ko-KR"/>
        </w:rPr>
      </w:pPr>
    </w:p>
    <w:p w14:paraId="2FB4C12D" w14:textId="77777777" w:rsidR="007A66CA" w:rsidRPr="007A66CA" w:rsidRDefault="007A66CA" w:rsidP="007A66CA">
      <w:pPr>
        <w:pStyle w:val="ListParagraph"/>
        <w:widowControl/>
        <w:ind w:left="0"/>
        <w:rPr>
          <w:vanish/>
          <w:highlight w:val="yellow"/>
          <w:lang w:eastAsia="ko-KR"/>
        </w:rPr>
      </w:pPr>
    </w:p>
    <w:p w14:paraId="3EA3D5B3" w14:textId="3B96530C" w:rsidR="007A66CA" w:rsidRDefault="007A66CA" w:rsidP="007A66CA">
      <w:pPr>
        <w:pStyle w:val="ListParagraph"/>
        <w:widowControl/>
        <w:ind w:left="0"/>
        <w:rPr>
          <w:vanish/>
          <w:highlight w:val="yellow"/>
          <w:lang w:eastAsia="ko-KR"/>
        </w:rPr>
      </w:pPr>
    </w:p>
    <w:p w14:paraId="0FE73441" w14:textId="2E446000" w:rsidR="008D5A11" w:rsidRPr="008D5A11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</w:pPr>
      <w:r>
        <w:rPr>
          <w:highlight w:val="yellow"/>
        </w:rPr>
        <w:t xml:space="preserve">4.1. </w:t>
      </w:r>
      <w:r w:rsidR="005B00EC" w:rsidRPr="0061437C">
        <w:rPr>
          <w:highlight w:val="yellow"/>
        </w:rPr>
        <w:t xml:space="preserve">Transfer collected deep </w:t>
      </w:r>
      <w:r w:rsidR="00125666" w:rsidRPr="0061437C">
        <w:rPr>
          <w:highlight w:val="yellow"/>
        </w:rPr>
        <w:t xml:space="preserve">ectoderm </w:t>
      </w:r>
      <w:r w:rsidR="005B00EC" w:rsidRPr="0061437C">
        <w:rPr>
          <w:highlight w:val="yellow"/>
        </w:rPr>
        <w:t xml:space="preserve">cells to a </w:t>
      </w:r>
      <w:r w:rsidR="00221016" w:rsidRPr="0061437C">
        <w:rPr>
          <w:highlight w:val="yellow"/>
        </w:rPr>
        <w:t xml:space="preserve">non-adhesive </w:t>
      </w:r>
      <w:r w:rsidR="005B00EC" w:rsidRPr="0061437C">
        <w:rPr>
          <w:highlight w:val="yellow"/>
        </w:rPr>
        <w:t xml:space="preserve">PCR tube </w:t>
      </w:r>
      <w:r w:rsidR="00125666" w:rsidRPr="0061437C">
        <w:rPr>
          <w:highlight w:val="yellow"/>
        </w:rPr>
        <w:t>containing</w:t>
      </w:r>
      <w:r w:rsidR="005B00EC" w:rsidRPr="0061437C">
        <w:rPr>
          <w:highlight w:val="yellow"/>
        </w:rPr>
        <w:t xml:space="preserve"> 200</w:t>
      </w:r>
      <w:r w:rsidR="00125666" w:rsidRPr="0061437C">
        <w:rPr>
          <w:highlight w:val="yellow"/>
        </w:rPr>
        <w:t xml:space="preserve"> </w:t>
      </w:r>
      <w:proofErr w:type="spellStart"/>
      <w:r w:rsidR="005B00EC" w:rsidRPr="0061437C">
        <w:rPr>
          <w:highlight w:val="yellow"/>
        </w:rPr>
        <w:t>μ</w:t>
      </w:r>
      <w:r w:rsidR="008D5A11">
        <w:rPr>
          <w:highlight w:val="yellow"/>
        </w:rPr>
        <w:t>L</w:t>
      </w:r>
      <w:proofErr w:type="spellEnd"/>
      <w:r w:rsidR="008D5A11">
        <w:rPr>
          <w:highlight w:val="yellow"/>
        </w:rPr>
        <w:t xml:space="preserve"> of</w:t>
      </w:r>
      <w:r w:rsidR="005B00EC" w:rsidRPr="0061437C">
        <w:rPr>
          <w:highlight w:val="yellow"/>
        </w:rPr>
        <w:t xml:space="preserve"> </w:t>
      </w:r>
      <w:r>
        <w:rPr>
          <w:highlight w:val="yellow"/>
        </w:rPr>
        <w:t>D</w:t>
      </w:r>
      <w:r w:rsidR="005B00EC" w:rsidRPr="0061437C">
        <w:rPr>
          <w:highlight w:val="yellow"/>
        </w:rPr>
        <w:t>FA.</w:t>
      </w:r>
      <w:r w:rsidR="00F6716C" w:rsidRPr="0061437C">
        <w:rPr>
          <w:highlight w:val="yellow"/>
        </w:rPr>
        <w:t xml:space="preserve"> </w:t>
      </w:r>
      <w:r w:rsidR="0054379C" w:rsidRPr="0061437C">
        <w:rPr>
          <w:highlight w:val="yellow"/>
        </w:rPr>
        <w:t>Gently pipett</w:t>
      </w:r>
      <w:r w:rsidR="008D5A11">
        <w:rPr>
          <w:highlight w:val="yellow"/>
        </w:rPr>
        <w:t>e the</w:t>
      </w:r>
      <w:r w:rsidR="0054379C" w:rsidRPr="0061437C">
        <w:rPr>
          <w:highlight w:val="yellow"/>
        </w:rPr>
        <w:t xml:space="preserve"> media (2</w:t>
      </w:r>
      <w:r w:rsidR="008D5A11" w:rsidRPr="008D5A11">
        <w:rPr>
          <w:highlight w:val="yellow"/>
        </w:rPr>
        <w:t>‒</w:t>
      </w:r>
      <w:r w:rsidR="0054379C" w:rsidRPr="0061437C">
        <w:rPr>
          <w:highlight w:val="yellow"/>
        </w:rPr>
        <w:t xml:space="preserve">3 times) to disperse transferred cells in </w:t>
      </w:r>
      <w:r w:rsidR="008D5A11">
        <w:rPr>
          <w:highlight w:val="yellow"/>
        </w:rPr>
        <w:t xml:space="preserve">the </w:t>
      </w:r>
      <w:r w:rsidR="0054379C" w:rsidRPr="0061437C">
        <w:rPr>
          <w:highlight w:val="yellow"/>
        </w:rPr>
        <w:t xml:space="preserve">PCR tube. </w:t>
      </w:r>
    </w:p>
    <w:p w14:paraId="0CFF1619" w14:textId="77777777" w:rsidR="008D5A11" w:rsidRPr="008D5A11" w:rsidRDefault="008D5A11" w:rsidP="008D5A11">
      <w:pPr>
        <w:pStyle w:val="1"/>
        <w:widowControl/>
        <w:numPr>
          <w:ilvl w:val="0"/>
          <w:numId w:val="0"/>
        </w:numPr>
        <w:spacing w:line="240" w:lineRule="auto"/>
        <w:jc w:val="both"/>
      </w:pPr>
    </w:p>
    <w:p w14:paraId="0F3A1BDA" w14:textId="5A0D7989" w:rsidR="00E14D87" w:rsidRPr="0061437C" w:rsidRDefault="008D5A11" w:rsidP="008D5A11">
      <w:pPr>
        <w:pStyle w:val="1"/>
        <w:widowControl/>
        <w:numPr>
          <w:ilvl w:val="0"/>
          <w:numId w:val="0"/>
        </w:numPr>
        <w:spacing w:line="240" w:lineRule="auto"/>
        <w:jc w:val="both"/>
      </w:pPr>
      <w:r>
        <w:lastRenderedPageBreak/>
        <w:t>NOTE:</w:t>
      </w:r>
      <w:r w:rsidRPr="008D5A11">
        <w:t xml:space="preserve"> </w:t>
      </w:r>
      <w:r w:rsidR="00125666" w:rsidRPr="008D5A11">
        <w:t>The timing designated as h</w:t>
      </w:r>
      <w:r w:rsidR="005B00EC" w:rsidRPr="008D5A11">
        <w:t>ours post aggregation (</w:t>
      </w:r>
      <w:proofErr w:type="spellStart"/>
      <w:r w:rsidR="005B00EC" w:rsidRPr="008D5A11">
        <w:t>hpa</w:t>
      </w:r>
      <w:proofErr w:type="spellEnd"/>
      <w:r w:rsidR="005B00EC" w:rsidRPr="008D5A11">
        <w:t>) start</w:t>
      </w:r>
      <w:r w:rsidR="00125666" w:rsidRPr="008D5A11">
        <w:t>s</w:t>
      </w:r>
      <w:r w:rsidR="005B00EC" w:rsidRPr="008D5A11">
        <w:t xml:space="preserve"> </w:t>
      </w:r>
      <w:r w:rsidR="008A7568" w:rsidRPr="008D5A11">
        <w:t>at this step</w:t>
      </w:r>
      <w:r w:rsidR="005B00EC" w:rsidRPr="008D5A11">
        <w:t>.</w:t>
      </w:r>
      <w:r w:rsidR="005B00EC" w:rsidRPr="0061437C">
        <w:t xml:space="preserve"> </w:t>
      </w:r>
      <w:r>
        <w:t>T</w:t>
      </w:r>
      <w:r w:rsidR="008A7568" w:rsidRPr="0061437C">
        <w:t xml:space="preserve">he size </w:t>
      </w:r>
      <w:r w:rsidR="0009596C" w:rsidRPr="0061437C">
        <w:t xml:space="preserve">of </w:t>
      </w:r>
      <w:r w:rsidR="008A7568" w:rsidRPr="0061437C">
        <w:t xml:space="preserve">the resulting </w:t>
      </w:r>
      <w:r w:rsidR="0009596C" w:rsidRPr="0061437C">
        <w:t>organoid</w:t>
      </w:r>
      <w:r w:rsidR="008A7568" w:rsidRPr="0061437C">
        <w:t>s</w:t>
      </w:r>
      <w:r w:rsidR="0009596C" w:rsidRPr="0061437C">
        <w:t xml:space="preserve"> </w:t>
      </w:r>
      <w:r w:rsidR="008A7568" w:rsidRPr="0061437C">
        <w:t>is</w:t>
      </w:r>
      <w:r w:rsidR="0009596C" w:rsidRPr="0061437C">
        <w:t xml:space="preserve"> controlled by </w:t>
      </w:r>
      <w:r w:rsidR="008A7568" w:rsidRPr="0061437C">
        <w:t xml:space="preserve">the </w:t>
      </w:r>
      <w:r w:rsidR="0009596C" w:rsidRPr="0061437C">
        <w:t xml:space="preserve">number of deep ectoderm cells </w:t>
      </w:r>
      <w:r w:rsidR="005B00EC" w:rsidRPr="0061437C">
        <w:t xml:space="preserve">added to </w:t>
      </w:r>
      <w:r>
        <w:t xml:space="preserve">a </w:t>
      </w:r>
      <w:r w:rsidR="005B00EC" w:rsidRPr="0061437C">
        <w:t xml:space="preserve">PCR tube. </w:t>
      </w:r>
      <w:r w:rsidR="005420C4" w:rsidRPr="0061437C">
        <w:t>Deep ectoderm c</w:t>
      </w:r>
      <w:r w:rsidR="00E14D87" w:rsidRPr="0061437C">
        <w:t xml:space="preserve">ells from one or more animal caps </w:t>
      </w:r>
      <w:r w:rsidR="008A7568" w:rsidRPr="0061437C">
        <w:t xml:space="preserve">can be used, </w:t>
      </w:r>
      <w:r w:rsidR="00E14D87" w:rsidRPr="0061437C">
        <w:t>depending on the</w:t>
      </w:r>
      <w:r w:rsidR="007014DE" w:rsidRPr="0061437C">
        <w:t xml:space="preserve"> </w:t>
      </w:r>
      <w:r w:rsidR="005420C4" w:rsidRPr="0061437C">
        <w:t xml:space="preserve">desired </w:t>
      </w:r>
      <w:r w:rsidR="00E14D87" w:rsidRPr="0061437C">
        <w:t xml:space="preserve">size of </w:t>
      </w:r>
      <w:r w:rsidR="008A7568" w:rsidRPr="0061437C">
        <w:t>the organoid</w:t>
      </w:r>
      <w:r w:rsidR="00E14D87" w:rsidRPr="0061437C">
        <w:t xml:space="preserve">. </w:t>
      </w:r>
    </w:p>
    <w:p w14:paraId="714B2A10" w14:textId="77777777" w:rsidR="00804025" w:rsidRPr="0061437C" w:rsidRDefault="00804025" w:rsidP="0061437C">
      <w:pPr>
        <w:pStyle w:val="1"/>
        <w:widowControl/>
        <w:numPr>
          <w:ilvl w:val="0"/>
          <w:numId w:val="0"/>
        </w:numPr>
        <w:spacing w:line="240" w:lineRule="auto"/>
        <w:jc w:val="both"/>
      </w:pPr>
    </w:p>
    <w:p w14:paraId="6583BCAE" w14:textId="3F880B84" w:rsidR="00605B1E" w:rsidRPr="008D5A11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  <w:rPr>
          <w:highlight w:val="yellow"/>
        </w:rPr>
      </w:pPr>
      <w:r>
        <w:rPr>
          <w:highlight w:val="yellow"/>
        </w:rPr>
        <w:t xml:space="preserve">4.2. </w:t>
      </w:r>
      <w:r w:rsidR="00CA1BD8" w:rsidRPr="0061437C">
        <w:rPr>
          <w:highlight w:val="yellow"/>
        </w:rPr>
        <w:t xml:space="preserve">Close the PCR tube. </w:t>
      </w:r>
      <w:r w:rsidR="00605B1E" w:rsidRPr="008D5A11">
        <w:rPr>
          <w:highlight w:val="yellow"/>
        </w:rPr>
        <w:t>Keep PCR tubes upright to induce spontaneous aggregation at the bottom</w:t>
      </w:r>
      <w:r w:rsidR="00CA1BD8" w:rsidRPr="008D5A11">
        <w:rPr>
          <w:highlight w:val="yellow"/>
        </w:rPr>
        <w:t xml:space="preserve">. </w:t>
      </w:r>
    </w:p>
    <w:p w14:paraId="72923108" w14:textId="77777777" w:rsidR="00804025" w:rsidRPr="0061437C" w:rsidRDefault="00804025" w:rsidP="0061437C">
      <w:pPr>
        <w:pStyle w:val="1"/>
        <w:widowControl/>
        <w:numPr>
          <w:ilvl w:val="0"/>
          <w:numId w:val="0"/>
        </w:numPr>
        <w:spacing w:line="240" w:lineRule="auto"/>
        <w:jc w:val="both"/>
      </w:pPr>
    </w:p>
    <w:p w14:paraId="3F2FAB15" w14:textId="497CCD76" w:rsidR="00605B1E" w:rsidRPr="0061437C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  <w:rPr>
          <w:highlight w:val="yellow"/>
        </w:rPr>
      </w:pPr>
      <w:r>
        <w:rPr>
          <w:highlight w:val="yellow"/>
        </w:rPr>
        <w:t xml:space="preserve">4.3. </w:t>
      </w:r>
      <w:r w:rsidR="00CA1BD8" w:rsidRPr="0061437C">
        <w:rPr>
          <w:highlight w:val="yellow"/>
        </w:rPr>
        <w:t xml:space="preserve">Monitor the aggregation process under </w:t>
      </w:r>
      <w:r w:rsidR="008A7568" w:rsidRPr="0061437C">
        <w:rPr>
          <w:highlight w:val="yellow"/>
        </w:rPr>
        <w:t xml:space="preserve">a </w:t>
      </w:r>
      <w:r w:rsidR="00CA1BD8" w:rsidRPr="0061437C">
        <w:rPr>
          <w:highlight w:val="yellow"/>
        </w:rPr>
        <w:t xml:space="preserve">stereoscope. </w:t>
      </w:r>
      <w:r w:rsidR="008A7568" w:rsidRPr="0061437C">
        <w:rPr>
          <w:highlight w:val="yellow"/>
        </w:rPr>
        <w:t xml:space="preserve">Cells typically </w:t>
      </w:r>
      <w:r w:rsidR="00CA1BD8" w:rsidRPr="0061437C">
        <w:rPr>
          <w:highlight w:val="yellow"/>
        </w:rPr>
        <w:t xml:space="preserve">gather at the bottom of </w:t>
      </w:r>
      <w:r w:rsidR="00813FFA" w:rsidRPr="0061437C">
        <w:rPr>
          <w:highlight w:val="yellow"/>
        </w:rPr>
        <w:t xml:space="preserve">the </w:t>
      </w:r>
      <w:r w:rsidR="00CA1BD8" w:rsidRPr="0061437C">
        <w:rPr>
          <w:highlight w:val="yellow"/>
        </w:rPr>
        <w:t xml:space="preserve">PCR tube within an hour and assemble </w:t>
      </w:r>
      <w:r w:rsidR="008A7568" w:rsidRPr="0061437C">
        <w:rPr>
          <w:highlight w:val="yellow"/>
        </w:rPr>
        <w:t xml:space="preserve">into </w:t>
      </w:r>
      <w:r w:rsidR="00CA1BD8" w:rsidRPr="0061437C">
        <w:rPr>
          <w:highlight w:val="yellow"/>
        </w:rPr>
        <w:t>spherical aggregates within 2</w:t>
      </w:r>
      <w:r w:rsidR="008A7568" w:rsidRPr="0061437C">
        <w:rPr>
          <w:highlight w:val="yellow"/>
        </w:rPr>
        <w:t>–</w:t>
      </w:r>
      <w:r w:rsidR="00CA1BD8" w:rsidRPr="0061437C">
        <w:rPr>
          <w:highlight w:val="yellow"/>
        </w:rPr>
        <w:t>3 h</w:t>
      </w:r>
      <w:r w:rsidR="008A7568" w:rsidRPr="0061437C">
        <w:rPr>
          <w:highlight w:val="yellow"/>
        </w:rPr>
        <w:t>,</w:t>
      </w:r>
      <w:r w:rsidR="00CA1BD8" w:rsidRPr="0061437C">
        <w:rPr>
          <w:highlight w:val="yellow"/>
        </w:rPr>
        <w:t xml:space="preserve"> depending on </w:t>
      </w:r>
      <w:r w:rsidR="008A7568" w:rsidRPr="0061437C">
        <w:rPr>
          <w:highlight w:val="yellow"/>
        </w:rPr>
        <w:t xml:space="preserve">the </w:t>
      </w:r>
      <w:r w:rsidR="00CA1BD8" w:rsidRPr="0061437C">
        <w:rPr>
          <w:highlight w:val="yellow"/>
        </w:rPr>
        <w:t xml:space="preserve">size. </w:t>
      </w:r>
    </w:p>
    <w:p w14:paraId="1A5A930A" w14:textId="77777777" w:rsidR="00A2361F" w:rsidRPr="0061437C" w:rsidRDefault="00A2361F" w:rsidP="0061437C">
      <w:pPr>
        <w:pStyle w:val="ListParagraph"/>
        <w:widowControl/>
        <w:ind w:left="0"/>
        <w:rPr>
          <w:highlight w:val="yellow"/>
        </w:rPr>
      </w:pPr>
    </w:p>
    <w:p w14:paraId="6DF0042B" w14:textId="710506A8" w:rsidR="00A2361F" w:rsidRPr="0061437C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  <w:rPr>
          <w:highlight w:val="yellow"/>
        </w:rPr>
      </w:pPr>
      <w:r>
        <w:rPr>
          <w:highlight w:val="yellow"/>
        </w:rPr>
        <w:t xml:space="preserve">4.4. </w:t>
      </w:r>
      <w:r w:rsidR="00CA1BD8" w:rsidRPr="0061437C">
        <w:rPr>
          <w:highlight w:val="yellow"/>
        </w:rPr>
        <w:t xml:space="preserve">To </w:t>
      </w:r>
      <w:r w:rsidR="008A7568" w:rsidRPr="0061437C">
        <w:rPr>
          <w:highlight w:val="yellow"/>
        </w:rPr>
        <w:t>conduct</w:t>
      </w:r>
      <w:r w:rsidR="00CA1BD8" w:rsidRPr="0061437C">
        <w:rPr>
          <w:highlight w:val="yellow"/>
        </w:rPr>
        <w:t xml:space="preserve"> live</w:t>
      </w:r>
      <w:r w:rsidR="008A7568" w:rsidRPr="0061437C">
        <w:rPr>
          <w:highlight w:val="yellow"/>
        </w:rPr>
        <w:t xml:space="preserve"> </w:t>
      </w:r>
      <w:r w:rsidR="00CA1BD8" w:rsidRPr="0061437C">
        <w:rPr>
          <w:highlight w:val="yellow"/>
        </w:rPr>
        <w:t>imaging or drug testing</w:t>
      </w:r>
      <w:r w:rsidR="00722DEF" w:rsidRPr="0061437C">
        <w:rPr>
          <w:highlight w:val="yellow"/>
        </w:rPr>
        <w:t xml:space="preserve"> during </w:t>
      </w:r>
      <w:r w:rsidR="008A7568" w:rsidRPr="0061437C">
        <w:rPr>
          <w:highlight w:val="yellow"/>
        </w:rPr>
        <w:t xml:space="preserve">the </w:t>
      </w:r>
      <w:r w:rsidR="00722DEF" w:rsidRPr="0061437C">
        <w:rPr>
          <w:highlight w:val="yellow"/>
        </w:rPr>
        <w:t xml:space="preserve">development of </w:t>
      </w:r>
      <w:r w:rsidR="008A7568" w:rsidRPr="0061437C">
        <w:rPr>
          <w:highlight w:val="yellow"/>
        </w:rPr>
        <w:t xml:space="preserve">the </w:t>
      </w:r>
      <w:proofErr w:type="spellStart"/>
      <w:r w:rsidR="00722DEF" w:rsidRPr="0061437C">
        <w:rPr>
          <w:highlight w:val="yellow"/>
        </w:rPr>
        <w:t>mucocilia</w:t>
      </w:r>
      <w:r w:rsidR="00CE5D40" w:rsidRPr="0061437C">
        <w:rPr>
          <w:highlight w:val="yellow"/>
        </w:rPr>
        <w:t>ry</w:t>
      </w:r>
      <w:proofErr w:type="spellEnd"/>
      <w:r w:rsidR="00722DEF" w:rsidRPr="0061437C">
        <w:rPr>
          <w:highlight w:val="yellow"/>
        </w:rPr>
        <w:t xml:space="preserve"> </w:t>
      </w:r>
      <w:r w:rsidR="00866CAF" w:rsidRPr="0061437C">
        <w:rPr>
          <w:highlight w:val="yellow"/>
        </w:rPr>
        <w:t>epithelial</w:t>
      </w:r>
      <w:r w:rsidR="008C7277" w:rsidRPr="0061437C">
        <w:rPr>
          <w:highlight w:val="yellow"/>
        </w:rPr>
        <w:t xml:space="preserve"> </w:t>
      </w:r>
      <w:r w:rsidR="00722DEF" w:rsidRPr="0061437C">
        <w:rPr>
          <w:highlight w:val="yellow"/>
        </w:rPr>
        <w:t>organoids,</w:t>
      </w:r>
      <w:r w:rsidR="008C7277" w:rsidRPr="0061437C">
        <w:rPr>
          <w:highlight w:val="yellow"/>
        </w:rPr>
        <w:t xml:space="preserve"> </w:t>
      </w:r>
      <w:r w:rsidR="00CA1BD8" w:rsidRPr="0061437C">
        <w:rPr>
          <w:highlight w:val="yellow"/>
        </w:rPr>
        <w:t xml:space="preserve">collect aggregates at 2 </w:t>
      </w:r>
      <w:proofErr w:type="spellStart"/>
      <w:r w:rsidR="00CA1BD8" w:rsidRPr="0061437C">
        <w:rPr>
          <w:highlight w:val="yellow"/>
        </w:rPr>
        <w:t>hpa</w:t>
      </w:r>
      <w:proofErr w:type="spellEnd"/>
      <w:r w:rsidR="00CA1BD8" w:rsidRPr="0061437C">
        <w:rPr>
          <w:highlight w:val="yellow"/>
        </w:rPr>
        <w:t xml:space="preserve"> using </w:t>
      </w:r>
      <w:r w:rsidR="008A7568" w:rsidRPr="0061437C">
        <w:rPr>
          <w:highlight w:val="yellow"/>
        </w:rPr>
        <w:t xml:space="preserve">a </w:t>
      </w:r>
      <w:r w:rsidR="00CA1BD8" w:rsidRPr="0061437C">
        <w:rPr>
          <w:highlight w:val="yellow"/>
        </w:rPr>
        <w:t>200</w:t>
      </w:r>
      <w:r w:rsidR="008D5A11">
        <w:rPr>
          <w:highlight w:val="yellow"/>
        </w:rPr>
        <w:t xml:space="preserve"> µL</w:t>
      </w:r>
      <w:r w:rsidR="00A2361F" w:rsidRPr="0061437C">
        <w:rPr>
          <w:highlight w:val="yellow"/>
        </w:rPr>
        <w:t xml:space="preserve"> pipette fitted with enlarged </w:t>
      </w:r>
      <w:r w:rsidR="008D5A11">
        <w:rPr>
          <w:highlight w:val="yellow"/>
        </w:rPr>
        <w:t>tips (</w:t>
      </w:r>
      <w:r w:rsidR="00A2361F" w:rsidRPr="0061437C">
        <w:rPr>
          <w:highlight w:val="yellow"/>
        </w:rPr>
        <w:t>cut with sterilized scissor</w:t>
      </w:r>
      <w:r w:rsidR="008D5A11">
        <w:rPr>
          <w:highlight w:val="yellow"/>
        </w:rPr>
        <w:t>)</w:t>
      </w:r>
      <w:r w:rsidR="00A2361F" w:rsidRPr="0061437C">
        <w:rPr>
          <w:highlight w:val="yellow"/>
        </w:rPr>
        <w:t xml:space="preserve"> to avoid causing damage to the aggregates during collection.</w:t>
      </w:r>
    </w:p>
    <w:p w14:paraId="29168735" w14:textId="77777777" w:rsidR="00804025" w:rsidRPr="0061437C" w:rsidRDefault="00804025" w:rsidP="0061437C">
      <w:pPr>
        <w:pStyle w:val="1"/>
        <w:widowControl/>
        <w:numPr>
          <w:ilvl w:val="0"/>
          <w:numId w:val="0"/>
        </w:numPr>
        <w:spacing w:line="240" w:lineRule="auto"/>
        <w:jc w:val="both"/>
      </w:pPr>
    </w:p>
    <w:p w14:paraId="778BD732" w14:textId="531733C6" w:rsidR="00722DEF" w:rsidRPr="0061437C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  <w:rPr>
          <w:highlight w:val="yellow"/>
        </w:rPr>
      </w:pPr>
      <w:r>
        <w:rPr>
          <w:highlight w:val="yellow"/>
        </w:rPr>
        <w:t xml:space="preserve">4.5. </w:t>
      </w:r>
      <w:r w:rsidR="005A1DC2" w:rsidRPr="0061437C">
        <w:rPr>
          <w:highlight w:val="yellow"/>
        </w:rPr>
        <w:t xml:space="preserve">To </w:t>
      </w:r>
      <w:r w:rsidR="008A7568" w:rsidRPr="0061437C">
        <w:rPr>
          <w:highlight w:val="yellow"/>
        </w:rPr>
        <w:t>allow</w:t>
      </w:r>
      <w:r w:rsidR="008C7277" w:rsidRPr="0061437C">
        <w:rPr>
          <w:highlight w:val="yellow"/>
        </w:rPr>
        <w:t xml:space="preserve"> aggregates to develop</w:t>
      </w:r>
      <w:r w:rsidR="005D1B22" w:rsidRPr="0061437C">
        <w:rPr>
          <w:highlight w:val="yellow"/>
        </w:rPr>
        <w:t xml:space="preserve"> into the</w:t>
      </w:r>
      <w:r w:rsidR="008C7277" w:rsidRPr="0061437C">
        <w:rPr>
          <w:highlight w:val="yellow"/>
        </w:rPr>
        <w:t xml:space="preserve"> </w:t>
      </w:r>
      <w:proofErr w:type="spellStart"/>
      <w:r w:rsidR="008C7277" w:rsidRPr="0061437C">
        <w:rPr>
          <w:highlight w:val="yellow"/>
        </w:rPr>
        <w:t>mucocilia</w:t>
      </w:r>
      <w:r w:rsidR="00CE5D40" w:rsidRPr="0061437C">
        <w:rPr>
          <w:highlight w:val="yellow"/>
        </w:rPr>
        <w:t>ry</w:t>
      </w:r>
      <w:proofErr w:type="spellEnd"/>
      <w:r w:rsidR="00CE5D40" w:rsidRPr="0061437C">
        <w:rPr>
          <w:highlight w:val="yellow"/>
        </w:rPr>
        <w:t xml:space="preserve"> </w:t>
      </w:r>
      <w:r w:rsidR="00866CAF" w:rsidRPr="0061437C">
        <w:rPr>
          <w:highlight w:val="yellow"/>
        </w:rPr>
        <w:t>epithelial</w:t>
      </w:r>
      <w:r w:rsidR="008C7277" w:rsidRPr="0061437C">
        <w:rPr>
          <w:highlight w:val="yellow"/>
        </w:rPr>
        <w:t xml:space="preserve"> organoid</w:t>
      </w:r>
      <w:r w:rsidR="008A7568" w:rsidRPr="0061437C">
        <w:rPr>
          <w:highlight w:val="yellow"/>
        </w:rPr>
        <w:t xml:space="preserve"> in culture</w:t>
      </w:r>
      <w:r w:rsidR="008C7277" w:rsidRPr="0061437C">
        <w:rPr>
          <w:highlight w:val="yellow"/>
        </w:rPr>
        <w:t xml:space="preserve">, collect spherical aggregates from </w:t>
      </w:r>
      <w:r w:rsidR="008A7568" w:rsidRPr="0061437C">
        <w:rPr>
          <w:highlight w:val="yellow"/>
        </w:rPr>
        <w:t xml:space="preserve">the </w:t>
      </w:r>
      <w:r w:rsidR="008C7277" w:rsidRPr="0061437C">
        <w:rPr>
          <w:highlight w:val="yellow"/>
        </w:rPr>
        <w:t xml:space="preserve">PCR tube at 5 </w:t>
      </w:r>
      <w:proofErr w:type="spellStart"/>
      <w:r w:rsidR="008C7277" w:rsidRPr="0061437C">
        <w:rPr>
          <w:highlight w:val="yellow"/>
        </w:rPr>
        <w:t>hpa</w:t>
      </w:r>
      <w:proofErr w:type="spellEnd"/>
      <w:r w:rsidR="008C7277" w:rsidRPr="0061437C">
        <w:rPr>
          <w:highlight w:val="yellow"/>
        </w:rPr>
        <w:t xml:space="preserve"> and transfer </w:t>
      </w:r>
      <w:r w:rsidR="008A7568" w:rsidRPr="0061437C">
        <w:rPr>
          <w:highlight w:val="yellow"/>
        </w:rPr>
        <w:t xml:space="preserve">them </w:t>
      </w:r>
      <w:r w:rsidR="008C7277" w:rsidRPr="0061437C">
        <w:rPr>
          <w:highlight w:val="yellow"/>
        </w:rPr>
        <w:t xml:space="preserve">to a </w:t>
      </w:r>
      <w:r w:rsidR="009417E4" w:rsidRPr="0061437C">
        <w:rPr>
          <w:highlight w:val="yellow"/>
        </w:rPr>
        <w:t xml:space="preserve">DFA-filled </w:t>
      </w:r>
      <w:r w:rsidR="008D5A11">
        <w:rPr>
          <w:highlight w:val="yellow"/>
        </w:rPr>
        <w:t>P</w:t>
      </w:r>
      <w:r w:rsidR="008C7277" w:rsidRPr="0061437C">
        <w:rPr>
          <w:highlight w:val="yellow"/>
        </w:rPr>
        <w:t xml:space="preserve">etri dish. </w:t>
      </w:r>
    </w:p>
    <w:p w14:paraId="6888306D" w14:textId="77777777" w:rsidR="00804025" w:rsidRPr="008D5A11" w:rsidRDefault="00804025" w:rsidP="008D5A11">
      <w:pPr>
        <w:pStyle w:val="1"/>
        <w:widowControl/>
        <w:numPr>
          <w:ilvl w:val="0"/>
          <w:numId w:val="0"/>
        </w:numPr>
        <w:spacing w:line="240" w:lineRule="auto"/>
        <w:jc w:val="both"/>
      </w:pPr>
    </w:p>
    <w:p w14:paraId="6C4DA157" w14:textId="0C64D947" w:rsidR="00651AD8" w:rsidRPr="0061437C" w:rsidRDefault="007A66CA" w:rsidP="007A66CA">
      <w:pPr>
        <w:pStyle w:val="1"/>
        <w:widowControl/>
        <w:numPr>
          <w:ilvl w:val="0"/>
          <w:numId w:val="0"/>
        </w:numPr>
        <w:spacing w:line="240" w:lineRule="auto"/>
        <w:jc w:val="both"/>
        <w:rPr>
          <w:b/>
          <w:highlight w:val="yellow"/>
        </w:rPr>
      </w:pPr>
      <w:r>
        <w:rPr>
          <w:highlight w:val="yellow"/>
        </w:rPr>
        <w:t xml:space="preserve">4.6. </w:t>
      </w:r>
      <w:r w:rsidR="00783E1E" w:rsidRPr="008D5A11">
        <w:rPr>
          <w:highlight w:val="yellow"/>
        </w:rPr>
        <w:t>Position</w:t>
      </w:r>
      <w:r w:rsidR="008A7568" w:rsidRPr="008D5A11">
        <w:rPr>
          <w:highlight w:val="yellow"/>
        </w:rPr>
        <w:t xml:space="preserve"> the </w:t>
      </w:r>
      <w:r w:rsidR="008C7277" w:rsidRPr="008D5A11">
        <w:rPr>
          <w:highlight w:val="yellow"/>
        </w:rPr>
        <w:t>aggregates</w:t>
      </w:r>
      <w:r w:rsidR="00783E1E" w:rsidRPr="008D5A11">
        <w:rPr>
          <w:highlight w:val="yellow"/>
        </w:rPr>
        <w:t xml:space="preserve"> far from others</w:t>
      </w:r>
      <w:r w:rsidR="008C7277" w:rsidRPr="008D5A11">
        <w:rPr>
          <w:highlight w:val="yellow"/>
        </w:rPr>
        <w:t xml:space="preserve"> to prevent </w:t>
      </w:r>
      <w:r w:rsidR="008A7568" w:rsidRPr="008D5A11">
        <w:rPr>
          <w:highlight w:val="yellow"/>
        </w:rPr>
        <w:t xml:space="preserve">them from </w:t>
      </w:r>
      <w:r w:rsidR="00813FFA" w:rsidRPr="008D5A11">
        <w:rPr>
          <w:highlight w:val="yellow"/>
        </w:rPr>
        <w:t>fus</w:t>
      </w:r>
      <w:r w:rsidR="008A7568" w:rsidRPr="008D5A11">
        <w:rPr>
          <w:highlight w:val="yellow"/>
        </w:rPr>
        <w:t>ing</w:t>
      </w:r>
      <w:r w:rsidR="008C7277" w:rsidRPr="008D5A11">
        <w:rPr>
          <w:highlight w:val="yellow"/>
        </w:rPr>
        <w:t xml:space="preserve">. </w:t>
      </w:r>
      <w:r w:rsidR="005E6C7F" w:rsidRPr="008D5A11">
        <w:rPr>
          <w:highlight w:val="yellow"/>
        </w:rPr>
        <w:t>Within 24 h of culture at room temperatur</w:t>
      </w:r>
      <w:r w:rsidR="005D1B22" w:rsidRPr="008D5A11">
        <w:rPr>
          <w:highlight w:val="yellow"/>
        </w:rPr>
        <w:t xml:space="preserve">e without any </w:t>
      </w:r>
      <w:r w:rsidR="008A7568" w:rsidRPr="008D5A11">
        <w:rPr>
          <w:highlight w:val="yellow"/>
        </w:rPr>
        <w:t xml:space="preserve">added </w:t>
      </w:r>
      <w:r w:rsidR="005D1B22" w:rsidRPr="008D5A11">
        <w:rPr>
          <w:highlight w:val="yellow"/>
        </w:rPr>
        <w:t xml:space="preserve">factors, mature </w:t>
      </w:r>
      <w:proofErr w:type="spellStart"/>
      <w:r w:rsidR="005D1B22" w:rsidRPr="008D5A11">
        <w:rPr>
          <w:highlight w:val="yellow"/>
        </w:rPr>
        <w:t>mucocilia</w:t>
      </w:r>
      <w:r w:rsidR="00816374" w:rsidRPr="008D5A11">
        <w:rPr>
          <w:highlight w:val="yellow"/>
        </w:rPr>
        <w:t>ry</w:t>
      </w:r>
      <w:proofErr w:type="spellEnd"/>
      <w:r w:rsidR="00816374" w:rsidRPr="008D5A11">
        <w:rPr>
          <w:highlight w:val="yellow"/>
        </w:rPr>
        <w:t xml:space="preserve"> </w:t>
      </w:r>
      <w:r w:rsidR="00866CAF" w:rsidRPr="008D5A11">
        <w:rPr>
          <w:highlight w:val="yellow"/>
        </w:rPr>
        <w:t>epithelial</w:t>
      </w:r>
      <w:r w:rsidR="005D1B22" w:rsidRPr="008D5A11">
        <w:rPr>
          <w:highlight w:val="yellow"/>
        </w:rPr>
        <w:t xml:space="preserve"> organoids </w:t>
      </w:r>
      <w:r w:rsidR="008D5A11">
        <w:rPr>
          <w:highlight w:val="yellow"/>
        </w:rPr>
        <w:t>can</w:t>
      </w:r>
      <w:r w:rsidR="008A7568" w:rsidRPr="008D5A11">
        <w:rPr>
          <w:highlight w:val="yellow"/>
        </w:rPr>
        <w:t xml:space="preserve"> be observed</w:t>
      </w:r>
      <w:r w:rsidR="005E6C7F" w:rsidRPr="008D5A11">
        <w:rPr>
          <w:highlight w:val="yellow"/>
        </w:rPr>
        <w:t xml:space="preserve"> to be rotating</w:t>
      </w:r>
      <w:r w:rsidR="009C1F76" w:rsidRPr="008D5A11">
        <w:rPr>
          <w:highlight w:val="yellow"/>
        </w:rPr>
        <w:t xml:space="preserve"> with </w:t>
      </w:r>
      <w:r w:rsidR="00092A39" w:rsidRPr="008D5A11">
        <w:rPr>
          <w:highlight w:val="yellow"/>
        </w:rPr>
        <w:t>the action of beating cilia cover</w:t>
      </w:r>
      <w:r w:rsidR="008D5A11">
        <w:rPr>
          <w:highlight w:val="yellow"/>
        </w:rPr>
        <w:t>ing</w:t>
      </w:r>
      <w:r w:rsidR="00092A39" w:rsidRPr="008D5A11">
        <w:rPr>
          <w:highlight w:val="yellow"/>
        </w:rPr>
        <w:t xml:space="preserve"> the surface of </w:t>
      </w:r>
      <w:r w:rsidR="009417E4" w:rsidRPr="008D5A11">
        <w:rPr>
          <w:highlight w:val="yellow"/>
        </w:rPr>
        <w:t xml:space="preserve">the </w:t>
      </w:r>
      <w:r w:rsidR="00092A39" w:rsidRPr="008D5A11">
        <w:rPr>
          <w:highlight w:val="yellow"/>
        </w:rPr>
        <w:t xml:space="preserve">differentiated </w:t>
      </w:r>
      <w:r w:rsidR="005E6C7F" w:rsidRPr="008D5A11">
        <w:rPr>
          <w:highlight w:val="yellow"/>
        </w:rPr>
        <w:t>epith</w:t>
      </w:r>
      <w:r w:rsidR="00092A39" w:rsidRPr="008D5A11">
        <w:rPr>
          <w:highlight w:val="yellow"/>
        </w:rPr>
        <w:t>elium</w:t>
      </w:r>
    </w:p>
    <w:p w14:paraId="69DF46BA" w14:textId="6D56D561" w:rsidR="00651AD8" w:rsidRPr="0061437C" w:rsidRDefault="00651AD8" w:rsidP="0061437C">
      <w:pPr>
        <w:pStyle w:val="ListParagraph"/>
        <w:widowControl/>
        <w:ind w:left="0"/>
        <w:rPr>
          <w:b/>
          <w:lang w:eastAsia="ko-KR"/>
        </w:rPr>
      </w:pPr>
    </w:p>
    <w:p w14:paraId="25DAA7CD" w14:textId="55508B82" w:rsidR="00E14D87" w:rsidRDefault="007A66CA" w:rsidP="007A66CA">
      <w:pPr>
        <w:pStyle w:val="2"/>
        <w:widowControl/>
        <w:numPr>
          <w:ilvl w:val="0"/>
          <w:numId w:val="0"/>
        </w:numPr>
        <w:spacing w:line="240" w:lineRule="auto"/>
        <w:jc w:val="both"/>
      </w:pPr>
      <w:r>
        <w:t xml:space="preserve">5. </w:t>
      </w:r>
      <w:r w:rsidR="005E6C7F" w:rsidRPr="0061437C">
        <w:t xml:space="preserve">(Optional) </w:t>
      </w:r>
      <w:r w:rsidR="00FB6D4F" w:rsidRPr="0061437C">
        <w:t>High-resolution live</w:t>
      </w:r>
      <w:r w:rsidR="00E7612B" w:rsidRPr="0061437C">
        <w:t xml:space="preserve"> </w:t>
      </w:r>
      <w:r w:rsidR="005E6C7F" w:rsidRPr="0061437C">
        <w:t xml:space="preserve">imaging of developing organoids </w:t>
      </w:r>
    </w:p>
    <w:p w14:paraId="72F6CBDF" w14:textId="77777777" w:rsidR="008D5A11" w:rsidRPr="0061437C" w:rsidRDefault="008D5A11" w:rsidP="008D5A11">
      <w:pPr>
        <w:pStyle w:val="2"/>
        <w:widowControl/>
        <w:numPr>
          <w:ilvl w:val="0"/>
          <w:numId w:val="0"/>
        </w:numPr>
        <w:spacing w:line="240" w:lineRule="auto"/>
        <w:jc w:val="both"/>
      </w:pPr>
    </w:p>
    <w:p w14:paraId="7852CC5D" w14:textId="56CF3CB2" w:rsidR="005E6C7F" w:rsidRDefault="007741BB" w:rsidP="0061437C">
      <w:pPr>
        <w:pStyle w:val="ListParagraph"/>
        <w:widowControl/>
        <w:numPr>
          <w:ilvl w:val="1"/>
          <w:numId w:val="40"/>
        </w:numPr>
        <w:rPr>
          <w:bCs/>
          <w:lang w:eastAsia="ko-KR"/>
        </w:rPr>
      </w:pPr>
      <w:r w:rsidRPr="008D5A11">
        <w:rPr>
          <w:bCs/>
          <w:lang w:eastAsia="ko-KR"/>
        </w:rPr>
        <w:t xml:space="preserve">Prepare mRNA for microinjection. </w:t>
      </w:r>
    </w:p>
    <w:p w14:paraId="67585DAA" w14:textId="77777777" w:rsidR="008D5A11" w:rsidRPr="008D5A11" w:rsidRDefault="008D5A11" w:rsidP="008D5A11">
      <w:pPr>
        <w:pStyle w:val="ListParagraph"/>
        <w:widowControl/>
        <w:ind w:left="0"/>
        <w:rPr>
          <w:bCs/>
          <w:lang w:eastAsia="ko-KR"/>
        </w:rPr>
      </w:pPr>
    </w:p>
    <w:p w14:paraId="1355F711" w14:textId="71D9CEEB" w:rsidR="007741BB" w:rsidRPr="0061437C" w:rsidRDefault="007741BB" w:rsidP="0061437C">
      <w:pPr>
        <w:pStyle w:val="ListParagraph"/>
        <w:widowControl/>
        <w:numPr>
          <w:ilvl w:val="2"/>
          <w:numId w:val="44"/>
        </w:numPr>
      </w:pPr>
      <w:r w:rsidRPr="0061437C">
        <w:rPr>
          <w:lang w:eastAsia="ko-KR"/>
        </w:rPr>
        <w:t xml:space="preserve">To visualize </w:t>
      </w:r>
      <w:r w:rsidR="00E6399E" w:rsidRPr="0061437C">
        <w:rPr>
          <w:lang w:eastAsia="ko-KR"/>
        </w:rPr>
        <w:t xml:space="preserve">the </w:t>
      </w:r>
      <w:r w:rsidRPr="0061437C">
        <w:rPr>
          <w:lang w:eastAsia="ko-KR"/>
        </w:rPr>
        <w:t xml:space="preserve">epithelialization that </w:t>
      </w:r>
      <w:r w:rsidR="00E6399E" w:rsidRPr="0061437C">
        <w:rPr>
          <w:lang w:eastAsia="ko-KR"/>
        </w:rPr>
        <w:t xml:space="preserve">occurs </w:t>
      </w:r>
      <w:r w:rsidRPr="0061437C">
        <w:rPr>
          <w:lang w:eastAsia="ko-KR"/>
        </w:rPr>
        <w:t xml:space="preserve">at the initial stage of organoid formation, prepare mRNA for </w:t>
      </w:r>
      <w:r w:rsidR="00E6399E" w:rsidRPr="0061437C">
        <w:rPr>
          <w:lang w:eastAsia="ko-KR"/>
        </w:rPr>
        <w:t xml:space="preserve">the epithelial-specific zonula </w:t>
      </w:r>
      <w:proofErr w:type="spellStart"/>
      <w:r w:rsidR="00E6399E" w:rsidRPr="0061437C">
        <w:rPr>
          <w:lang w:eastAsia="ko-KR"/>
        </w:rPr>
        <w:t>occludens</w:t>
      </w:r>
      <w:proofErr w:type="spellEnd"/>
      <w:r w:rsidR="00E6399E" w:rsidRPr="0061437C">
        <w:rPr>
          <w:lang w:eastAsia="ko-KR"/>
        </w:rPr>
        <w:t xml:space="preserve"> protein-1</w:t>
      </w:r>
      <w:r w:rsidRPr="0061437C">
        <w:rPr>
          <w:lang w:eastAsia="ko-KR"/>
        </w:rPr>
        <w:t xml:space="preserve"> (ZO-1) and for outlining </w:t>
      </w:r>
      <w:r w:rsidR="005420C4" w:rsidRPr="0061437C">
        <w:rPr>
          <w:lang w:eastAsia="ko-KR"/>
        </w:rPr>
        <w:t xml:space="preserve">the </w:t>
      </w:r>
      <w:r w:rsidRPr="0061437C">
        <w:rPr>
          <w:lang w:eastAsia="ko-KR"/>
        </w:rPr>
        <w:t>cell membrane</w:t>
      </w:r>
      <w:r w:rsidR="00E6399E" w:rsidRPr="0061437C">
        <w:rPr>
          <w:lang w:eastAsia="ko-KR"/>
        </w:rPr>
        <w:t>s</w:t>
      </w:r>
      <w:r w:rsidRPr="0061437C">
        <w:rPr>
          <w:lang w:eastAsia="ko-KR"/>
        </w:rPr>
        <w:t xml:space="preserve"> by amplify</w:t>
      </w:r>
      <w:r w:rsidR="00E6399E" w:rsidRPr="0061437C">
        <w:rPr>
          <w:lang w:eastAsia="ko-KR"/>
        </w:rPr>
        <w:t>ing</w:t>
      </w:r>
      <w:r w:rsidRPr="0061437C">
        <w:rPr>
          <w:lang w:eastAsia="ko-KR"/>
        </w:rPr>
        <w:t xml:space="preserve"> pCS</w:t>
      </w:r>
      <w:r w:rsidRPr="0061437C">
        <w:t>2-ZO1-RFP and pCS2-mem-GFP plasmids</w:t>
      </w:r>
      <w:r w:rsidR="0004761A" w:rsidRPr="0061437C">
        <w:t xml:space="preserve"> (</w:t>
      </w:r>
      <w:r w:rsidR="008D5A11">
        <w:t>a</w:t>
      </w:r>
      <w:r w:rsidR="0004761A" w:rsidRPr="0061437C">
        <w:t xml:space="preserve"> </w:t>
      </w:r>
      <w:r w:rsidR="0004761A" w:rsidRPr="0061437C">
        <w:rPr>
          <w:lang w:eastAsia="ko-KR"/>
        </w:rPr>
        <w:t>gift from Lance Davidson)</w:t>
      </w:r>
      <w:r w:rsidR="0003577B" w:rsidRPr="0061437C">
        <w:t>.</w:t>
      </w:r>
    </w:p>
    <w:p w14:paraId="758B8546" w14:textId="77777777" w:rsidR="00804025" w:rsidRPr="0061437C" w:rsidRDefault="00804025" w:rsidP="0061437C">
      <w:pPr>
        <w:pStyle w:val="ListParagraph"/>
        <w:widowControl/>
        <w:ind w:left="0"/>
      </w:pPr>
    </w:p>
    <w:p w14:paraId="53100880" w14:textId="6EEFDE19" w:rsidR="007741BB" w:rsidRPr="0061437C" w:rsidRDefault="007741BB" w:rsidP="0061437C">
      <w:pPr>
        <w:pStyle w:val="ListParagraph"/>
        <w:widowControl/>
        <w:numPr>
          <w:ilvl w:val="2"/>
          <w:numId w:val="44"/>
        </w:numPr>
      </w:pPr>
      <w:r w:rsidRPr="0061437C">
        <w:t xml:space="preserve">Extract and linearize </w:t>
      </w:r>
      <w:r w:rsidR="00E6399E" w:rsidRPr="0061437C">
        <w:t xml:space="preserve">the plasmid </w:t>
      </w:r>
      <w:r w:rsidRPr="0061437C">
        <w:t>DNA</w:t>
      </w:r>
      <w:r w:rsidR="00E6399E" w:rsidRPr="0061437C">
        <w:t>, and then</w:t>
      </w:r>
      <w:r w:rsidRPr="0061437C">
        <w:t xml:space="preserve"> </w:t>
      </w:r>
      <w:r w:rsidR="0003577B" w:rsidRPr="0061437C">
        <w:rPr>
          <w:shd w:val="clear" w:color="auto" w:fill="FFFFFF"/>
        </w:rPr>
        <w:t xml:space="preserve">transcribe </w:t>
      </w:r>
      <w:r w:rsidR="008D5A11">
        <w:rPr>
          <w:shd w:val="clear" w:color="auto" w:fill="FFFFFF"/>
        </w:rPr>
        <w:t xml:space="preserve">the </w:t>
      </w:r>
      <w:r w:rsidR="0003577B" w:rsidRPr="0061437C">
        <w:rPr>
          <w:shd w:val="clear" w:color="auto" w:fill="FFFFFF"/>
        </w:rPr>
        <w:t xml:space="preserve">capped mRNA using </w:t>
      </w:r>
      <w:r w:rsidR="008D5A11">
        <w:rPr>
          <w:shd w:val="clear" w:color="auto" w:fill="FFFFFF"/>
        </w:rPr>
        <w:t xml:space="preserve">an </w:t>
      </w:r>
      <w:r w:rsidR="0003577B" w:rsidRPr="0061437C">
        <w:rPr>
          <w:shd w:val="clear" w:color="auto" w:fill="FFFFFF"/>
        </w:rPr>
        <w:t xml:space="preserve">SP6/T7 in vitro </w:t>
      </w:r>
      <w:r w:rsidR="008D5A11">
        <w:rPr>
          <w:shd w:val="clear" w:color="auto" w:fill="FFFFFF"/>
        </w:rPr>
        <w:t>t</w:t>
      </w:r>
      <w:r w:rsidR="0003577B" w:rsidRPr="0061437C">
        <w:rPr>
          <w:shd w:val="clear" w:color="auto" w:fill="FFFFFF"/>
        </w:rPr>
        <w:t>ranscription kit.</w:t>
      </w:r>
      <w:r w:rsidR="0003577B" w:rsidRPr="0061437C" w:rsidDel="0003577B">
        <w:t xml:space="preserve"> </w:t>
      </w:r>
    </w:p>
    <w:p w14:paraId="2420838A" w14:textId="77777777" w:rsidR="00804025" w:rsidRPr="0061437C" w:rsidRDefault="00804025" w:rsidP="0061437C">
      <w:pPr>
        <w:pStyle w:val="ListParagraph"/>
        <w:widowControl/>
        <w:ind w:left="0"/>
      </w:pPr>
    </w:p>
    <w:p w14:paraId="613BA7CE" w14:textId="4C4C2690" w:rsidR="001B7380" w:rsidRPr="0061437C" w:rsidRDefault="007741BB" w:rsidP="0061437C">
      <w:pPr>
        <w:pStyle w:val="ListParagraph"/>
        <w:widowControl/>
        <w:numPr>
          <w:ilvl w:val="2"/>
          <w:numId w:val="44"/>
        </w:numPr>
      </w:pPr>
      <w:r w:rsidRPr="0061437C">
        <w:t xml:space="preserve">Aliquot </w:t>
      </w:r>
      <w:r w:rsidR="00E6399E" w:rsidRPr="0061437C">
        <w:t xml:space="preserve">the </w:t>
      </w:r>
      <w:r w:rsidRPr="0061437C">
        <w:t xml:space="preserve">transcribed mRNA and store </w:t>
      </w:r>
      <w:r w:rsidR="00813FFA" w:rsidRPr="0061437C">
        <w:t xml:space="preserve">it </w:t>
      </w:r>
      <w:r w:rsidRPr="0061437C">
        <w:t>at -80</w:t>
      </w:r>
      <w:r w:rsidR="00E6399E" w:rsidRPr="0061437C">
        <w:t xml:space="preserve"> °</w:t>
      </w:r>
      <w:r w:rsidRPr="0061437C">
        <w:t>C.</w:t>
      </w:r>
    </w:p>
    <w:p w14:paraId="322A3192" w14:textId="77777777" w:rsidR="00804025" w:rsidRPr="0061437C" w:rsidRDefault="00804025" w:rsidP="0061437C">
      <w:pPr>
        <w:pStyle w:val="ListParagraph"/>
        <w:widowControl/>
        <w:ind w:left="0"/>
      </w:pPr>
    </w:p>
    <w:p w14:paraId="23BA14A3" w14:textId="799B7D20" w:rsidR="000B6B47" w:rsidRDefault="00E6399E" w:rsidP="0061437C">
      <w:pPr>
        <w:pStyle w:val="ListParagraph"/>
        <w:widowControl/>
        <w:numPr>
          <w:ilvl w:val="1"/>
          <w:numId w:val="40"/>
        </w:numPr>
        <w:rPr>
          <w:bCs/>
          <w:color w:val="auto"/>
        </w:rPr>
      </w:pPr>
      <w:r w:rsidRPr="008D5A11">
        <w:rPr>
          <w:bCs/>
        </w:rPr>
        <w:t xml:space="preserve">Microinject </w:t>
      </w:r>
      <w:r w:rsidR="009417E4" w:rsidRPr="008D5A11">
        <w:rPr>
          <w:bCs/>
        </w:rPr>
        <w:t xml:space="preserve">the </w:t>
      </w:r>
      <w:r w:rsidRPr="008D5A11">
        <w:rPr>
          <w:bCs/>
        </w:rPr>
        <w:t>mRNA in</w:t>
      </w:r>
      <w:r w:rsidR="001B7380" w:rsidRPr="008D5A11">
        <w:rPr>
          <w:bCs/>
        </w:rPr>
        <w:t xml:space="preserve">to </w:t>
      </w:r>
      <w:r w:rsidR="00813FFA" w:rsidRPr="008D5A11">
        <w:rPr>
          <w:bCs/>
        </w:rPr>
        <w:t xml:space="preserve">a </w:t>
      </w:r>
      <w:r w:rsidR="001B7380" w:rsidRPr="008D5A11">
        <w:rPr>
          <w:bCs/>
        </w:rPr>
        <w:t>fertilized embryo</w:t>
      </w:r>
      <w:r w:rsidR="001B7380" w:rsidRPr="008D5A11">
        <w:rPr>
          <w:bCs/>
          <w:color w:val="auto"/>
        </w:rPr>
        <w:t xml:space="preserve"> </w:t>
      </w:r>
    </w:p>
    <w:p w14:paraId="5D1C3A5F" w14:textId="77777777" w:rsidR="008D5A11" w:rsidRPr="008D5A11" w:rsidRDefault="008D5A11" w:rsidP="008D5A11">
      <w:pPr>
        <w:pStyle w:val="ListParagraph"/>
        <w:widowControl/>
        <w:ind w:left="0"/>
        <w:rPr>
          <w:bCs/>
          <w:color w:val="auto"/>
        </w:rPr>
      </w:pPr>
    </w:p>
    <w:p w14:paraId="2C1E5F3B" w14:textId="2A1EDFB3" w:rsidR="00EA76B7" w:rsidRPr="0061437C" w:rsidRDefault="00EA76B7" w:rsidP="0061437C">
      <w:pPr>
        <w:pStyle w:val="ListParagraph"/>
        <w:widowControl/>
        <w:numPr>
          <w:ilvl w:val="2"/>
          <w:numId w:val="67"/>
        </w:numPr>
      </w:pPr>
      <w:r w:rsidRPr="0061437C">
        <w:t xml:space="preserve">Place fertilized embryos in 3% </w:t>
      </w:r>
      <w:r w:rsidR="008D5A11">
        <w:t xml:space="preserve">density gradient medium </w:t>
      </w:r>
      <w:r w:rsidRPr="0061437C">
        <w:t xml:space="preserve">in </w:t>
      </w:r>
      <w:r w:rsidR="00E6399E" w:rsidRPr="0061437C">
        <w:t>1</w:t>
      </w:r>
      <w:r w:rsidR="008D5A11">
        <w:t>x</w:t>
      </w:r>
      <w:r w:rsidR="00E6399E" w:rsidRPr="0061437C">
        <w:t xml:space="preserve"> </w:t>
      </w:r>
      <w:r w:rsidRPr="0061437C">
        <w:t>MBS.</w:t>
      </w:r>
    </w:p>
    <w:p w14:paraId="693BB5EE" w14:textId="77777777" w:rsidR="00804025" w:rsidRPr="0061437C" w:rsidRDefault="00804025" w:rsidP="0061437C">
      <w:pPr>
        <w:pStyle w:val="ListParagraph"/>
        <w:widowControl/>
        <w:ind w:left="0"/>
      </w:pPr>
    </w:p>
    <w:p w14:paraId="2438303A" w14:textId="2B709836" w:rsidR="00EA76B7" w:rsidRPr="0061437C" w:rsidRDefault="00EA76B7" w:rsidP="0061437C">
      <w:pPr>
        <w:pStyle w:val="ListParagraph"/>
        <w:widowControl/>
        <w:numPr>
          <w:ilvl w:val="2"/>
          <w:numId w:val="67"/>
        </w:numPr>
      </w:pPr>
      <w:r w:rsidRPr="0061437C">
        <w:t>Load 3</w:t>
      </w:r>
      <w:r w:rsidR="00E6399E" w:rsidRPr="0061437C">
        <w:t>–</w:t>
      </w:r>
      <w:r w:rsidRPr="0061437C">
        <w:t xml:space="preserve">4 </w:t>
      </w:r>
      <w:proofErr w:type="spellStart"/>
      <w:r w:rsidR="00E6399E" w:rsidRPr="0061437C">
        <w:t>μ</w:t>
      </w:r>
      <w:r w:rsidR="008D5A11">
        <w:t>L</w:t>
      </w:r>
      <w:proofErr w:type="spellEnd"/>
      <w:r w:rsidRPr="0061437C">
        <w:t xml:space="preserve"> of mRNA</w:t>
      </w:r>
      <w:r w:rsidR="00221016" w:rsidRPr="0061437C">
        <w:t xml:space="preserve"> </w:t>
      </w:r>
      <w:r w:rsidR="00FE4693" w:rsidRPr="0061437C">
        <w:t xml:space="preserve">using a </w:t>
      </w:r>
      <w:r w:rsidR="00221016" w:rsidRPr="0061437C">
        <w:t>micro</w:t>
      </w:r>
      <w:r w:rsidR="008D5A11">
        <w:t>-</w:t>
      </w:r>
      <w:r w:rsidR="00221016" w:rsidRPr="0061437C">
        <w:t>loader</w:t>
      </w:r>
      <w:r w:rsidRPr="0061437C">
        <w:t xml:space="preserve"> </w:t>
      </w:r>
      <w:r w:rsidR="00FE4693" w:rsidRPr="0061437C">
        <w:t xml:space="preserve">tip </w:t>
      </w:r>
      <w:r w:rsidR="00E6399E" w:rsidRPr="0061437C">
        <w:t>in</w:t>
      </w:r>
      <w:r w:rsidRPr="0061437C">
        <w:t>to</w:t>
      </w:r>
      <w:r w:rsidR="00374B09" w:rsidRPr="0061437C">
        <w:t xml:space="preserve"> a</w:t>
      </w:r>
      <w:r w:rsidRPr="0061437C">
        <w:t xml:space="preserve"> pulled glass needle</w:t>
      </w:r>
      <w:r w:rsidR="00316416">
        <w:t xml:space="preserve"> </w:t>
      </w:r>
      <w:r w:rsidR="009120C2">
        <w:t>(</w:t>
      </w:r>
      <w:r w:rsidR="00316416">
        <w:t xml:space="preserve">a </w:t>
      </w:r>
      <w:r w:rsidR="009120C2">
        <w:t>long and fine taper</w:t>
      </w:r>
      <w:r w:rsidR="00316416">
        <w:t xml:space="preserve">ed needle tip with </w:t>
      </w:r>
      <w:r w:rsidR="00624301">
        <w:rPr>
          <w:rFonts w:asciiTheme="minorHAnsi" w:hAnsiTheme="minorHAnsi" w:cstheme="minorHAnsi"/>
        </w:rPr>
        <w:t>inner diameter</w:t>
      </w:r>
      <w:r w:rsidR="00624301">
        <w:t xml:space="preserve"> of </w:t>
      </w:r>
      <w:r w:rsidR="00316416">
        <w:t>10</w:t>
      </w:r>
      <w:r w:rsidR="00624301" w:rsidRPr="00D13D3E">
        <w:t>‒</w:t>
      </w:r>
      <w:r w:rsidR="00316416">
        <w:t>30</w:t>
      </w:r>
      <w:r w:rsidR="00624301">
        <w:rPr>
          <w:rFonts w:ascii="Symbol" w:hAnsi="Symbol"/>
        </w:rPr>
        <w:t xml:space="preserve"> </w:t>
      </w:r>
      <w:r w:rsidR="00624301">
        <w:t>µ</w:t>
      </w:r>
      <w:r w:rsidR="00316416">
        <w:rPr>
          <w:rFonts w:asciiTheme="minorHAnsi" w:hAnsiTheme="minorHAnsi" w:cstheme="minorHAnsi"/>
        </w:rPr>
        <w:t>m)</w:t>
      </w:r>
      <w:r w:rsidRPr="0061437C">
        <w:t>.</w:t>
      </w:r>
    </w:p>
    <w:p w14:paraId="65A816F5" w14:textId="77777777" w:rsidR="00804025" w:rsidRPr="0061437C" w:rsidRDefault="00804025" w:rsidP="0061437C">
      <w:pPr>
        <w:pStyle w:val="ListParagraph"/>
        <w:widowControl/>
        <w:ind w:left="0"/>
      </w:pPr>
    </w:p>
    <w:p w14:paraId="1A9EFA16" w14:textId="578B9673" w:rsidR="00EA76B7" w:rsidRPr="0061437C" w:rsidRDefault="00EA76B7" w:rsidP="0061437C">
      <w:pPr>
        <w:pStyle w:val="ListParagraph"/>
        <w:widowControl/>
        <w:numPr>
          <w:ilvl w:val="2"/>
          <w:numId w:val="67"/>
        </w:numPr>
      </w:pPr>
      <w:r w:rsidRPr="0061437C">
        <w:t xml:space="preserve">Attach the needle to </w:t>
      </w:r>
      <w:r w:rsidR="00374B09" w:rsidRPr="0061437C">
        <w:t xml:space="preserve">a </w:t>
      </w:r>
      <w:r w:rsidRPr="0061437C">
        <w:t xml:space="preserve">microinjector and </w:t>
      </w:r>
      <w:r w:rsidR="00E6399E" w:rsidRPr="0061437C">
        <w:t xml:space="preserve">adjust </w:t>
      </w:r>
      <w:r w:rsidRPr="0061437C">
        <w:t xml:space="preserve">the time and pressure to deliver </w:t>
      </w:r>
      <w:r w:rsidR="00E6399E" w:rsidRPr="0061437C">
        <w:t xml:space="preserve">a </w:t>
      </w:r>
      <w:r w:rsidRPr="0061437C">
        <w:t xml:space="preserve">constant volume of mRNA </w:t>
      </w:r>
      <w:r w:rsidR="00374B09" w:rsidRPr="0061437C">
        <w:t>for</w:t>
      </w:r>
      <w:r w:rsidRPr="0061437C">
        <w:t xml:space="preserve"> </w:t>
      </w:r>
      <w:r w:rsidR="00374B09" w:rsidRPr="0061437C">
        <w:t>micro</w:t>
      </w:r>
      <w:r w:rsidRPr="0061437C">
        <w:t>injection.</w:t>
      </w:r>
    </w:p>
    <w:p w14:paraId="1EDAAE3E" w14:textId="77777777" w:rsidR="00804025" w:rsidRPr="0061437C" w:rsidRDefault="00804025" w:rsidP="0061437C">
      <w:pPr>
        <w:pStyle w:val="ListParagraph"/>
        <w:widowControl/>
        <w:ind w:left="0"/>
      </w:pPr>
    </w:p>
    <w:p w14:paraId="5FECEFBD" w14:textId="48CDC099" w:rsidR="00EA76B7" w:rsidRPr="0061437C" w:rsidRDefault="00EA76B7" w:rsidP="0061437C">
      <w:pPr>
        <w:pStyle w:val="ListParagraph"/>
        <w:widowControl/>
        <w:numPr>
          <w:ilvl w:val="2"/>
          <w:numId w:val="67"/>
        </w:numPr>
      </w:pPr>
      <w:r w:rsidRPr="0061437C">
        <w:t xml:space="preserve">Inject </w:t>
      </w:r>
      <w:r w:rsidR="00E6399E" w:rsidRPr="0061437C">
        <w:t xml:space="preserve">the </w:t>
      </w:r>
      <w:r w:rsidRPr="0061437C">
        <w:t xml:space="preserve">mRNA just under the apical surface of the animal pole. A distinct pale-colored circular patch </w:t>
      </w:r>
      <w:r w:rsidR="00E6399E" w:rsidRPr="0061437C">
        <w:t xml:space="preserve">that is </w:t>
      </w:r>
      <w:r w:rsidR="00CA64FB" w:rsidRPr="0061437C">
        <w:t>caused by the</w:t>
      </w:r>
      <w:r w:rsidRPr="0061437C">
        <w:t xml:space="preserve"> expansion of </w:t>
      </w:r>
      <w:r w:rsidR="00CA64FB" w:rsidRPr="0061437C">
        <w:t xml:space="preserve">the </w:t>
      </w:r>
      <w:r w:rsidRPr="0061437C">
        <w:t xml:space="preserve">cortex </w:t>
      </w:r>
      <w:r w:rsidR="00CA64FB" w:rsidRPr="0061437C">
        <w:t>is</w:t>
      </w:r>
      <w:r w:rsidRPr="0061437C">
        <w:t xml:space="preserve"> visible at the time of microinjection.</w:t>
      </w:r>
    </w:p>
    <w:p w14:paraId="76391C95" w14:textId="77777777" w:rsidR="00804025" w:rsidRPr="0061437C" w:rsidRDefault="00804025" w:rsidP="0061437C">
      <w:pPr>
        <w:pStyle w:val="ListParagraph"/>
        <w:widowControl/>
        <w:ind w:left="0"/>
      </w:pPr>
    </w:p>
    <w:p w14:paraId="1FB60605" w14:textId="41FADFED" w:rsidR="00EA76B7" w:rsidRPr="0061437C" w:rsidRDefault="00EA76B7" w:rsidP="0061437C">
      <w:pPr>
        <w:pStyle w:val="ListParagraph"/>
        <w:widowControl/>
        <w:numPr>
          <w:ilvl w:val="2"/>
          <w:numId w:val="67"/>
        </w:numPr>
      </w:pPr>
      <w:r w:rsidRPr="0061437C">
        <w:t xml:space="preserve">Transfer </w:t>
      </w:r>
      <w:r w:rsidR="00CA64FB" w:rsidRPr="0061437C">
        <w:t xml:space="preserve">the injected </w:t>
      </w:r>
      <w:r w:rsidRPr="0061437C">
        <w:t>embryos to 1/3</w:t>
      </w:r>
      <w:r w:rsidR="00CA64FB" w:rsidRPr="0061437C">
        <w:t>X</w:t>
      </w:r>
      <w:r w:rsidRPr="0061437C">
        <w:t xml:space="preserve"> MBS and culture </w:t>
      </w:r>
      <w:r w:rsidR="00CA64FB" w:rsidRPr="0061437C">
        <w:t xml:space="preserve">them </w:t>
      </w:r>
      <w:r w:rsidRPr="0061437C">
        <w:t xml:space="preserve">to </w:t>
      </w:r>
      <w:r w:rsidR="008D5A11">
        <w:t>s</w:t>
      </w:r>
      <w:r w:rsidR="00CA64FB" w:rsidRPr="0061437C">
        <w:t xml:space="preserve">tage </w:t>
      </w:r>
      <w:r w:rsidRPr="0061437C">
        <w:t xml:space="preserve">9.5. </w:t>
      </w:r>
    </w:p>
    <w:p w14:paraId="65FBF1FA" w14:textId="77777777" w:rsidR="00804025" w:rsidRPr="0061437C" w:rsidRDefault="00804025" w:rsidP="0061437C">
      <w:pPr>
        <w:pStyle w:val="ListParagraph"/>
        <w:widowControl/>
        <w:ind w:left="0"/>
      </w:pPr>
    </w:p>
    <w:p w14:paraId="40ED4955" w14:textId="63EC5532" w:rsidR="00D27DE8" w:rsidRPr="0061437C" w:rsidRDefault="00EA76B7" w:rsidP="00D27DE8">
      <w:pPr>
        <w:pStyle w:val="ListParagraph"/>
        <w:widowControl/>
        <w:numPr>
          <w:ilvl w:val="2"/>
          <w:numId w:val="67"/>
        </w:numPr>
      </w:pPr>
      <w:r w:rsidRPr="0061437C">
        <w:t xml:space="preserve">Collect </w:t>
      </w:r>
      <w:r w:rsidR="00CA64FB" w:rsidRPr="0061437C">
        <w:t xml:space="preserve">the </w:t>
      </w:r>
      <w:r w:rsidRPr="0061437C">
        <w:t xml:space="preserve">fluorescently labeled embryos under </w:t>
      </w:r>
      <w:r w:rsidR="00CA64FB" w:rsidRPr="0061437C">
        <w:t xml:space="preserve">a </w:t>
      </w:r>
      <w:r w:rsidRPr="0061437C">
        <w:t>fluorescen</w:t>
      </w:r>
      <w:r w:rsidR="00624301">
        <w:t>ce</w:t>
      </w:r>
      <w:r w:rsidRPr="0061437C">
        <w:t xml:space="preserve"> stereoscope</w:t>
      </w:r>
      <w:r w:rsidR="00136D1B">
        <w:t xml:space="preserve"> (excitation/emission settings for GFP (488/510) and RFP (532/588)</w:t>
      </w:r>
      <w:r w:rsidRPr="0061437C">
        <w:t xml:space="preserve">. </w:t>
      </w:r>
    </w:p>
    <w:p w14:paraId="522ADC94" w14:textId="77777777" w:rsidR="00804025" w:rsidRPr="0061437C" w:rsidRDefault="00804025" w:rsidP="0061437C">
      <w:pPr>
        <w:pStyle w:val="ListParagraph"/>
        <w:widowControl/>
        <w:ind w:left="0"/>
      </w:pPr>
    </w:p>
    <w:p w14:paraId="72CBC231" w14:textId="7F23BAA5" w:rsidR="00804025" w:rsidRDefault="00EA76B7" w:rsidP="008D1CF1">
      <w:pPr>
        <w:pStyle w:val="ListParagraph"/>
        <w:widowControl/>
        <w:numPr>
          <w:ilvl w:val="2"/>
          <w:numId w:val="67"/>
        </w:numPr>
      </w:pPr>
      <w:r w:rsidRPr="0061437C">
        <w:t xml:space="preserve">Proceed </w:t>
      </w:r>
      <w:r w:rsidR="00CA64FB" w:rsidRPr="0061437C">
        <w:t xml:space="preserve">with </w:t>
      </w:r>
      <w:r w:rsidR="008D5A11">
        <w:t>s</w:t>
      </w:r>
      <w:r w:rsidR="00CA64FB" w:rsidRPr="008D5A11">
        <w:t xml:space="preserve">tep </w:t>
      </w:r>
      <w:r w:rsidR="00444A59" w:rsidRPr="008D5A11">
        <w:t>1.</w:t>
      </w:r>
      <w:r w:rsidR="000A7CC5" w:rsidRPr="008D5A11">
        <w:t>3</w:t>
      </w:r>
      <w:r w:rsidR="008D5A11">
        <w:t>.</w:t>
      </w:r>
    </w:p>
    <w:p w14:paraId="18BC4614" w14:textId="77777777" w:rsidR="008D5A11" w:rsidRPr="0061437C" w:rsidRDefault="008D5A11" w:rsidP="008D5A11">
      <w:pPr>
        <w:pStyle w:val="ListParagraph"/>
        <w:widowControl/>
        <w:ind w:left="0"/>
      </w:pPr>
    </w:p>
    <w:p w14:paraId="5D2BF155" w14:textId="4A2F6836" w:rsidR="000A7CC5" w:rsidRPr="008D5A11" w:rsidRDefault="000A7CC5" w:rsidP="0061437C">
      <w:pPr>
        <w:pStyle w:val="ListParagraph"/>
        <w:widowControl/>
        <w:numPr>
          <w:ilvl w:val="1"/>
          <w:numId w:val="40"/>
        </w:numPr>
        <w:rPr>
          <w:bCs/>
          <w:color w:val="auto"/>
        </w:rPr>
      </w:pPr>
      <w:r w:rsidRPr="008D5A11">
        <w:rPr>
          <w:bCs/>
          <w:color w:val="auto"/>
          <w:lang w:eastAsia="ko-KR"/>
        </w:rPr>
        <w:t>Assemble and culture the organoid (</w:t>
      </w:r>
      <w:r w:rsidR="008D5A11">
        <w:rPr>
          <w:bCs/>
          <w:color w:val="auto"/>
          <w:lang w:eastAsia="ko-KR"/>
        </w:rPr>
        <w:t>sections</w:t>
      </w:r>
      <w:r w:rsidR="00CA64FB" w:rsidRPr="008D5A11">
        <w:rPr>
          <w:bCs/>
          <w:color w:val="auto"/>
          <w:lang w:eastAsia="ko-KR"/>
        </w:rPr>
        <w:t xml:space="preserve"> </w:t>
      </w:r>
      <w:r w:rsidRPr="008D5A11">
        <w:rPr>
          <w:bCs/>
          <w:color w:val="auto"/>
          <w:lang w:eastAsia="ko-KR"/>
        </w:rPr>
        <w:t xml:space="preserve">3 and 4) until </w:t>
      </w:r>
      <w:r w:rsidR="00CA64FB" w:rsidRPr="008D5A11">
        <w:rPr>
          <w:bCs/>
          <w:color w:val="auto"/>
          <w:lang w:eastAsia="ko-KR"/>
        </w:rPr>
        <w:t xml:space="preserve">the </w:t>
      </w:r>
      <w:r w:rsidRPr="008D5A11">
        <w:rPr>
          <w:bCs/>
          <w:color w:val="auto"/>
          <w:lang w:eastAsia="ko-KR"/>
        </w:rPr>
        <w:t xml:space="preserve">desired </w:t>
      </w:r>
      <w:r w:rsidR="00813FFA" w:rsidRPr="008D5A11">
        <w:rPr>
          <w:bCs/>
          <w:color w:val="auto"/>
          <w:lang w:eastAsia="ko-KR"/>
        </w:rPr>
        <w:t>s</w:t>
      </w:r>
      <w:r w:rsidR="00CA64FB" w:rsidRPr="008D5A11">
        <w:rPr>
          <w:bCs/>
          <w:color w:val="auto"/>
          <w:lang w:eastAsia="ko-KR"/>
        </w:rPr>
        <w:t>tage</w:t>
      </w:r>
      <w:r w:rsidR="00813FFA" w:rsidRPr="008D5A11">
        <w:rPr>
          <w:bCs/>
          <w:color w:val="auto"/>
          <w:lang w:eastAsia="ko-KR"/>
        </w:rPr>
        <w:t xml:space="preserve"> of development</w:t>
      </w:r>
      <w:r w:rsidRPr="008D5A11">
        <w:rPr>
          <w:bCs/>
          <w:color w:val="auto"/>
          <w:lang w:eastAsia="ko-KR"/>
        </w:rPr>
        <w:t>.</w:t>
      </w:r>
    </w:p>
    <w:p w14:paraId="5EDD1774" w14:textId="77777777" w:rsidR="00804025" w:rsidRPr="0061437C" w:rsidRDefault="00804025" w:rsidP="0061437C">
      <w:pPr>
        <w:pStyle w:val="ListParagraph"/>
        <w:widowControl/>
        <w:ind w:left="0"/>
        <w:rPr>
          <w:b/>
          <w:color w:val="auto"/>
        </w:rPr>
      </w:pPr>
    </w:p>
    <w:p w14:paraId="50630F6F" w14:textId="77777777" w:rsidR="008D5A11" w:rsidRDefault="008D5A11" w:rsidP="0061437C">
      <w:pPr>
        <w:pStyle w:val="ListParagraph"/>
        <w:widowControl/>
        <w:numPr>
          <w:ilvl w:val="1"/>
          <w:numId w:val="40"/>
        </w:numPr>
        <w:rPr>
          <w:bCs/>
          <w:color w:val="auto"/>
          <w:highlight w:val="yellow"/>
        </w:rPr>
      </w:pPr>
      <w:r>
        <w:rPr>
          <w:bCs/>
          <w:color w:val="auto"/>
          <w:highlight w:val="yellow"/>
          <w:lang w:eastAsia="ko-KR"/>
        </w:rPr>
        <w:t>Perform l</w:t>
      </w:r>
      <w:r w:rsidR="00EA76B7" w:rsidRPr="008D5A11">
        <w:rPr>
          <w:bCs/>
          <w:color w:val="auto"/>
          <w:highlight w:val="yellow"/>
          <w:lang w:eastAsia="ko-KR"/>
        </w:rPr>
        <w:t>ive imaging</w:t>
      </w:r>
      <w:r>
        <w:rPr>
          <w:bCs/>
          <w:color w:val="auto"/>
          <w:highlight w:val="yellow"/>
          <w:lang w:eastAsia="ko-KR"/>
        </w:rPr>
        <w:t>.</w:t>
      </w:r>
    </w:p>
    <w:p w14:paraId="18CA0B23" w14:textId="125134CB" w:rsidR="00FA3F4C" w:rsidRPr="008D5A11" w:rsidRDefault="00EA76B7" w:rsidP="008D5A11">
      <w:pPr>
        <w:pStyle w:val="ListParagraph"/>
        <w:widowControl/>
        <w:ind w:left="0"/>
        <w:rPr>
          <w:bCs/>
          <w:color w:val="auto"/>
          <w:highlight w:val="yellow"/>
        </w:rPr>
      </w:pPr>
      <w:r w:rsidRPr="008D5A11">
        <w:rPr>
          <w:bCs/>
          <w:color w:val="auto"/>
          <w:highlight w:val="yellow"/>
          <w:lang w:eastAsia="ko-KR"/>
        </w:rPr>
        <w:t xml:space="preserve"> </w:t>
      </w:r>
    </w:p>
    <w:p w14:paraId="3866CB0B" w14:textId="279DDA59" w:rsidR="008D5A11" w:rsidRDefault="00C16527" w:rsidP="00523539">
      <w:pPr>
        <w:rPr>
          <w:highlight w:val="yellow"/>
          <w:lang w:eastAsia="ko-KR"/>
        </w:rPr>
      </w:pPr>
      <w:r>
        <w:rPr>
          <w:rFonts w:hint="eastAsia"/>
          <w:vanish/>
          <w:highlight w:val="yellow"/>
          <w:lang w:eastAsia="ko-KR"/>
        </w:rPr>
        <w:t>5</w:t>
      </w:r>
      <w:r>
        <w:rPr>
          <w:vanish/>
          <w:highlight w:val="yellow"/>
          <w:lang w:eastAsia="ko-KR"/>
        </w:rPr>
        <w:t xml:space="preserve">.4.1. </w:t>
      </w:r>
      <w:r w:rsidR="00164DA2" w:rsidRPr="0061437C">
        <w:rPr>
          <w:highlight w:val="yellow"/>
          <w:lang w:eastAsia="ko-KR"/>
        </w:rPr>
        <w:t xml:space="preserve">Prepare a </w:t>
      </w:r>
      <w:r w:rsidR="00CA64FB" w:rsidRPr="0061437C">
        <w:rPr>
          <w:highlight w:val="yellow"/>
          <w:lang w:eastAsia="ko-KR"/>
        </w:rPr>
        <w:t>glass-</w:t>
      </w:r>
      <w:r w:rsidR="00164DA2" w:rsidRPr="0061437C">
        <w:rPr>
          <w:highlight w:val="yellow"/>
          <w:lang w:eastAsia="ko-KR"/>
        </w:rPr>
        <w:t xml:space="preserve">bottom imaging chamber by gluing a cover glass to </w:t>
      </w:r>
      <w:r w:rsidR="00CA64FB" w:rsidRPr="0061437C">
        <w:rPr>
          <w:highlight w:val="yellow"/>
          <w:lang w:eastAsia="ko-KR"/>
        </w:rPr>
        <w:t>a custom-</w:t>
      </w:r>
      <w:r w:rsidR="00164DA2" w:rsidRPr="0061437C">
        <w:rPr>
          <w:highlight w:val="yellow"/>
          <w:lang w:eastAsia="ko-KR"/>
        </w:rPr>
        <w:t xml:space="preserve">milled acrylic </w:t>
      </w:r>
      <w:r w:rsidR="00374B09" w:rsidRPr="0061437C">
        <w:rPr>
          <w:highlight w:val="yellow"/>
          <w:lang w:eastAsia="ko-KR"/>
        </w:rPr>
        <w:t xml:space="preserve">chamber </w:t>
      </w:r>
      <w:r w:rsidR="00164DA2" w:rsidRPr="0061437C">
        <w:rPr>
          <w:highlight w:val="yellow"/>
          <w:lang w:eastAsia="ko-KR"/>
        </w:rPr>
        <w:t xml:space="preserve">using silicon grease. </w:t>
      </w:r>
    </w:p>
    <w:p w14:paraId="4047EB67" w14:textId="77777777" w:rsidR="008D5A11" w:rsidRDefault="008D5A11" w:rsidP="008D5A11">
      <w:pPr>
        <w:pStyle w:val="ListParagraph"/>
        <w:widowControl/>
        <w:ind w:left="0"/>
        <w:rPr>
          <w:highlight w:val="yellow"/>
          <w:lang w:eastAsia="ko-KR"/>
        </w:rPr>
      </w:pPr>
    </w:p>
    <w:p w14:paraId="617D3DE4" w14:textId="582BF500" w:rsidR="00164DA2" w:rsidRPr="0061437C" w:rsidRDefault="008D5A11" w:rsidP="008D5A11">
      <w:pPr>
        <w:pStyle w:val="ListParagraph"/>
        <w:widowControl/>
        <w:ind w:left="0"/>
        <w:rPr>
          <w:highlight w:val="yellow"/>
          <w:lang w:eastAsia="ko-KR"/>
        </w:rPr>
      </w:pPr>
      <w:r>
        <w:rPr>
          <w:highlight w:val="yellow"/>
          <w:lang w:eastAsia="ko-KR"/>
        </w:rPr>
        <w:t>NOTE: T</w:t>
      </w:r>
      <w:r w:rsidR="00164DA2" w:rsidRPr="0061437C">
        <w:rPr>
          <w:highlight w:val="yellow"/>
          <w:lang w:eastAsia="ko-KR"/>
        </w:rPr>
        <w:t xml:space="preserve">ightly seal the chamber to prevent </w:t>
      </w:r>
      <w:r w:rsidR="00CA64FB" w:rsidRPr="0061437C">
        <w:rPr>
          <w:highlight w:val="yellow"/>
          <w:lang w:eastAsia="ko-KR"/>
        </w:rPr>
        <w:t xml:space="preserve">leakage </w:t>
      </w:r>
      <w:r w:rsidR="00164DA2" w:rsidRPr="0061437C">
        <w:rPr>
          <w:highlight w:val="yellow"/>
          <w:lang w:eastAsia="ko-KR"/>
        </w:rPr>
        <w:t xml:space="preserve">of </w:t>
      </w:r>
      <w:r w:rsidR="00374B09" w:rsidRPr="0061437C">
        <w:rPr>
          <w:highlight w:val="yellow"/>
          <w:lang w:eastAsia="ko-KR"/>
        </w:rPr>
        <w:t>the culture media.</w:t>
      </w:r>
      <w:r w:rsidR="00164DA2" w:rsidRPr="0061437C">
        <w:rPr>
          <w:highlight w:val="yellow"/>
          <w:lang w:eastAsia="ko-KR"/>
        </w:rPr>
        <w:t xml:space="preserve"> </w:t>
      </w:r>
    </w:p>
    <w:p w14:paraId="3E945E19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3BF413E1" w14:textId="4EB74C77" w:rsidR="00EA76B7" w:rsidRPr="00C16527" w:rsidRDefault="00C16527" w:rsidP="00523539">
      <w:pPr>
        <w:widowControl/>
        <w:rPr>
          <w:highlight w:val="yellow"/>
        </w:rPr>
      </w:pPr>
      <w:r>
        <w:rPr>
          <w:highlight w:val="yellow"/>
        </w:rPr>
        <w:t xml:space="preserve">5.4.2. </w:t>
      </w:r>
      <w:r w:rsidR="00E14D87" w:rsidRPr="00C16527">
        <w:rPr>
          <w:highlight w:val="yellow"/>
        </w:rPr>
        <w:t xml:space="preserve">Fill </w:t>
      </w:r>
      <w:r w:rsidR="00164DA2" w:rsidRPr="00C16527">
        <w:rPr>
          <w:highlight w:val="yellow"/>
        </w:rPr>
        <w:t>the imaging chamber with</w:t>
      </w:r>
      <w:r w:rsidR="00E14D87" w:rsidRPr="00C16527">
        <w:rPr>
          <w:highlight w:val="yellow"/>
        </w:rPr>
        <w:t xml:space="preserve"> DFA. </w:t>
      </w:r>
    </w:p>
    <w:p w14:paraId="07B76120" w14:textId="77777777" w:rsidR="00804025" w:rsidRPr="0061437C" w:rsidRDefault="00804025" w:rsidP="0061437C">
      <w:pPr>
        <w:pStyle w:val="ListParagraph"/>
        <w:widowControl/>
        <w:ind w:left="0"/>
      </w:pPr>
    </w:p>
    <w:p w14:paraId="2520D4AA" w14:textId="473FD2D8" w:rsidR="008D5A11" w:rsidRDefault="00C16527" w:rsidP="00523539">
      <w:pPr>
        <w:pStyle w:val="ListParagraph"/>
        <w:widowControl/>
        <w:ind w:left="0"/>
      </w:pPr>
      <w:r>
        <w:rPr>
          <w:highlight w:val="yellow"/>
        </w:rPr>
        <w:t xml:space="preserve">5.4.3. </w:t>
      </w:r>
      <w:r w:rsidR="00164DA2" w:rsidRPr="0061437C">
        <w:rPr>
          <w:highlight w:val="yellow"/>
        </w:rPr>
        <w:t>P</w:t>
      </w:r>
      <w:r w:rsidR="00E14D87" w:rsidRPr="0061437C">
        <w:rPr>
          <w:highlight w:val="yellow"/>
        </w:rPr>
        <w:t xml:space="preserve">ick one hexagonal </w:t>
      </w:r>
      <w:r w:rsidR="00CA64FB" w:rsidRPr="0061437C">
        <w:rPr>
          <w:highlight w:val="yellow"/>
        </w:rPr>
        <w:t>transmission electron microscopy (</w:t>
      </w:r>
      <w:r w:rsidR="00E14D87" w:rsidRPr="0061437C">
        <w:rPr>
          <w:highlight w:val="yellow"/>
        </w:rPr>
        <w:t>TEM</w:t>
      </w:r>
      <w:r w:rsidR="00CA64FB" w:rsidRPr="0061437C">
        <w:rPr>
          <w:highlight w:val="yellow"/>
        </w:rPr>
        <w:t>)</w:t>
      </w:r>
      <w:r w:rsidR="00E14D87" w:rsidRPr="0061437C">
        <w:rPr>
          <w:highlight w:val="yellow"/>
        </w:rPr>
        <w:t xml:space="preserve"> grid (75</w:t>
      </w:r>
      <w:r w:rsidR="00CA64FB" w:rsidRPr="0061437C">
        <w:rPr>
          <w:highlight w:val="yellow"/>
        </w:rPr>
        <w:t xml:space="preserve"> </w:t>
      </w:r>
      <w:r w:rsidR="00E14D87" w:rsidRPr="0061437C">
        <w:rPr>
          <w:highlight w:val="yellow"/>
        </w:rPr>
        <w:t xml:space="preserve">mesh) from </w:t>
      </w:r>
      <w:r w:rsidR="00374B09" w:rsidRPr="0061437C">
        <w:rPr>
          <w:highlight w:val="yellow"/>
        </w:rPr>
        <w:t>a</w:t>
      </w:r>
      <w:r w:rsidR="0046391C" w:rsidRPr="0061437C">
        <w:rPr>
          <w:highlight w:val="yellow"/>
        </w:rPr>
        <w:t xml:space="preserve"> container using </w:t>
      </w:r>
      <w:r w:rsidR="00E14D87" w:rsidRPr="0061437C">
        <w:rPr>
          <w:highlight w:val="yellow"/>
        </w:rPr>
        <w:t>forcep</w:t>
      </w:r>
      <w:r w:rsidR="0046391C" w:rsidRPr="0061437C">
        <w:rPr>
          <w:highlight w:val="yellow"/>
        </w:rPr>
        <w:t>s</w:t>
      </w:r>
      <w:r w:rsidR="00E14D87" w:rsidRPr="0061437C">
        <w:rPr>
          <w:highlight w:val="yellow"/>
        </w:rPr>
        <w:t xml:space="preserve"> and apply </w:t>
      </w:r>
      <w:r w:rsidR="00CA64FB" w:rsidRPr="0061437C">
        <w:rPr>
          <w:highlight w:val="yellow"/>
        </w:rPr>
        <w:t xml:space="preserve">a </w:t>
      </w:r>
      <w:r w:rsidR="00E14D87" w:rsidRPr="0061437C">
        <w:rPr>
          <w:highlight w:val="yellow"/>
        </w:rPr>
        <w:t xml:space="preserve">tiny amount of grease </w:t>
      </w:r>
      <w:r w:rsidR="00CA64FB" w:rsidRPr="0061437C">
        <w:rPr>
          <w:highlight w:val="yellow"/>
        </w:rPr>
        <w:t xml:space="preserve">to </w:t>
      </w:r>
      <w:r w:rsidR="00E14D87" w:rsidRPr="0061437C">
        <w:rPr>
          <w:highlight w:val="yellow"/>
        </w:rPr>
        <w:t xml:space="preserve">the edge of </w:t>
      </w:r>
      <w:r w:rsidR="00CA64FB" w:rsidRPr="0061437C">
        <w:rPr>
          <w:highlight w:val="yellow"/>
        </w:rPr>
        <w:t>the grid</w:t>
      </w:r>
      <w:r w:rsidR="00E14D87" w:rsidRPr="0061437C">
        <w:rPr>
          <w:highlight w:val="yellow"/>
        </w:rPr>
        <w:t>.</w:t>
      </w:r>
      <w:r w:rsidR="00E14D87" w:rsidRPr="0061437C">
        <w:t xml:space="preserve"> </w:t>
      </w:r>
    </w:p>
    <w:p w14:paraId="6AC388B1" w14:textId="77777777" w:rsidR="008D5A11" w:rsidRDefault="008D5A11" w:rsidP="008D5A11">
      <w:pPr>
        <w:pStyle w:val="ListParagraph"/>
        <w:widowControl/>
        <w:ind w:left="0"/>
      </w:pPr>
    </w:p>
    <w:p w14:paraId="3F4A7A58" w14:textId="4F9D8559" w:rsidR="00EA76B7" w:rsidRPr="0061437C" w:rsidRDefault="008D5A11" w:rsidP="008D5A11">
      <w:pPr>
        <w:pStyle w:val="ListParagraph"/>
        <w:widowControl/>
        <w:ind w:left="0"/>
      </w:pPr>
      <w:r>
        <w:t>NOTE:</w:t>
      </w:r>
      <w:r w:rsidR="00E14D87" w:rsidRPr="0061437C">
        <w:t xml:space="preserve"> </w:t>
      </w:r>
      <w:r w:rsidR="00CA64FB" w:rsidRPr="0061437C">
        <w:t>The size of the mesh should be smaller than the</w:t>
      </w:r>
      <w:r w:rsidR="00164DA2" w:rsidRPr="0061437C">
        <w:t xml:space="preserve"> </w:t>
      </w:r>
      <w:r w:rsidR="00DC1BFB" w:rsidRPr="0061437C">
        <w:t xml:space="preserve">diameter of </w:t>
      </w:r>
      <w:r w:rsidR="009417E4" w:rsidRPr="0061437C">
        <w:t xml:space="preserve">the </w:t>
      </w:r>
      <w:r w:rsidR="00164DA2" w:rsidRPr="0061437C">
        <w:t>a</w:t>
      </w:r>
      <w:r w:rsidR="00E14D87" w:rsidRPr="0061437C">
        <w:t xml:space="preserve">ggregate so that </w:t>
      </w:r>
      <w:r w:rsidR="00CA64FB" w:rsidRPr="0061437C">
        <w:t xml:space="preserve">the aggregate </w:t>
      </w:r>
      <w:r w:rsidR="002F7331" w:rsidRPr="0061437C">
        <w:t>sits on</w:t>
      </w:r>
      <w:r w:rsidR="00EA76B7" w:rsidRPr="0061437C">
        <w:t xml:space="preserve"> the grid. </w:t>
      </w:r>
    </w:p>
    <w:p w14:paraId="710A09FB" w14:textId="77777777" w:rsidR="00804025" w:rsidRPr="0061437C" w:rsidRDefault="00804025" w:rsidP="0061437C">
      <w:pPr>
        <w:pStyle w:val="ListParagraph"/>
        <w:widowControl/>
        <w:ind w:left="0"/>
      </w:pPr>
    </w:p>
    <w:p w14:paraId="282D8596" w14:textId="7198643D" w:rsidR="00E14D87" w:rsidRPr="0061437C" w:rsidRDefault="00C16527" w:rsidP="00523539">
      <w:pPr>
        <w:pStyle w:val="ListParagraph"/>
        <w:widowControl/>
        <w:ind w:left="0"/>
        <w:rPr>
          <w:highlight w:val="yellow"/>
        </w:rPr>
      </w:pPr>
      <w:r>
        <w:rPr>
          <w:highlight w:val="yellow"/>
        </w:rPr>
        <w:t xml:space="preserve">5.4.4. </w:t>
      </w:r>
      <w:r w:rsidR="00E14D87" w:rsidRPr="0061437C">
        <w:rPr>
          <w:highlight w:val="yellow"/>
        </w:rPr>
        <w:t xml:space="preserve">Press down lightly </w:t>
      </w:r>
      <w:r w:rsidR="00374B09" w:rsidRPr="0061437C">
        <w:rPr>
          <w:highlight w:val="yellow"/>
        </w:rPr>
        <w:t>to secure</w:t>
      </w:r>
      <w:r w:rsidR="00E14D87" w:rsidRPr="0061437C">
        <w:rPr>
          <w:highlight w:val="yellow"/>
        </w:rPr>
        <w:t xml:space="preserve"> </w:t>
      </w:r>
      <w:r w:rsidR="00374B09" w:rsidRPr="0061437C">
        <w:rPr>
          <w:highlight w:val="yellow"/>
        </w:rPr>
        <w:t xml:space="preserve">the </w:t>
      </w:r>
      <w:r w:rsidR="00CA64FB" w:rsidRPr="0061437C">
        <w:rPr>
          <w:highlight w:val="yellow"/>
        </w:rPr>
        <w:t>T</w:t>
      </w:r>
      <w:r w:rsidR="00374B09" w:rsidRPr="0061437C">
        <w:rPr>
          <w:highlight w:val="yellow"/>
        </w:rPr>
        <w:t xml:space="preserve">EM grid </w:t>
      </w:r>
      <w:r w:rsidR="00CA64FB" w:rsidRPr="0061437C">
        <w:rPr>
          <w:highlight w:val="yellow"/>
        </w:rPr>
        <w:t>to</w:t>
      </w:r>
      <w:r w:rsidR="00374B09" w:rsidRPr="0061437C">
        <w:rPr>
          <w:highlight w:val="yellow"/>
        </w:rPr>
        <w:t xml:space="preserve"> the bottom of the imaging chamber.</w:t>
      </w:r>
      <w:r w:rsidR="00E14D87" w:rsidRPr="0061437C">
        <w:rPr>
          <w:highlight w:val="yellow"/>
        </w:rPr>
        <w:t xml:space="preserve"> </w:t>
      </w:r>
    </w:p>
    <w:p w14:paraId="2A5DDEB6" w14:textId="77777777" w:rsidR="00804025" w:rsidRPr="0061437C" w:rsidRDefault="00804025" w:rsidP="0061437C">
      <w:pPr>
        <w:pStyle w:val="ListParagraph"/>
        <w:widowControl/>
        <w:ind w:left="0"/>
      </w:pPr>
    </w:p>
    <w:p w14:paraId="67484AB1" w14:textId="54E6F887" w:rsidR="008D5A11" w:rsidRDefault="00C16527" w:rsidP="00523539">
      <w:pPr>
        <w:widowControl/>
      </w:pPr>
      <w:r>
        <w:rPr>
          <w:highlight w:val="yellow"/>
        </w:rPr>
        <w:t xml:space="preserve">5.4.5. </w:t>
      </w:r>
      <w:r w:rsidR="00E14D87" w:rsidRPr="00C16527">
        <w:rPr>
          <w:highlight w:val="yellow"/>
        </w:rPr>
        <w:t xml:space="preserve">Transfer </w:t>
      </w:r>
      <w:r w:rsidR="00CA64FB" w:rsidRPr="00C16527">
        <w:rPr>
          <w:highlight w:val="yellow"/>
        </w:rPr>
        <w:t xml:space="preserve">the </w:t>
      </w:r>
      <w:r w:rsidR="00E14D87" w:rsidRPr="00C16527">
        <w:rPr>
          <w:highlight w:val="yellow"/>
        </w:rPr>
        <w:t>aggregates to the imaging chambe</w:t>
      </w:r>
      <w:r w:rsidR="0086144E" w:rsidRPr="00C16527">
        <w:rPr>
          <w:highlight w:val="yellow"/>
        </w:rPr>
        <w:t xml:space="preserve">r and position them </w:t>
      </w:r>
      <w:r w:rsidR="00374B09" w:rsidRPr="00C16527">
        <w:rPr>
          <w:highlight w:val="yellow"/>
        </w:rPr>
        <w:t>within</w:t>
      </w:r>
      <w:r w:rsidR="0086144E" w:rsidRPr="00C16527">
        <w:rPr>
          <w:highlight w:val="yellow"/>
        </w:rPr>
        <w:t xml:space="preserve"> the grid.</w:t>
      </w:r>
      <w:r w:rsidR="0086144E" w:rsidRPr="0061437C">
        <w:t xml:space="preserve"> </w:t>
      </w:r>
      <w:r w:rsidR="008D5A11">
        <w:br/>
      </w:r>
    </w:p>
    <w:p w14:paraId="457797E5" w14:textId="5F394ACB" w:rsidR="00804025" w:rsidRPr="0061437C" w:rsidRDefault="008D5A11" w:rsidP="008D5A11">
      <w:pPr>
        <w:pStyle w:val="ListParagraph"/>
        <w:widowControl/>
        <w:ind w:left="0"/>
      </w:pPr>
      <w:r>
        <w:t>NOTE:</w:t>
      </w:r>
      <w:r w:rsidR="00570EBD" w:rsidRPr="0061437C">
        <w:t xml:space="preserve"> </w:t>
      </w:r>
      <w:r w:rsidR="0086144E" w:rsidRPr="0061437C">
        <w:t>Avoid position</w:t>
      </w:r>
      <w:r w:rsidR="00CA64FB" w:rsidRPr="0061437C">
        <w:t xml:space="preserve">ing </w:t>
      </w:r>
      <w:r w:rsidR="009417E4" w:rsidRPr="0061437C">
        <w:t xml:space="preserve">the </w:t>
      </w:r>
      <w:r w:rsidR="0086144E" w:rsidRPr="0061437C">
        <w:t xml:space="preserve">aggregates </w:t>
      </w:r>
      <w:r w:rsidR="00374B09" w:rsidRPr="0061437C">
        <w:t xml:space="preserve">next to </w:t>
      </w:r>
      <w:r w:rsidR="00E14D87" w:rsidRPr="0061437C">
        <w:t>the grease.</w:t>
      </w:r>
      <w:r w:rsidR="00DC1392" w:rsidRPr="0061437C">
        <w:t xml:space="preserve"> </w:t>
      </w:r>
      <w:r w:rsidR="009417E4" w:rsidRPr="0061437C">
        <w:t>Throughout the experiment, the a</w:t>
      </w:r>
      <w:r w:rsidR="00DC1392" w:rsidRPr="0061437C">
        <w:t>ggregates should sit on the TEM grid</w:t>
      </w:r>
      <w:r w:rsidR="008A1B21" w:rsidRPr="0061437C">
        <w:t xml:space="preserve"> without contacting </w:t>
      </w:r>
      <w:r w:rsidR="00DC1392" w:rsidRPr="0061437C">
        <w:t>the bottom of the chamber</w:t>
      </w:r>
      <w:r w:rsidR="006D161A" w:rsidRPr="0061437C">
        <w:t xml:space="preserve"> </w:t>
      </w:r>
      <w:r w:rsidR="008A1B21" w:rsidRPr="0061437C">
        <w:t xml:space="preserve">to prevent physical compression. </w:t>
      </w:r>
    </w:p>
    <w:p w14:paraId="2505B260" w14:textId="2F51A435" w:rsidR="00EA76B7" w:rsidRPr="0061437C" w:rsidRDefault="00EA76B7" w:rsidP="0061437C">
      <w:pPr>
        <w:pStyle w:val="ListParagraph"/>
        <w:widowControl/>
        <w:ind w:left="0"/>
      </w:pPr>
    </w:p>
    <w:p w14:paraId="2B7CC901" w14:textId="3A476D01" w:rsidR="008D5A11" w:rsidRDefault="00C16527" w:rsidP="00523539">
      <w:pPr>
        <w:pStyle w:val="ListParagraph"/>
        <w:widowControl/>
        <w:ind w:left="0"/>
      </w:pPr>
      <w:r>
        <w:rPr>
          <w:highlight w:val="yellow"/>
        </w:rPr>
        <w:t xml:space="preserve">5.4.5. </w:t>
      </w:r>
      <w:r w:rsidR="00E14D87" w:rsidRPr="0061437C">
        <w:rPr>
          <w:highlight w:val="yellow"/>
        </w:rPr>
        <w:t xml:space="preserve">Fill </w:t>
      </w:r>
      <w:r w:rsidR="00DC6020" w:rsidRPr="0061437C">
        <w:rPr>
          <w:highlight w:val="yellow"/>
        </w:rPr>
        <w:t xml:space="preserve">up </w:t>
      </w:r>
      <w:r w:rsidR="00E14D87" w:rsidRPr="0061437C">
        <w:rPr>
          <w:highlight w:val="yellow"/>
        </w:rPr>
        <w:t xml:space="preserve">the imaging chamber with DFA and seal it with </w:t>
      </w:r>
      <w:r w:rsidR="00CA64FB" w:rsidRPr="0061437C">
        <w:rPr>
          <w:highlight w:val="yellow"/>
        </w:rPr>
        <w:t xml:space="preserve">a </w:t>
      </w:r>
      <w:r w:rsidR="00E14D87" w:rsidRPr="0061437C">
        <w:rPr>
          <w:highlight w:val="yellow"/>
        </w:rPr>
        <w:t>cover glass and grease.</w:t>
      </w:r>
      <w:r w:rsidR="00E14D87" w:rsidRPr="0061437C">
        <w:t xml:space="preserve"> </w:t>
      </w:r>
    </w:p>
    <w:p w14:paraId="5C9CB1F8" w14:textId="77777777" w:rsidR="008D5A11" w:rsidRDefault="008D5A11" w:rsidP="008D5A11">
      <w:pPr>
        <w:pStyle w:val="ListParagraph"/>
        <w:widowControl/>
        <w:ind w:left="0"/>
      </w:pPr>
    </w:p>
    <w:p w14:paraId="4233B1C1" w14:textId="2E291AF9" w:rsidR="00EA76B7" w:rsidRPr="0061437C" w:rsidRDefault="008D5A11" w:rsidP="008D5A11">
      <w:pPr>
        <w:pStyle w:val="ListParagraph"/>
        <w:widowControl/>
        <w:ind w:left="0"/>
      </w:pPr>
      <w:r>
        <w:t>NOTE:</w:t>
      </w:r>
      <w:r w:rsidR="0086144E" w:rsidRPr="0061437C">
        <w:t xml:space="preserve"> </w:t>
      </w:r>
      <w:r>
        <w:t>T</w:t>
      </w:r>
      <w:r w:rsidR="00CA64FB" w:rsidRPr="0061437C">
        <w:t xml:space="preserve">he chamber </w:t>
      </w:r>
      <w:r w:rsidR="00E14D87" w:rsidRPr="0061437C">
        <w:t xml:space="preserve">should be </w:t>
      </w:r>
      <w:r w:rsidR="0086144E" w:rsidRPr="0061437C">
        <w:t xml:space="preserve">airtight </w:t>
      </w:r>
      <w:r w:rsidR="00CA64FB" w:rsidRPr="0061437C">
        <w:t xml:space="preserve">with no </w:t>
      </w:r>
      <w:r w:rsidR="0086144E" w:rsidRPr="0061437C">
        <w:t xml:space="preserve">air bubbles to prevent any </w:t>
      </w:r>
      <w:r w:rsidR="00CA64FB" w:rsidRPr="0061437C">
        <w:t xml:space="preserve">turbulence or movement </w:t>
      </w:r>
      <w:r w:rsidR="0086144E" w:rsidRPr="0061437C">
        <w:t>during imaging</w:t>
      </w:r>
      <w:r w:rsidR="00E14D87" w:rsidRPr="0061437C">
        <w:t>.</w:t>
      </w:r>
    </w:p>
    <w:p w14:paraId="6626D5CB" w14:textId="77777777" w:rsidR="00804025" w:rsidRPr="0061437C" w:rsidRDefault="00804025" w:rsidP="0061437C">
      <w:pPr>
        <w:pStyle w:val="ListParagraph"/>
        <w:widowControl/>
        <w:ind w:left="0"/>
      </w:pPr>
    </w:p>
    <w:p w14:paraId="43C13494" w14:textId="0BF937AE" w:rsidR="00E14D87" w:rsidRPr="00C16527" w:rsidRDefault="00C16527" w:rsidP="00523539">
      <w:pPr>
        <w:widowControl/>
        <w:rPr>
          <w:highlight w:val="yellow"/>
        </w:rPr>
      </w:pPr>
      <w:r>
        <w:rPr>
          <w:highlight w:val="yellow"/>
        </w:rPr>
        <w:lastRenderedPageBreak/>
        <w:t xml:space="preserve">5.4.6. </w:t>
      </w:r>
      <w:r w:rsidR="00705BD2" w:rsidRPr="00C16527">
        <w:rPr>
          <w:highlight w:val="yellow"/>
        </w:rPr>
        <w:t xml:space="preserve">To follow the </w:t>
      </w:r>
      <w:r w:rsidR="00CA64FB" w:rsidRPr="00C16527">
        <w:rPr>
          <w:highlight w:val="yellow"/>
        </w:rPr>
        <w:t xml:space="preserve">progression </w:t>
      </w:r>
      <w:r w:rsidR="00705BD2" w:rsidRPr="00C16527">
        <w:rPr>
          <w:highlight w:val="yellow"/>
        </w:rPr>
        <w:t xml:space="preserve">of </w:t>
      </w:r>
      <w:proofErr w:type="spellStart"/>
      <w:r w:rsidR="00705BD2" w:rsidRPr="00C16527">
        <w:rPr>
          <w:highlight w:val="yellow"/>
        </w:rPr>
        <w:t>mucocilia</w:t>
      </w:r>
      <w:r w:rsidR="008A1B21" w:rsidRPr="00C16527">
        <w:rPr>
          <w:highlight w:val="yellow"/>
        </w:rPr>
        <w:t>ry</w:t>
      </w:r>
      <w:proofErr w:type="spellEnd"/>
      <w:r w:rsidR="00705BD2" w:rsidRPr="00C16527">
        <w:rPr>
          <w:highlight w:val="yellow"/>
        </w:rPr>
        <w:t xml:space="preserve"> </w:t>
      </w:r>
      <w:r w:rsidR="00866CAF" w:rsidRPr="00C16527">
        <w:rPr>
          <w:highlight w:val="yellow"/>
        </w:rPr>
        <w:t>epithelial</w:t>
      </w:r>
      <w:r w:rsidR="00705BD2" w:rsidRPr="00C16527">
        <w:rPr>
          <w:highlight w:val="yellow"/>
        </w:rPr>
        <w:t xml:space="preserve"> </w:t>
      </w:r>
      <w:r w:rsidR="00CA64FB" w:rsidRPr="00C16527">
        <w:rPr>
          <w:highlight w:val="yellow"/>
        </w:rPr>
        <w:t>organoid formation</w:t>
      </w:r>
      <w:r w:rsidR="00705BD2" w:rsidRPr="00C16527">
        <w:rPr>
          <w:highlight w:val="yellow"/>
        </w:rPr>
        <w:t>, collect time-</w:t>
      </w:r>
      <w:r w:rsidR="00E14D87" w:rsidRPr="00C16527">
        <w:rPr>
          <w:highlight w:val="yellow"/>
        </w:rPr>
        <w:t>lapse</w:t>
      </w:r>
      <w:r w:rsidR="00CA64FB" w:rsidRPr="00C16527">
        <w:rPr>
          <w:highlight w:val="yellow"/>
        </w:rPr>
        <w:t xml:space="preserve"> </w:t>
      </w:r>
      <w:r w:rsidR="00E14D87" w:rsidRPr="00C16527">
        <w:rPr>
          <w:highlight w:val="yellow"/>
        </w:rPr>
        <w:t>z</w:t>
      </w:r>
      <w:r w:rsidR="00705BD2" w:rsidRPr="00C16527">
        <w:rPr>
          <w:highlight w:val="yellow"/>
        </w:rPr>
        <w:t>-</w:t>
      </w:r>
      <w:r w:rsidR="00E14D87" w:rsidRPr="00C16527">
        <w:rPr>
          <w:highlight w:val="yellow"/>
        </w:rPr>
        <w:t>stack images</w:t>
      </w:r>
      <w:r w:rsidR="003443D9">
        <w:rPr>
          <w:highlight w:val="yellow"/>
        </w:rPr>
        <w:t xml:space="preserve"> </w:t>
      </w:r>
      <w:r w:rsidR="00E14D87" w:rsidRPr="00C16527">
        <w:rPr>
          <w:highlight w:val="yellow"/>
        </w:rPr>
        <w:t xml:space="preserve">of aggregates </w:t>
      </w:r>
      <w:r w:rsidR="003614B0" w:rsidRPr="00C16527">
        <w:rPr>
          <w:highlight w:val="yellow"/>
        </w:rPr>
        <w:t>(from 2</w:t>
      </w:r>
      <w:r w:rsidR="00CA64FB" w:rsidRPr="00C16527">
        <w:rPr>
          <w:highlight w:val="yellow"/>
        </w:rPr>
        <w:t xml:space="preserve"> </w:t>
      </w:r>
      <w:proofErr w:type="spellStart"/>
      <w:r w:rsidR="003614B0" w:rsidRPr="00C16527">
        <w:rPr>
          <w:highlight w:val="yellow"/>
        </w:rPr>
        <w:t>hpa</w:t>
      </w:r>
      <w:proofErr w:type="spellEnd"/>
      <w:r w:rsidR="003614B0" w:rsidRPr="00C16527">
        <w:rPr>
          <w:highlight w:val="yellow"/>
        </w:rPr>
        <w:t xml:space="preserve">) </w:t>
      </w:r>
      <w:r w:rsidR="00E14D87" w:rsidRPr="00C16527">
        <w:rPr>
          <w:highlight w:val="yellow"/>
        </w:rPr>
        <w:t xml:space="preserve">using </w:t>
      </w:r>
      <w:r w:rsidR="00CA64FB" w:rsidRPr="00C16527">
        <w:rPr>
          <w:highlight w:val="yellow"/>
        </w:rPr>
        <w:t xml:space="preserve">a </w:t>
      </w:r>
      <w:r w:rsidR="0046391C" w:rsidRPr="00C16527">
        <w:rPr>
          <w:highlight w:val="yellow"/>
        </w:rPr>
        <w:t>confocal microscope</w:t>
      </w:r>
      <w:r w:rsidR="008D1CF1">
        <w:rPr>
          <w:highlight w:val="yellow"/>
        </w:rPr>
        <w:t>.</w:t>
      </w:r>
      <w:r w:rsidR="0046391C" w:rsidRPr="00C16527">
        <w:rPr>
          <w:highlight w:val="yellow"/>
        </w:rPr>
        <w:t xml:space="preserve"> </w:t>
      </w:r>
    </w:p>
    <w:p w14:paraId="7212A116" w14:textId="2497C39C" w:rsidR="00831E8B" w:rsidRDefault="00831E8B" w:rsidP="0061437C">
      <w:pPr>
        <w:pStyle w:val="ListParagraph"/>
        <w:widowControl/>
        <w:ind w:left="0"/>
        <w:rPr>
          <w:lang w:eastAsia="ko-KR"/>
        </w:rPr>
      </w:pPr>
    </w:p>
    <w:p w14:paraId="6D380F30" w14:textId="17DC9FAC" w:rsidR="003443D9" w:rsidRPr="00831E8B" w:rsidRDefault="003443D9" w:rsidP="003443D9">
      <w:pPr>
        <w:pStyle w:val="ListParagraph"/>
        <w:widowControl/>
        <w:ind w:left="0"/>
        <w:rPr>
          <w:lang w:eastAsia="ko-KR"/>
        </w:rPr>
      </w:pPr>
      <w:r w:rsidRPr="008D1CF1">
        <w:rPr>
          <w:rFonts w:hint="eastAsia"/>
          <w:lang w:eastAsia="ko-KR"/>
        </w:rPr>
        <w:t>N</w:t>
      </w:r>
      <w:r w:rsidRPr="008D1CF1">
        <w:rPr>
          <w:lang w:eastAsia="ko-KR"/>
        </w:rPr>
        <w:t xml:space="preserve">ote: We typically </w:t>
      </w:r>
      <w:r w:rsidR="008D1CF1" w:rsidRPr="008D1CF1">
        <w:rPr>
          <w:lang w:eastAsia="ko-KR"/>
        </w:rPr>
        <w:t>collect</w:t>
      </w:r>
      <w:r w:rsidRPr="008D1CF1">
        <w:rPr>
          <w:lang w:eastAsia="ko-KR"/>
        </w:rPr>
        <w:t xml:space="preserve"> ~120</w:t>
      </w:r>
      <w:r w:rsidR="00624301">
        <w:rPr>
          <w:lang w:eastAsia="ko-KR"/>
        </w:rPr>
        <w:t xml:space="preserve"> </w:t>
      </w:r>
      <w:r w:rsidR="00624301">
        <w:t>µ</w:t>
      </w:r>
      <w:r w:rsidRPr="008D1CF1">
        <w:t xml:space="preserve">m-thick </w:t>
      </w:r>
      <w:r w:rsidR="00624301">
        <w:t>z</w:t>
      </w:r>
      <w:r w:rsidRPr="008D1CF1">
        <w:t>-stack</w:t>
      </w:r>
      <w:r w:rsidR="00624301">
        <w:t>s</w:t>
      </w:r>
      <w:r w:rsidRPr="008D1CF1">
        <w:t xml:space="preserve"> every 15 min</w:t>
      </w:r>
      <w:r w:rsidR="008D1CF1" w:rsidRPr="008D1CF1">
        <w:t xml:space="preserve"> using</w:t>
      </w:r>
      <w:r w:rsidR="00624301">
        <w:t xml:space="preserve"> a</w:t>
      </w:r>
      <w:r w:rsidR="008D1CF1" w:rsidRPr="008D1CF1">
        <w:t xml:space="preserve"> 20</w:t>
      </w:r>
      <w:r w:rsidR="00624301">
        <w:t>X</w:t>
      </w:r>
      <w:r w:rsidR="008D1CF1" w:rsidRPr="008D1CF1">
        <w:t xml:space="preserve"> objective </w:t>
      </w:r>
      <w:r w:rsidR="008D1CF1" w:rsidRPr="008D1CF1">
        <w:rPr>
          <w:rFonts w:hint="eastAsia"/>
          <w:lang w:eastAsia="ko-KR"/>
        </w:rPr>
        <w:t>t</w:t>
      </w:r>
      <w:r w:rsidR="008D1CF1" w:rsidRPr="008D1CF1">
        <w:rPr>
          <w:lang w:eastAsia="ko-KR"/>
        </w:rPr>
        <w:t>o follow the dynamic cell behaviors,</w:t>
      </w:r>
      <w:r w:rsidR="008D1CF1" w:rsidRPr="008D1CF1">
        <w:t xml:space="preserve"> but these specifications should be optimized for the goal of experiments.</w:t>
      </w:r>
      <w:r w:rsidR="008D1CF1">
        <w:t xml:space="preserve"> </w:t>
      </w:r>
    </w:p>
    <w:p w14:paraId="7F6EE9CD" w14:textId="50E97AF6" w:rsidR="00D27DE8" w:rsidRPr="0061437C" w:rsidRDefault="00D27DE8" w:rsidP="0061437C">
      <w:pPr>
        <w:pStyle w:val="ListParagraph"/>
        <w:widowControl/>
        <w:ind w:left="0"/>
      </w:pPr>
    </w:p>
    <w:p w14:paraId="3C2B9C98" w14:textId="2FA336E3" w:rsidR="00E14D87" w:rsidRPr="00523539" w:rsidRDefault="00523539" w:rsidP="008D1CF1">
      <w:pPr>
        <w:widowControl/>
        <w:rPr>
          <w:b/>
          <w:lang w:eastAsia="ko-KR"/>
        </w:rPr>
      </w:pPr>
      <w:r>
        <w:rPr>
          <w:b/>
          <w:lang w:eastAsia="ko-KR"/>
        </w:rPr>
        <w:t xml:space="preserve">6. </w:t>
      </w:r>
      <w:r w:rsidR="00EA76B7" w:rsidRPr="00523539">
        <w:rPr>
          <w:b/>
          <w:lang w:eastAsia="ko-KR"/>
        </w:rPr>
        <w:t>(</w:t>
      </w:r>
      <w:r w:rsidR="00CA64FB" w:rsidRPr="00523539">
        <w:rPr>
          <w:b/>
          <w:lang w:eastAsia="ko-KR"/>
        </w:rPr>
        <w:t>Optional</w:t>
      </w:r>
      <w:r w:rsidR="00EA76B7" w:rsidRPr="00523539">
        <w:rPr>
          <w:b/>
          <w:lang w:eastAsia="ko-KR"/>
        </w:rPr>
        <w:t xml:space="preserve">) </w:t>
      </w:r>
      <w:r w:rsidR="001357CA" w:rsidRPr="00523539">
        <w:rPr>
          <w:b/>
          <w:lang w:eastAsia="ko-KR"/>
        </w:rPr>
        <w:t>Imaging</w:t>
      </w:r>
      <w:r w:rsidR="00900276" w:rsidRPr="00523539">
        <w:rPr>
          <w:b/>
          <w:lang w:eastAsia="ko-KR"/>
        </w:rPr>
        <w:t xml:space="preserve"> developing organoids </w:t>
      </w:r>
      <w:r w:rsidR="00EA76B7" w:rsidRPr="00523539">
        <w:rPr>
          <w:b/>
          <w:lang w:eastAsia="ko-KR"/>
        </w:rPr>
        <w:t xml:space="preserve">by fixation and immunostaining </w:t>
      </w:r>
    </w:p>
    <w:p w14:paraId="09768198" w14:textId="77777777" w:rsidR="008D5A11" w:rsidRPr="0061437C" w:rsidRDefault="008D5A11" w:rsidP="008D5A11">
      <w:pPr>
        <w:pStyle w:val="ListParagraph"/>
        <w:widowControl/>
        <w:ind w:left="0"/>
        <w:rPr>
          <w:b/>
          <w:lang w:eastAsia="ko-KR"/>
        </w:rPr>
      </w:pPr>
    </w:p>
    <w:p w14:paraId="56C06EDE" w14:textId="77777777" w:rsidR="008D5A11" w:rsidRDefault="002F1D7C" w:rsidP="0061437C">
      <w:pPr>
        <w:pStyle w:val="ListParagraph"/>
        <w:widowControl/>
        <w:numPr>
          <w:ilvl w:val="1"/>
          <w:numId w:val="46"/>
        </w:numPr>
      </w:pPr>
      <w:r w:rsidRPr="0061437C">
        <w:t>F</w:t>
      </w:r>
      <w:r w:rsidR="00354140" w:rsidRPr="0061437C">
        <w:t xml:space="preserve">ix organoids at </w:t>
      </w:r>
      <w:r w:rsidR="001357CA" w:rsidRPr="0061437C">
        <w:t xml:space="preserve">the </w:t>
      </w:r>
      <w:r w:rsidR="00354140" w:rsidRPr="0061437C">
        <w:t xml:space="preserve">desired stage </w:t>
      </w:r>
      <w:r w:rsidR="001357CA" w:rsidRPr="0061437C">
        <w:t xml:space="preserve">of development </w:t>
      </w:r>
      <w:r w:rsidR="00354140" w:rsidRPr="0061437C">
        <w:t xml:space="preserve">by transferring </w:t>
      </w:r>
      <w:r w:rsidR="001357CA" w:rsidRPr="0061437C">
        <w:t xml:space="preserve">them </w:t>
      </w:r>
      <w:r w:rsidR="00354140" w:rsidRPr="0061437C">
        <w:t xml:space="preserve">to a glass vial filled with </w:t>
      </w:r>
      <w:r w:rsidR="00813FFA" w:rsidRPr="0061437C">
        <w:t xml:space="preserve">a </w:t>
      </w:r>
      <w:r w:rsidR="00354140" w:rsidRPr="0061437C">
        <w:t>fixative solution.</w:t>
      </w:r>
      <w:r w:rsidR="00EE115C" w:rsidRPr="0061437C">
        <w:t xml:space="preserve"> </w:t>
      </w:r>
    </w:p>
    <w:p w14:paraId="1DD343F4" w14:textId="77777777" w:rsidR="008D5A11" w:rsidRDefault="008D5A11" w:rsidP="008D5A11">
      <w:pPr>
        <w:pStyle w:val="ListParagraph"/>
        <w:widowControl/>
        <w:ind w:left="0"/>
      </w:pPr>
    </w:p>
    <w:p w14:paraId="009686D0" w14:textId="63859E4D" w:rsidR="00354140" w:rsidRPr="0061437C" w:rsidRDefault="008D5A11" w:rsidP="008D5A11">
      <w:pPr>
        <w:pStyle w:val="ListParagraph"/>
        <w:widowControl/>
        <w:ind w:left="0"/>
      </w:pPr>
      <w:r>
        <w:t>NOTE:</w:t>
      </w:r>
      <w:r w:rsidR="00354140" w:rsidRPr="0061437C">
        <w:t xml:space="preserve"> </w:t>
      </w:r>
      <w:r w:rsidR="00E33E72" w:rsidRPr="0061437C">
        <w:t xml:space="preserve">Add </w:t>
      </w:r>
      <w:r w:rsidR="001357CA" w:rsidRPr="0061437C">
        <w:t>a volume of fixative solution that is &gt;20 times that of the</w:t>
      </w:r>
      <w:r w:rsidR="00E33E72" w:rsidRPr="0061437C">
        <w:t xml:space="preserve"> sample</w:t>
      </w:r>
      <w:r w:rsidR="00374B09" w:rsidRPr="0061437C">
        <w:t>s</w:t>
      </w:r>
      <w:r w:rsidR="00E33E72" w:rsidRPr="0061437C">
        <w:t xml:space="preserve"> to ensure complete</w:t>
      </w:r>
      <w:r w:rsidR="001357CA" w:rsidRPr="0061437C">
        <w:t xml:space="preserve"> </w:t>
      </w:r>
      <w:r w:rsidR="00E33E72" w:rsidRPr="0061437C">
        <w:t xml:space="preserve">fixation. </w:t>
      </w:r>
      <w:r w:rsidR="00C64B6D" w:rsidRPr="0061437C">
        <w:t xml:space="preserve">Perform </w:t>
      </w:r>
      <w:r w:rsidR="008B7055" w:rsidRPr="0061437C">
        <w:t xml:space="preserve">the </w:t>
      </w:r>
      <w:r w:rsidR="002F1D7C" w:rsidRPr="0061437C">
        <w:t>following process</w:t>
      </w:r>
      <w:r w:rsidR="00374B09" w:rsidRPr="0061437C">
        <w:t xml:space="preserve">es on </w:t>
      </w:r>
      <w:r w:rsidR="008B7055" w:rsidRPr="0061437C">
        <w:t xml:space="preserve">a </w:t>
      </w:r>
      <w:r w:rsidR="00374B09" w:rsidRPr="0061437C">
        <w:t xml:space="preserve">nutator unless </w:t>
      </w:r>
      <w:r w:rsidR="008B7055" w:rsidRPr="0061437C">
        <w:t xml:space="preserve">otherwise </w:t>
      </w:r>
      <w:r w:rsidR="00374B09" w:rsidRPr="0061437C">
        <w:t>noted</w:t>
      </w:r>
      <w:r w:rsidR="002F1D7C" w:rsidRPr="0061437C">
        <w:t xml:space="preserve">. </w:t>
      </w:r>
      <w:r w:rsidR="005E14C2" w:rsidRPr="0061437C">
        <w:t>In general,</w:t>
      </w:r>
      <w:r w:rsidR="001357CA" w:rsidRPr="0061437C">
        <w:t xml:space="preserve"> </w:t>
      </w:r>
      <w:r w:rsidR="005E14C2" w:rsidRPr="0061437C">
        <w:t xml:space="preserve">organoids are fixed with 4% </w:t>
      </w:r>
      <w:r w:rsidR="008B7055" w:rsidRPr="0061437C">
        <w:t xml:space="preserve">paraformaldehyde </w:t>
      </w:r>
      <w:r w:rsidR="005E14C2" w:rsidRPr="0061437C">
        <w:t>(PFA)</w:t>
      </w:r>
      <w:r w:rsidR="00374B09" w:rsidRPr="0061437C">
        <w:t xml:space="preserve"> in PBS</w:t>
      </w:r>
      <w:r w:rsidR="005E14C2" w:rsidRPr="0061437C">
        <w:t xml:space="preserve">. </w:t>
      </w:r>
      <w:r w:rsidR="008B7055" w:rsidRPr="0061437C">
        <w:t xml:space="preserve">However, different </w:t>
      </w:r>
      <w:r w:rsidR="00816F88" w:rsidRPr="0061437C">
        <w:t xml:space="preserve">fixatives </w:t>
      </w:r>
      <w:r w:rsidR="009417E4" w:rsidRPr="0061437C">
        <w:t xml:space="preserve">may </w:t>
      </w:r>
      <w:r w:rsidR="008B7055" w:rsidRPr="0061437C">
        <w:t xml:space="preserve">be </w:t>
      </w:r>
      <w:r w:rsidR="00816F88" w:rsidRPr="0061437C">
        <w:t>requi</w:t>
      </w:r>
      <w:r w:rsidR="00C17481" w:rsidRPr="0061437C">
        <w:t>red to detect specific proteins. F</w:t>
      </w:r>
      <w:r w:rsidR="00816F88" w:rsidRPr="0061437C">
        <w:t>or example</w:t>
      </w:r>
      <w:r w:rsidR="00C17481" w:rsidRPr="0061437C">
        <w:t>, we</w:t>
      </w:r>
      <w:r w:rsidR="00816F88" w:rsidRPr="0061437C">
        <w:t xml:space="preserve"> use</w:t>
      </w:r>
      <w:r w:rsidR="001357CA" w:rsidRPr="0061437C">
        <w:t>d</w:t>
      </w:r>
      <w:r w:rsidR="00816F88" w:rsidRPr="0061437C">
        <w:t xml:space="preserve"> </w:t>
      </w:r>
      <w:r w:rsidR="00E33E72" w:rsidRPr="0061437C">
        <w:t xml:space="preserve">4% </w:t>
      </w:r>
      <w:r w:rsidR="005E14C2" w:rsidRPr="0061437C">
        <w:t xml:space="preserve">PFA </w:t>
      </w:r>
      <w:r w:rsidR="00E33E72" w:rsidRPr="0061437C">
        <w:t xml:space="preserve">with 0.25% </w:t>
      </w:r>
      <w:r w:rsidR="005E14C2" w:rsidRPr="0061437C">
        <w:t>g</w:t>
      </w:r>
      <w:r w:rsidR="00E33E72" w:rsidRPr="0061437C">
        <w:t>luta</w:t>
      </w:r>
      <w:r w:rsidR="008B7055" w:rsidRPr="0061437C">
        <w:t>r</w:t>
      </w:r>
      <w:r w:rsidR="00E33E72" w:rsidRPr="0061437C">
        <w:t>aldehyde</w:t>
      </w:r>
      <w:r w:rsidR="00C17481" w:rsidRPr="0061437C">
        <w:t xml:space="preserve"> in PBS</w:t>
      </w:r>
      <w:r w:rsidR="001357CA" w:rsidRPr="0061437C">
        <w:t xml:space="preserve"> </w:t>
      </w:r>
      <w:r w:rsidR="00C17481" w:rsidRPr="0061437C">
        <w:t>to detect F-actin and acetylated</w:t>
      </w:r>
      <w:r w:rsidR="004C5D72" w:rsidRPr="0061437C">
        <w:t xml:space="preserve"> tubulin</w:t>
      </w:r>
      <w:r w:rsidR="00813FFA" w:rsidRPr="0061437C">
        <w:t>.</w:t>
      </w:r>
      <w:r w:rsidR="00CE48B2">
        <w:t xml:space="preserve"> </w:t>
      </w:r>
      <w:r w:rsidR="00EE115C" w:rsidRPr="0061437C">
        <w:t>T</w:t>
      </w:r>
      <w:r w:rsidR="00C17481" w:rsidRPr="0061437C">
        <w:t>o detect intelectin (ITLN) and ZO</w:t>
      </w:r>
      <w:r w:rsidR="001357CA" w:rsidRPr="0061437C">
        <w:t>-</w:t>
      </w:r>
      <w:r w:rsidR="00C17481" w:rsidRPr="0061437C">
        <w:t>1</w:t>
      </w:r>
      <w:r w:rsidR="00EE115C" w:rsidRPr="0061437C">
        <w:t xml:space="preserve"> organoids are fixed with ice-cold Dent’s solution (4:1 </w:t>
      </w:r>
      <w:proofErr w:type="spellStart"/>
      <w:r w:rsidR="00EE115C" w:rsidRPr="0061437C">
        <w:t>methanol:dimethyl</w:t>
      </w:r>
      <w:proofErr w:type="spellEnd"/>
      <w:r w:rsidR="00EE115C" w:rsidRPr="0061437C">
        <w:t xml:space="preserve"> sulfoxide)</w:t>
      </w:r>
      <w:r w:rsidR="00C17481" w:rsidRPr="0061437C">
        <w:t xml:space="preserve"> </w:t>
      </w:r>
      <w:r w:rsidR="00EE115C" w:rsidRPr="0061437C">
        <w:t>for overnight at -20</w:t>
      </w:r>
      <w:r>
        <w:t xml:space="preserve"> </w:t>
      </w:r>
      <w:r w:rsidR="00EE115C" w:rsidRPr="0061437C">
        <w:t>°C.</w:t>
      </w:r>
      <w:r>
        <w:t xml:space="preserve"> </w:t>
      </w:r>
      <w:r w:rsidR="00490F02" w:rsidRPr="0061437C">
        <w:t xml:space="preserve">Dent’s fixed organoids should be serially dehydrated </w:t>
      </w:r>
      <w:r w:rsidR="009417E4" w:rsidRPr="0061437C">
        <w:t>before</w:t>
      </w:r>
      <w:r w:rsidR="00490F02" w:rsidRPr="0061437C">
        <w:t xml:space="preserve"> washing (step 6.3). </w:t>
      </w:r>
      <w:r w:rsidR="0094125E" w:rsidRPr="0061437C">
        <w:t xml:space="preserve">Duration for antibody incubation and washing can be optimized for specific needs. </w:t>
      </w:r>
    </w:p>
    <w:p w14:paraId="4C2FDC1B" w14:textId="77777777" w:rsidR="00804025" w:rsidRPr="0061437C" w:rsidRDefault="00804025" w:rsidP="0061437C">
      <w:pPr>
        <w:pStyle w:val="ListParagraph"/>
        <w:widowControl/>
        <w:ind w:left="0"/>
      </w:pPr>
    </w:p>
    <w:p w14:paraId="198B788E" w14:textId="30EAD570" w:rsidR="00354140" w:rsidRPr="0061437C" w:rsidRDefault="002F1D7C" w:rsidP="0061437C">
      <w:pPr>
        <w:pStyle w:val="ListParagraph"/>
        <w:widowControl/>
        <w:numPr>
          <w:ilvl w:val="1"/>
          <w:numId w:val="46"/>
        </w:numPr>
      </w:pPr>
      <w:r w:rsidRPr="0061437C">
        <w:t>F</w:t>
      </w:r>
      <w:r w:rsidR="00354140" w:rsidRPr="0061437C">
        <w:t xml:space="preserve">ix organoids </w:t>
      </w:r>
      <w:r w:rsidR="00E815A4" w:rsidRPr="0061437C">
        <w:t>for 15</w:t>
      </w:r>
      <w:r w:rsidR="008B7055" w:rsidRPr="0061437C">
        <w:t xml:space="preserve"> </w:t>
      </w:r>
      <w:r w:rsidR="008D5A11">
        <w:t>min</w:t>
      </w:r>
      <w:r w:rsidR="00E815A4" w:rsidRPr="0061437C">
        <w:t xml:space="preserve"> </w:t>
      </w:r>
      <w:r w:rsidR="00354140" w:rsidRPr="0061437C">
        <w:t>at room temperature</w:t>
      </w:r>
      <w:r w:rsidRPr="0061437C">
        <w:t xml:space="preserve"> (RT)</w:t>
      </w:r>
      <w:r w:rsidR="00354140" w:rsidRPr="0061437C">
        <w:t xml:space="preserve"> or </w:t>
      </w:r>
      <w:r w:rsidR="00E815A4" w:rsidRPr="0061437C">
        <w:t>overnight at 4</w:t>
      </w:r>
      <w:r w:rsidR="008B7055" w:rsidRPr="0061437C">
        <w:t xml:space="preserve"> </w:t>
      </w:r>
      <w:r w:rsidR="00E815A4" w:rsidRPr="0061437C">
        <w:t>°C</w:t>
      </w:r>
      <w:r w:rsidR="008B7055" w:rsidRPr="0061437C">
        <w:t>.</w:t>
      </w:r>
    </w:p>
    <w:p w14:paraId="7A56A5BF" w14:textId="77777777" w:rsidR="00804025" w:rsidRPr="0061437C" w:rsidRDefault="00804025" w:rsidP="0061437C">
      <w:pPr>
        <w:pStyle w:val="ListParagraph"/>
        <w:widowControl/>
        <w:ind w:left="0"/>
      </w:pPr>
    </w:p>
    <w:p w14:paraId="4473561D" w14:textId="08ED1942" w:rsidR="002F1D7C" w:rsidRPr="0061437C" w:rsidRDefault="00354140" w:rsidP="0061437C">
      <w:pPr>
        <w:pStyle w:val="ListParagraph"/>
        <w:widowControl/>
        <w:numPr>
          <w:ilvl w:val="1"/>
          <w:numId w:val="46"/>
        </w:numPr>
        <w:rPr>
          <w:lang w:eastAsia="ko-KR"/>
        </w:rPr>
      </w:pPr>
      <w:r w:rsidRPr="0061437C">
        <w:rPr>
          <w:lang w:eastAsia="ko-KR"/>
        </w:rPr>
        <w:t>Wash 3</w:t>
      </w:r>
      <w:r w:rsidR="008B7055" w:rsidRPr="0061437C">
        <w:rPr>
          <w:lang w:eastAsia="ko-KR"/>
        </w:rPr>
        <w:t xml:space="preserve"> </w:t>
      </w:r>
      <w:r w:rsidRPr="0061437C">
        <w:rPr>
          <w:lang w:eastAsia="ko-KR"/>
        </w:rPr>
        <w:t>times with PBST (PBS with 0.1% Triton</w:t>
      </w:r>
      <w:r w:rsidR="008B7055" w:rsidRPr="0061437C">
        <w:rPr>
          <w:lang w:eastAsia="ko-KR"/>
        </w:rPr>
        <w:t xml:space="preserve"> </w:t>
      </w:r>
      <w:r w:rsidRPr="0061437C">
        <w:rPr>
          <w:lang w:eastAsia="ko-KR"/>
        </w:rPr>
        <w:t>X</w:t>
      </w:r>
      <w:r w:rsidR="002F1D7C" w:rsidRPr="0061437C">
        <w:rPr>
          <w:lang w:eastAsia="ko-KR"/>
        </w:rPr>
        <w:t>-100</w:t>
      </w:r>
      <w:r w:rsidRPr="0061437C">
        <w:rPr>
          <w:lang w:eastAsia="ko-KR"/>
        </w:rPr>
        <w:t>)</w:t>
      </w:r>
      <w:r w:rsidR="00C64B6D" w:rsidRPr="0061437C">
        <w:rPr>
          <w:lang w:eastAsia="ko-KR"/>
        </w:rPr>
        <w:t xml:space="preserve"> for 15</w:t>
      </w:r>
      <w:r w:rsidR="008B7055" w:rsidRPr="0061437C">
        <w:rPr>
          <w:lang w:eastAsia="ko-KR"/>
        </w:rPr>
        <w:t xml:space="preserve"> </w:t>
      </w:r>
      <w:r w:rsidR="008D5A11">
        <w:rPr>
          <w:lang w:eastAsia="ko-KR"/>
        </w:rPr>
        <w:t>min</w:t>
      </w:r>
      <w:r w:rsidR="00D61B92" w:rsidRPr="0061437C">
        <w:rPr>
          <w:lang w:eastAsia="ko-KR"/>
        </w:rPr>
        <w:t xml:space="preserve"> at RT.</w:t>
      </w:r>
    </w:p>
    <w:p w14:paraId="4A0EBD0F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358F4986" w14:textId="58945CC6" w:rsidR="002F1D7C" w:rsidRPr="0061437C" w:rsidRDefault="002F1D7C" w:rsidP="0061437C">
      <w:pPr>
        <w:pStyle w:val="ListParagraph"/>
        <w:widowControl/>
        <w:numPr>
          <w:ilvl w:val="1"/>
          <w:numId w:val="46"/>
        </w:numPr>
        <w:rPr>
          <w:lang w:eastAsia="ko-KR"/>
        </w:rPr>
      </w:pPr>
      <w:r w:rsidRPr="0061437C">
        <w:rPr>
          <w:lang w:eastAsia="ko-KR"/>
        </w:rPr>
        <w:t>Block unspecific binding with 10% goat serum in PBST (PBSGT) for 1</w:t>
      </w:r>
      <w:r w:rsidR="008B7055" w:rsidRPr="0061437C">
        <w:rPr>
          <w:lang w:eastAsia="ko-KR"/>
        </w:rPr>
        <w:t xml:space="preserve"> </w:t>
      </w:r>
      <w:r w:rsidR="008D5A11">
        <w:rPr>
          <w:lang w:eastAsia="ko-KR"/>
        </w:rPr>
        <w:t>h</w:t>
      </w:r>
      <w:r w:rsidRPr="0061437C">
        <w:rPr>
          <w:lang w:eastAsia="ko-KR"/>
        </w:rPr>
        <w:t xml:space="preserve"> at RT.</w:t>
      </w:r>
    </w:p>
    <w:p w14:paraId="167D6BFB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77063732" w14:textId="182B8166" w:rsidR="002F1D7C" w:rsidRPr="0061437C" w:rsidRDefault="002F1D7C" w:rsidP="0061437C">
      <w:pPr>
        <w:pStyle w:val="ListParagraph"/>
        <w:widowControl/>
        <w:numPr>
          <w:ilvl w:val="1"/>
          <w:numId w:val="46"/>
        </w:numPr>
      </w:pPr>
      <w:r w:rsidRPr="0061437C">
        <w:t>Incubate with primary antibody (1:200) in PBSGT overnight at 4</w:t>
      </w:r>
      <w:r w:rsidR="008B7055" w:rsidRPr="0061437C">
        <w:t xml:space="preserve"> °</w:t>
      </w:r>
      <w:r w:rsidRPr="0061437C">
        <w:t>C.</w:t>
      </w:r>
    </w:p>
    <w:p w14:paraId="152D3047" w14:textId="77777777" w:rsidR="00804025" w:rsidRPr="0061437C" w:rsidRDefault="00804025" w:rsidP="0061437C">
      <w:pPr>
        <w:pStyle w:val="ListParagraph"/>
        <w:widowControl/>
        <w:ind w:left="0"/>
      </w:pPr>
    </w:p>
    <w:p w14:paraId="4C1FA743" w14:textId="0401114C" w:rsidR="002F1D7C" w:rsidRPr="0061437C" w:rsidRDefault="002F1D7C" w:rsidP="0061437C">
      <w:pPr>
        <w:pStyle w:val="ListParagraph"/>
        <w:widowControl/>
        <w:numPr>
          <w:ilvl w:val="1"/>
          <w:numId w:val="46"/>
        </w:numPr>
        <w:rPr>
          <w:lang w:eastAsia="ko-KR"/>
        </w:rPr>
      </w:pPr>
      <w:r w:rsidRPr="0061437C">
        <w:rPr>
          <w:lang w:eastAsia="ko-KR"/>
        </w:rPr>
        <w:t>Wash 3</w:t>
      </w:r>
      <w:r w:rsidR="00813FFA" w:rsidRPr="0061437C">
        <w:rPr>
          <w:lang w:eastAsia="ko-KR"/>
        </w:rPr>
        <w:t xml:space="preserve"> </w:t>
      </w:r>
      <w:r w:rsidRPr="0061437C">
        <w:rPr>
          <w:lang w:eastAsia="ko-KR"/>
        </w:rPr>
        <w:t xml:space="preserve">times with PBST </w:t>
      </w:r>
      <w:r w:rsidR="00C64B6D" w:rsidRPr="0061437C">
        <w:rPr>
          <w:lang w:eastAsia="ko-KR"/>
        </w:rPr>
        <w:t>for 15</w:t>
      </w:r>
      <w:r w:rsidR="008B7055" w:rsidRPr="0061437C">
        <w:rPr>
          <w:lang w:eastAsia="ko-KR"/>
        </w:rPr>
        <w:t xml:space="preserve"> </w:t>
      </w:r>
      <w:r w:rsidR="008D5A11">
        <w:rPr>
          <w:lang w:eastAsia="ko-KR"/>
        </w:rPr>
        <w:t>min</w:t>
      </w:r>
      <w:r w:rsidR="00D61B92" w:rsidRPr="0061437C">
        <w:rPr>
          <w:lang w:eastAsia="ko-KR"/>
        </w:rPr>
        <w:t xml:space="preserve"> at RT.</w:t>
      </w:r>
    </w:p>
    <w:p w14:paraId="641E25B3" w14:textId="77777777" w:rsidR="00804025" w:rsidRPr="0061437C" w:rsidRDefault="00804025" w:rsidP="0061437C">
      <w:pPr>
        <w:pStyle w:val="ListParagraph"/>
        <w:widowControl/>
        <w:ind w:left="0"/>
        <w:rPr>
          <w:lang w:eastAsia="ko-KR"/>
        </w:rPr>
      </w:pPr>
    </w:p>
    <w:p w14:paraId="11498B0D" w14:textId="099708B2" w:rsidR="002F1D7C" w:rsidRPr="0061437C" w:rsidRDefault="002F1D7C" w:rsidP="0061437C">
      <w:pPr>
        <w:pStyle w:val="ListParagraph"/>
        <w:widowControl/>
        <w:numPr>
          <w:ilvl w:val="1"/>
          <w:numId w:val="46"/>
        </w:numPr>
      </w:pPr>
      <w:r w:rsidRPr="0061437C">
        <w:t xml:space="preserve">Incubate with secondary antibody </w:t>
      </w:r>
      <w:r w:rsidR="00C64B6D" w:rsidRPr="0061437C">
        <w:t>(1:200) in PBSGT overnight at 4</w:t>
      </w:r>
      <w:r w:rsidR="008B7055" w:rsidRPr="0061437C">
        <w:t xml:space="preserve"> °</w:t>
      </w:r>
      <w:r w:rsidR="00C64B6D" w:rsidRPr="0061437C">
        <w:t>C.</w:t>
      </w:r>
    </w:p>
    <w:p w14:paraId="024868E1" w14:textId="77777777" w:rsidR="00804025" w:rsidRPr="0061437C" w:rsidRDefault="00804025" w:rsidP="0061437C">
      <w:pPr>
        <w:pStyle w:val="ListParagraph"/>
        <w:widowControl/>
        <w:ind w:left="0"/>
      </w:pPr>
    </w:p>
    <w:p w14:paraId="5E95B511" w14:textId="218729B9" w:rsidR="00C64B6D" w:rsidRPr="0061437C" w:rsidRDefault="00C64B6D" w:rsidP="0061437C">
      <w:pPr>
        <w:pStyle w:val="ListParagraph"/>
        <w:widowControl/>
        <w:numPr>
          <w:ilvl w:val="1"/>
          <w:numId w:val="46"/>
        </w:numPr>
      </w:pPr>
      <w:r w:rsidRPr="0061437C">
        <w:rPr>
          <w:lang w:eastAsia="ko-KR"/>
        </w:rPr>
        <w:t>Wash 3</w:t>
      </w:r>
      <w:r w:rsidR="008B7055" w:rsidRPr="0061437C">
        <w:rPr>
          <w:lang w:eastAsia="ko-KR"/>
        </w:rPr>
        <w:t xml:space="preserve"> </w:t>
      </w:r>
      <w:r w:rsidRPr="0061437C">
        <w:rPr>
          <w:lang w:eastAsia="ko-KR"/>
        </w:rPr>
        <w:t>times with PBST for 15</w:t>
      </w:r>
      <w:r w:rsidR="008B7055" w:rsidRPr="0061437C">
        <w:rPr>
          <w:lang w:eastAsia="ko-KR"/>
        </w:rPr>
        <w:t xml:space="preserve"> </w:t>
      </w:r>
      <w:r w:rsidR="008D5A11">
        <w:rPr>
          <w:lang w:eastAsia="ko-KR"/>
        </w:rPr>
        <w:t>min</w:t>
      </w:r>
      <w:r w:rsidR="00D61B92" w:rsidRPr="0061437C">
        <w:rPr>
          <w:lang w:eastAsia="ko-KR"/>
        </w:rPr>
        <w:t xml:space="preserve"> at RT.</w:t>
      </w:r>
    </w:p>
    <w:p w14:paraId="08DC6D0A" w14:textId="77777777" w:rsidR="00804025" w:rsidRPr="0061437C" w:rsidRDefault="00804025" w:rsidP="0061437C">
      <w:pPr>
        <w:pStyle w:val="ListParagraph"/>
        <w:widowControl/>
        <w:ind w:left="0"/>
      </w:pPr>
    </w:p>
    <w:p w14:paraId="5C49DD9B" w14:textId="77777777" w:rsidR="008D5A11" w:rsidRDefault="004B5319" w:rsidP="0061437C">
      <w:pPr>
        <w:pStyle w:val="ListParagraph"/>
        <w:widowControl/>
        <w:numPr>
          <w:ilvl w:val="1"/>
          <w:numId w:val="46"/>
        </w:numPr>
      </w:pPr>
      <w:r w:rsidRPr="0061437C">
        <w:t xml:space="preserve">Transfer the fixed and </w:t>
      </w:r>
      <w:proofErr w:type="spellStart"/>
      <w:r w:rsidRPr="0061437C">
        <w:t>immunostained</w:t>
      </w:r>
      <w:proofErr w:type="spellEnd"/>
      <w:r w:rsidRPr="0061437C">
        <w:t xml:space="preserve"> organoids to </w:t>
      </w:r>
      <w:r w:rsidR="00E815A4" w:rsidRPr="0061437C">
        <w:t>an</w:t>
      </w:r>
      <w:r w:rsidRPr="0061437C">
        <w:t xml:space="preserve"> </w:t>
      </w:r>
      <w:r w:rsidR="0055531E" w:rsidRPr="0061437C">
        <w:t xml:space="preserve">imaging chamber and proceed </w:t>
      </w:r>
      <w:r w:rsidR="008B7055" w:rsidRPr="0061437C">
        <w:t>with</w:t>
      </w:r>
      <w:r w:rsidR="00570EBD" w:rsidRPr="0061437C">
        <w:t xml:space="preserve"> </w:t>
      </w:r>
      <w:r w:rsidR="0055531E" w:rsidRPr="0061437C">
        <w:t>confocal</w:t>
      </w:r>
      <w:r w:rsidR="008D5A11">
        <w:t xml:space="preserve"> </w:t>
      </w:r>
      <w:r w:rsidR="0055531E" w:rsidRPr="0061437C">
        <w:t>imaging.</w:t>
      </w:r>
      <w:r w:rsidR="008D5A11">
        <w:t xml:space="preserve"> </w:t>
      </w:r>
    </w:p>
    <w:p w14:paraId="70235A3E" w14:textId="27B32B9A" w:rsidR="00E14D87" w:rsidRPr="0061437C" w:rsidRDefault="0055531E" w:rsidP="008D5A11">
      <w:pPr>
        <w:pStyle w:val="ListParagraph"/>
        <w:widowControl/>
        <w:ind w:left="0"/>
      </w:pPr>
      <w:r w:rsidRPr="0061437C">
        <w:t xml:space="preserve"> </w:t>
      </w:r>
      <w:bookmarkEnd w:id="0"/>
    </w:p>
    <w:p w14:paraId="3E79FCA8" w14:textId="4793059B" w:rsidR="006305D7" w:rsidRPr="0061437C" w:rsidRDefault="006305D7" w:rsidP="0061437C">
      <w:pPr>
        <w:widowControl/>
        <w:rPr>
          <w:b/>
        </w:rPr>
      </w:pPr>
      <w:r w:rsidRPr="0061437C">
        <w:rPr>
          <w:b/>
        </w:rPr>
        <w:t>REPRESENTATIVE RESULTS</w:t>
      </w:r>
      <w:r w:rsidR="00EF1462" w:rsidRPr="0061437C">
        <w:rPr>
          <w:b/>
        </w:rPr>
        <w:t xml:space="preserve">: </w:t>
      </w:r>
    </w:p>
    <w:p w14:paraId="24594EA0" w14:textId="484C72B1" w:rsidR="00623B75" w:rsidRPr="0061437C" w:rsidRDefault="00A74F2B" w:rsidP="0061437C">
      <w:pPr>
        <w:widowControl/>
      </w:pPr>
      <w:r w:rsidRPr="0061437C">
        <w:t xml:space="preserve">This standardized protocol generates a </w:t>
      </w:r>
      <w:proofErr w:type="spellStart"/>
      <w:r w:rsidRPr="0061437C">
        <w:t>mucocili</w:t>
      </w:r>
      <w:r w:rsidR="00C42EED" w:rsidRPr="0061437C">
        <w:t>a</w:t>
      </w:r>
      <w:r w:rsidR="000E1427" w:rsidRPr="0061437C">
        <w:t>ry</w:t>
      </w:r>
      <w:proofErr w:type="spellEnd"/>
      <w:r w:rsidRPr="0061437C">
        <w:t xml:space="preserve"> epithelia</w:t>
      </w:r>
      <w:r w:rsidR="00E7612B" w:rsidRPr="0061437C">
        <w:t>l</w:t>
      </w:r>
      <w:r w:rsidRPr="0061437C">
        <w:t xml:space="preserve"> organoid from </w:t>
      </w:r>
      <w:r w:rsidR="00C42EED" w:rsidRPr="0061437C">
        <w:t xml:space="preserve">multipotent </w:t>
      </w:r>
      <w:r w:rsidR="00AA34CC" w:rsidRPr="0061437C">
        <w:t>progenitors</w:t>
      </w:r>
      <w:r w:rsidR="00C42EED" w:rsidRPr="0061437C">
        <w:t xml:space="preserve"> isolated from </w:t>
      </w:r>
      <w:r w:rsidR="00993D7D" w:rsidRPr="0061437C">
        <w:t xml:space="preserve">the </w:t>
      </w:r>
      <w:r w:rsidR="00813FFA" w:rsidRPr="0061437C">
        <w:t>early</w:t>
      </w:r>
      <w:r w:rsidR="00AA34CC" w:rsidRPr="0061437C">
        <w:t xml:space="preserve"> gastrula </w:t>
      </w:r>
      <w:r w:rsidR="00C42EED" w:rsidRPr="0061437C">
        <w:t xml:space="preserve">stage </w:t>
      </w:r>
      <w:r w:rsidRPr="0061437C">
        <w:rPr>
          <w:i/>
        </w:rPr>
        <w:t>X</w:t>
      </w:r>
      <w:r w:rsidR="008D5A11">
        <w:rPr>
          <w:i/>
        </w:rPr>
        <w:t>.</w:t>
      </w:r>
      <w:r w:rsidRPr="0061437C">
        <w:rPr>
          <w:i/>
        </w:rPr>
        <w:t xml:space="preserve"> </w:t>
      </w:r>
      <w:proofErr w:type="spellStart"/>
      <w:r w:rsidRPr="0061437C">
        <w:rPr>
          <w:i/>
        </w:rPr>
        <w:t>laevis</w:t>
      </w:r>
      <w:proofErr w:type="spellEnd"/>
      <w:r w:rsidR="00C42EED" w:rsidRPr="0061437C">
        <w:t xml:space="preserve"> </w:t>
      </w:r>
      <w:r w:rsidRPr="0061437C">
        <w:t>embryo</w:t>
      </w:r>
      <w:r w:rsidR="00813FFA" w:rsidRPr="0061437C">
        <w:t>s</w:t>
      </w:r>
      <w:r w:rsidRPr="0061437C">
        <w:t xml:space="preserve"> within 24 h of cultivation</w:t>
      </w:r>
      <w:r w:rsidR="00F9447C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F9447C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F9447C" w:rsidRPr="0061437C">
        <w:fldChar w:fldCharType="end"/>
      </w:r>
      <w:r w:rsidRPr="0061437C">
        <w:t xml:space="preserve">. Collected deep </w:t>
      </w:r>
      <w:r w:rsidR="00C42EED" w:rsidRPr="0061437C">
        <w:t xml:space="preserve">ectoderm </w:t>
      </w:r>
      <w:r w:rsidRPr="0061437C">
        <w:t xml:space="preserve">cells self-assemble to form an aggregate </w:t>
      </w:r>
      <w:r w:rsidR="00C42EED" w:rsidRPr="0061437C">
        <w:t xml:space="preserve">in a non-adhesive PCR tube </w:t>
      </w:r>
      <w:r w:rsidRPr="0061437C">
        <w:t xml:space="preserve">and </w:t>
      </w:r>
      <w:r w:rsidR="00C42EED" w:rsidRPr="0061437C">
        <w:t xml:space="preserve">undergo surface </w:t>
      </w:r>
      <w:r w:rsidRPr="0061437C">
        <w:t xml:space="preserve">epithelialization </w:t>
      </w:r>
      <w:r w:rsidR="00C42EED" w:rsidRPr="0061437C">
        <w:t>and</w:t>
      </w:r>
      <w:r w:rsidRPr="0061437C">
        <w:t xml:space="preserve"> </w:t>
      </w:r>
      <w:r w:rsidR="00AA34CC" w:rsidRPr="0061437C">
        <w:t xml:space="preserve">goblet cell </w:t>
      </w:r>
      <w:r w:rsidRPr="0061437C">
        <w:t>differentiation</w:t>
      </w:r>
      <w:r w:rsidR="00AA34CC" w:rsidRPr="0061437C">
        <w:t>. The newly epithelialized surface of aggregates provide</w:t>
      </w:r>
      <w:r w:rsidR="008D5A11">
        <w:t>s</w:t>
      </w:r>
      <w:r w:rsidR="00AA34CC" w:rsidRPr="0061437C">
        <w:t xml:space="preserve"> a substrate similar to </w:t>
      </w:r>
      <w:r w:rsidR="00A91D3D" w:rsidRPr="0061437C">
        <w:t xml:space="preserve">the </w:t>
      </w:r>
      <w:r w:rsidR="00E62057" w:rsidRPr="0061437C">
        <w:t xml:space="preserve">native epithelium </w:t>
      </w:r>
      <w:r w:rsidR="00A91D3D" w:rsidRPr="0061437C">
        <w:t xml:space="preserve">found </w:t>
      </w:r>
      <w:r w:rsidR="00AA34CC" w:rsidRPr="008D5A11">
        <w:rPr>
          <w:iCs/>
        </w:rPr>
        <w:t xml:space="preserve">in vivo </w:t>
      </w:r>
      <w:r w:rsidR="00AA34CC" w:rsidRPr="0061437C">
        <w:t xml:space="preserve">for </w:t>
      </w:r>
      <w:r w:rsidR="00AA34CC" w:rsidRPr="0061437C">
        <w:lastRenderedPageBreak/>
        <w:t xml:space="preserve">intercalating inner cells (e.g., </w:t>
      </w:r>
      <w:proofErr w:type="spellStart"/>
      <w:r w:rsidR="00AA34CC" w:rsidRPr="0061437C">
        <w:t>multiciliated</w:t>
      </w:r>
      <w:proofErr w:type="spellEnd"/>
      <w:r w:rsidR="00AA34CC" w:rsidRPr="0061437C">
        <w:t xml:space="preserve"> and other accessory cells) </w:t>
      </w:r>
      <w:r w:rsidR="00E62057" w:rsidRPr="0061437C">
        <w:t>and develop</w:t>
      </w:r>
      <w:r w:rsidR="00993D7D" w:rsidRPr="0061437C">
        <w:t>s</w:t>
      </w:r>
      <w:r w:rsidR="00E62057" w:rsidRPr="0061437C">
        <w:t xml:space="preserve"> to form</w:t>
      </w:r>
      <w:r w:rsidR="00CE48B2">
        <w:t xml:space="preserve"> </w:t>
      </w:r>
      <w:proofErr w:type="spellStart"/>
      <w:r w:rsidR="00953B72" w:rsidRPr="0061437C">
        <w:t>mucocilia</w:t>
      </w:r>
      <w:r w:rsidR="00E62057" w:rsidRPr="0061437C">
        <w:t>ry</w:t>
      </w:r>
      <w:proofErr w:type="spellEnd"/>
      <w:r w:rsidR="00E62057" w:rsidRPr="0061437C">
        <w:t xml:space="preserve"> </w:t>
      </w:r>
      <w:r w:rsidR="00953B72" w:rsidRPr="0061437C">
        <w:t>epithelia</w:t>
      </w:r>
      <w:r w:rsidR="00E7612B" w:rsidRPr="0061437C">
        <w:t>l</w:t>
      </w:r>
      <w:r w:rsidR="00953B72" w:rsidRPr="0061437C">
        <w:t xml:space="preserve"> organoids</w:t>
      </w:r>
      <w:r w:rsidR="00AA34CC" w:rsidRPr="0061437C">
        <w:t xml:space="preserve"> </w:t>
      </w:r>
      <w:r w:rsidR="00953B72" w:rsidRPr="0061437C">
        <w:t>(</w:t>
      </w:r>
      <w:r w:rsidR="00953B72" w:rsidRPr="008D5A11">
        <w:rPr>
          <w:b/>
          <w:bCs/>
        </w:rPr>
        <w:t>Figure 1A</w:t>
      </w:r>
      <w:r w:rsidR="008D5A11">
        <w:rPr>
          <w:b/>
          <w:bCs/>
        </w:rPr>
        <w:t>,</w:t>
      </w:r>
      <w:r w:rsidR="00953B72" w:rsidRPr="008D5A11">
        <w:rPr>
          <w:b/>
          <w:bCs/>
        </w:rPr>
        <w:t>B</w:t>
      </w:r>
      <w:r w:rsidR="00953B72" w:rsidRPr="0061437C">
        <w:t xml:space="preserve">). </w:t>
      </w:r>
      <w:r w:rsidR="00813FFA" w:rsidRPr="0061437C">
        <w:t xml:space="preserve">Within </w:t>
      </w:r>
      <w:r w:rsidR="009C0018" w:rsidRPr="0061437C">
        <w:t xml:space="preserve">24 h </w:t>
      </w:r>
      <w:r w:rsidR="00813FFA" w:rsidRPr="0061437C">
        <w:t>after</w:t>
      </w:r>
      <w:r w:rsidR="009C0018" w:rsidRPr="0061437C">
        <w:t xml:space="preserve"> aggregation</w:t>
      </w:r>
      <w:r w:rsidR="00813FFA" w:rsidRPr="0061437C">
        <w:t>,</w:t>
      </w:r>
      <w:r w:rsidR="009C0018" w:rsidRPr="0061437C">
        <w:t xml:space="preserve"> self-organized </w:t>
      </w:r>
      <w:proofErr w:type="spellStart"/>
      <w:r w:rsidR="009C0018" w:rsidRPr="0061437C">
        <w:t>mucocilia</w:t>
      </w:r>
      <w:r w:rsidR="00E62057" w:rsidRPr="0061437C">
        <w:t>ry</w:t>
      </w:r>
      <w:proofErr w:type="spellEnd"/>
      <w:r w:rsidR="009C0018" w:rsidRPr="0061437C">
        <w:t xml:space="preserve"> </w:t>
      </w:r>
      <w:r w:rsidR="005F043F" w:rsidRPr="0061437C">
        <w:t>epithelia</w:t>
      </w:r>
      <w:r w:rsidR="00E7612B" w:rsidRPr="0061437C">
        <w:t>l</w:t>
      </w:r>
      <w:r w:rsidR="005F043F" w:rsidRPr="0061437C">
        <w:t xml:space="preserve"> </w:t>
      </w:r>
      <w:r w:rsidR="009C0018" w:rsidRPr="0061437C">
        <w:t xml:space="preserve">organoids </w:t>
      </w:r>
      <w:r w:rsidR="008F614E" w:rsidRPr="0061437C">
        <w:t>regenerate</w:t>
      </w:r>
      <w:r w:rsidR="009C0018" w:rsidRPr="0061437C">
        <w:t xml:space="preserve"> </w:t>
      </w:r>
      <w:r w:rsidR="00813FFA" w:rsidRPr="0061437C">
        <w:t xml:space="preserve">a </w:t>
      </w:r>
      <w:r w:rsidR="009C0018" w:rsidRPr="0061437C">
        <w:t xml:space="preserve">mature epidermis </w:t>
      </w:r>
      <w:r w:rsidR="00813FFA" w:rsidRPr="0061437C">
        <w:t xml:space="preserve">that is </w:t>
      </w:r>
      <w:r w:rsidR="009C0018" w:rsidRPr="0061437C">
        <w:t xml:space="preserve">indistinguishable from </w:t>
      </w:r>
      <w:r w:rsidR="008F614E" w:rsidRPr="0061437C">
        <w:t xml:space="preserve">the </w:t>
      </w:r>
      <w:r w:rsidR="009C0018" w:rsidRPr="0061437C">
        <w:t xml:space="preserve">epidermis of </w:t>
      </w:r>
      <w:r w:rsidR="00813FFA" w:rsidRPr="0061437C">
        <w:t xml:space="preserve">a </w:t>
      </w:r>
      <w:r w:rsidR="009C0018" w:rsidRPr="0061437C">
        <w:t>tadpole</w:t>
      </w:r>
      <w:r w:rsidR="00813FFA" w:rsidRPr="0061437C">
        <w:t>. The organoids</w:t>
      </w:r>
      <w:r w:rsidR="009C0018" w:rsidRPr="0061437C">
        <w:t xml:space="preserve"> </w:t>
      </w:r>
      <w:r w:rsidR="00993D7D" w:rsidRPr="0061437C">
        <w:t xml:space="preserve">comprise </w:t>
      </w:r>
      <w:r w:rsidR="009C0018" w:rsidRPr="0061437C">
        <w:t>fully differentiated epithelium (keratin)</w:t>
      </w:r>
      <w:r w:rsidR="006853AD" w:rsidRPr="0061437C">
        <w:t xml:space="preserve">, </w:t>
      </w:r>
      <w:r w:rsidR="009C0018" w:rsidRPr="0061437C">
        <w:t xml:space="preserve">mucus-secreting goblet cells (ITLN), </w:t>
      </w:r>
      <w:proofErr w:type="spellStart"/>
      <w:r w:rsidR="009C0018" w:rsidRPr="0061437C">
        <w:t>multiciliated</w:t>
      </w:r>
      <w:proofErr w:type="spellEnd"/>
      <w:r w:rsidR="009C0018" w:rsidRPr="0061437C">
        <w:t xml:space="preserve"> cells (acetylated tubulin), and small secretory cells </w:t>
      </w:r>
      <w:r w:rsidR="0046391C" w:rsidRPr="0061437C">
        <w:t>(</w:t>
      </w:r>
      <w:r w:rsidR="0046391C" w:rsidRPr="0061437C">
        <w:rPr>
          <w:color w:val="121313"/>
          <w:shd w:val="clear" w:color="auto" w:fill="FFFFFF"/>
        </w:rPr>
        <w:t>peanut</w:t>
      </w:r>
      <w:r w:rsidR="00F9447C" w:rsidRPr="0061437C">
        <w:rPr>
          <w:color w:val="121313"/>
          <w:shd w:val="clear" w:color="auto" w:fill="FFFFFF"/>
        </w:rPr>
        <w:t xml:space="preserve"> agglutinin, </w:t>
      </w:r>
      <w:r w:rsidR="009C0018" w:rsidRPr="0061437C">
        <w:t>PNA) (</w:t>
      </w:r>
      <w:r w:rsidR="009C0018" w:rsidRPr="008D5A11">
        <w:rPr>
          <w:b/>
          <w:bCs/>
        </w:rPr>
        <w:t>Figure 1C</w:t>
      </w:r>
      <w:r w:rsidR="009C0018" w:rsidRPr="0061437C">
        <w:t>)</w:t>
      </w:r>
      <w:r w:rsidR="006853AD" w:rsidRPr="0061437C">
        <w:t>.</w:t>
      </w:r>
    </w:p>
    <w:p w14:paraId="413ADAE7" w14:textId="77777777" w:rsidR="00623B75" w:rsidRPr="0061437C" w:rsidRDefault="00623B75" w:rsidP="0061437C">
      <w:pPr>
        <w:widowControl/>
      </w:pPr>
    </w:p>
    <w:p w14:paraId="2767C1E3" w14:textId="6668A28B" w:rsidR="00D14349" w:rsidRPr="0061437C" w:rsidRDefault="000A15DC" w:rsidP="0061437C">
      <w:pPr>
        <w:widowControl/>
      </w:pPr>
      <w:r w:rsidRPr="0061437C">
        <w:t>In addition to confirm</w:t>
      </w:r>
      <w:r w:rsidR="009079B7" w:rsidRPr="0061437C">
        <w:t>ing</w:t>
      </w:r>
      <w:r w:rsidRPr="0061437C">
        <w:t xml:space="preserve"> the </w:t>
      </w:r>
      <w:r w:rsidR="009079B7" w:rsidRPr="0061437C">
        <w:t>development of</w:t>
      </w:r>
      <w:r w:rsidRPr="0061437C">
        <w:t xml:space="preserve"> different cell types with immunostaining, </w:t>
      </w:r>
      <w:r w:rsidR="009079B7" w:rsidRPr="0061437C">
        <w:t xml:space="preserve">the </w:t>
      </w:r>
      <w:r w:rsidR="005F043F" w:rsidRPr="0061437C">
        <w:t>dynamic</w:t>
      </w:r>
      <w:r w:rsidR="009079B7" w:rsidRPr="0061437C">
        <w:t>s</w:t>
      </w:r>
      <w:r w:rsidR="005F043F" w:rsidRPr="0061437C">
        <w:t xml:space="preserve"> </w:t>
      </w:r>
      <w:r w:rsidR="009079B7" w:rsidRPr="0061437C">
        <w:t>of</w:t>
      </w:r>
      <w:r w:rsidRPr="0061437C">
        <w:t xml:space="preserve"> organoid development can be </w:t>
      </w:r>
      <w:r w:rsidR="004C5207" w:rsidRPr="0061437C">
        <w:t>followed</w:t>
      </w:r>
      <w:r w:rsidRPr="0061437C">
        <w:t xml:space="preserve"> </w:t>
      </w:r>
      <w:r w:rsidR="009079B7" w:rsidRPr="0061437C">
        <w:t xml:space="preserve">by </w:t>
      </w:r>
      <w:r w:rsidRPr="0061437C">
        <w:t xml:space="preserve">live </w:t>
      </w:r>
      <w:r w:rsidR="009079B7" w:rsidRPr="0061437C">
        <w:t>imaging</w:t>
      </w:r>
      <w:r w:rsidR="00E95361" w:rsidRPr="0061437C">
        <w:t xml:space="preserve"> (</w:t>
      </w:r>
      <w:r w:rsidR="00E95361" w:rsidRPr="008D5A11">
        <w:rPr>
          <w:b/>
          <w:bCs/>
        </w:rPr>
        <w:t>Figure 2A</w:t>
      </w:r>
      <w:r w:rsidR="00E95361" w:rsidRPr="0061437C">
        <w:t>)</w:t>
      </w:r>
      <w:r w:rsidRPr="0061437C">
        <w:t>. To examine the epithelialization that emerges at the early stage of organoid formation (</w:t>
      </w:r>
      <w:r w:rsidRPr="008D5A11">
        <w:rPr>
          <w:b/>
          <w:bCs/>
        </w:rPr>
        <w:t>Figure 1B</w:t>
      </w:r>
      <w:r w:rsidRPr="0061437C">
        <w:t xml:space="preserve">), </w:t>
      </w:r>
      <w:r w:rsidR="005F043F" w:rsidRPr="0061437C">
        <w:t xml:space="preserve">we </w:t>
      </w:r>
      <w:r w:rsidR="009079B7" w:rsidRPr="0061437C">
        <w:t xml:space="preserve">labeled embryos </w:t>
      </w:r>
      <w:r w:rsidR="007F3189" w:rsidRPr="0061437C">
        <w:t xml:space="preserve">by </w:t>
      </w:r>
      <w:r w:rsidR="00531148" w:rsidRPr="0061437C">
        <w:t xml:space="preserve">expressing </w:t>
      </w:r>
      <w:r w:rsidR="008E2C8D" w:rsidRPr="0061437C">
        <w:t xml:space="preserve">fluorescently </w:t>
      </w:r>
      <w:r w:rsidR="0046391C" w:rsidRPr="0061437C">
        <w:t>tagged</w:t>
      </w:r>
      <w:r w:rsidR="008E2C8D" w:rsidRPr="0061437C">
        <w:t xml:space="preserve"> </w:t>
      </w:r>
      <w:r w:rsidRPr="0061437C">
        <w:t>tight junction protein</w:t>
      </w:r>
      <w:r w:rsidR="008E2C8D" w:rsidRPr="0061437C">
        <w:t>s</w:t>
      </w:r>
      <w:r w:rsidRPr="0061437C">
        <w:t xml:space="preserve"> (ZO</w:t>
      </w:r>
      <w:r w:rsidR="00E95361" w:rsidRPr="0061437C">
        <w:t>-</w:t>
      </w:r>
      <w:r w:rsidRPr="0061437C">
        <w:t>1-RFP)</w:t>
      </w:r>
      <w:r w:rsidR="007F3189" w:rsidRPr="0061437C">
        <w:t xml:space="preserve"> and membrane localizing proteins (mem-GFP). </w:t>
      </w:r>
      <w:r w:rsidR="00D14349" w:rsidRPr="0061437C">
        <w:t>With dual</w:t>
      </w:r>
      <w:r w:rsidR="00813FFA" w:rsidRPr="0061437C">
        <w:t>-</w:t>
      </w:r>
      <w:r w:rsidR="00D14349" w:rsidRPr="0061437C">
        <w:t>labeling, the sequential steps of ZO</w:t>
      </w:r>
      <w:r w:rsidR="002A13B6" w:rsidRPr="0061437C">
        <w:t>-1-</w:t>
      </w:r>
      <w:r w:rsidR="00D14349" w:rsidRPr="0061437C">
        <w:t xml:space="preserve">positive </w:t>
      </w:r>
      <w:r w:rsidR="002A13B6" w:rsidRPr="0061437C">
        <w:t xml:space="preserve">tight </w:t>
      </w:r>
      <w:r w:rsidR="00D14349" w:rsidRPr="0061437C">
        <w:t xml:space="preserve">junction formation </w:t>
      </w:r>
      <w:r w:rsidR="001427E1" w:rsidRPr="0061437C">
        <w:t>can be marked and quantitatively analyzed</w:t>
      </w:r>
      <w:r w:rsidR="00531148" w:rsidRPr="0061437C">
        <w:t xml:space="preserve"> during epithelialization</w:t>
      </w:r>
      <w:r w:rsidR="001427E1" w:rsidRPr="0061437C">
        <w:t xml:space="preserve"> (</w:t>
      </w:r>
      <w:r w:rsidR="001427E1" w:rsidRPr="008D5A11">
        <w:rPr>
          <w:b/>
          <w:bCs/>
        </w:rPr>
        <w:t>Figure 2</w:t>
      </w:r>
      <w:r w:rsidR="001427E1" w:rsidRPr="0061437C">
        <w:t xml:space="preserve">). </w:t>
      </w:r>
      <w:r w:rsidR="00D70460" w:rsidRPr="0061437C">
        <w:t xml:space="preserve">For example, </w:t>
      </w:r>
      <w:r w:rsidR="002A13B6" w:rsidRPr="0061437C">
        <w:t xml:space="preserve">for </w:t>
      </w:r>
      <w:r w:rsidR="00DC1649" w:rsidRPr="0061437C">
        <w:t>cell</w:t>
      </w:r>
      <w:r w:rsidR="002A13B6" w:rsidRPr="0061437C">
        <w:t>s</w:t>
      </w:r>
      <w:r w:rsidR="00DC1649" w:rsidRPr="0061437C">
        <w:t xml:space="preserve"> (</w:t>
      </w:r>
      <w:r w:rsidR="00DC1649" w:rsidRPr="008D5A11">
        <w:rPr>
          <w:b/>
          <w:bCs/>
        </w:rPr>
        <w:t>Figure</w:t>
      </w:r>
      <w:r w:rsidR="002A13B6" w:rsidRPr="008D5A11">
        <w:rPr>
          <w:b/>
          <w:bCs/>
        </w:rPr>
        <w:t xml:space="preserve"> </w:t>
      </w:r>
      <w:r w:rsidR="00DC1649" w:rsidRPr="008D5A11">
        <w:rPr>
          <w:b/>
          <w:bCs/>
        </w:rPr>
        <w:t>2</w:t>
      </w:r>
      <w:r w:rsidR="00E95361" w:rsidRPr="008D5A11">
        <w:rPr>
          <w:b/>
          <w:bCs/>
        </w:rPr>
        <w:t>B</w:t>
      </w:r>
      <w:r w:rsidR="00DC1649" w:rsidRPr="0061437C">
        <w:t xml:space="preserve">, </w:t>
      </w:r>
      <w:r w:rsidR="00813FFA" w:rsidRPr="0061437C">
        <w:t>green-</w:t>
      </w:r>
      <w:r w:rsidR="00DC1649" w:rsidRPr="0061437C">
        <w:t>colored)</w:t>
      </w:r>
      <w:r w:rsidR="001627D9" w:rsidRPr="0061437C">
        <w:t xml:space="preserve"> </w:t>
      </w:r>
      <w:r w:rsidR="002A13B6" w:rsidRPr="0061437C">
        <w:t xml:space="preserve">at </w:t>
      </w:r>
      <w:r w:rsidR="00DC1649" w:rsidRPr="0061437C">
        <w:t xml:space="preserve">different </w:t>
      </w:r>
      <w:r w:rsidR="002A13B6" w:rsidRPr="0061437C">
        <w:t xml:space="preserve">stages </w:t>
      </w:r>
      <w:r w:rsidR="00DC1649" w:rsidRPr="0061437C">
        <w:t>of epithelialization (at 0</w:t>
      </w:r>
      <w:r w:rsidR="002A13B6" w:rsidRPr="0061437C">
        <w:t xml:space="preserve"> </w:t>
      </w:r>
      <w:r w:rsidR="00DC1649" w:rsidRPr="0061437C">
        <w:t>min)</w:t>
      </w:r>
      <w:r w:rsidR="002A13B6" w:rsidRPr="0061437C">
        <w:t xml:space="preserve">, </w:t>
      </w:r>
      <w:r w:rsidR="008E2C8D" w:rsidRPr="0061437C">
        <w:t>some</w:t>
      </w:r>
      <w:r w:rsidR="002A13B6" w:rsidRPr="0061437C">
        <w:t xml:space="preserve"> regions of</w:t>
      </w:r>
      <w:r w:rsidR="00DC1649" w:rsidRPr="0061437C">
        <w:t xml:space="preserve"> cell-cell adhesion have scattered puncta of ZO</w:t>
      </w:r>
      <w:r w:rsidR="002A13B6" w:rsidRPr="0061437C">
        <w:t>-</w:t>
      </w:r>
      <w:r w:rsidR="00DC1649" w:rsidRPr="0061437C">
        <w:t>1 (</w:t>
      </w:r>
      <w:r w:rsidR="00DC1649" w:rsidRPr="008D5A11">
        <w:rPr>
          <w:b/>
          <w:bCs/>
        </w:rPr>
        <w:t>Figure 2</w:t>
      </w:r>
      <w:r w:rsidR="00E95361" w:rsidRPr="008D5A11">
        <w:rPr>
          <w:b/>
          <w:bCs/>
        </w:rPr>
        <w:t>B</w:t>
      </w:r>
      <w:r w:rsidR="00DC1649" w:rsidRPr="0061437C">
        <w:t>, green arrow</w:t>
      </w:r>
      <w:r w:rsidR="001627D9" w:rsidRPr="0061437C">
        <w:t>s</w:t>
      </w:r>
      <w:r w:rsidR="00DC1649" w:rsidRPr="0061437C">
        <w:t>)</w:t>
      </w:r>
      <w:r w:rsidR="00813FFA" w:rsidRPr="0061437C">
        <w:t>. In contrast,</w:t>
      </w:r>
      <w:r w:rsidR="008E2C8D" w:rsidRPr="0061437C">
        <w:t xml:space="preserve"> o</w:t>
      </w:r>
      <w:r w:rsidR="00DC1649" w:rsidRPr="0061437C">
        <w:t xml:space="preserve">ther </w:t>
      </w:r>
      <w:r w:rsidR="002A13B6" w:rsidRPr="0061437C">
        <w:t xml:space="preserve">areas </w:t>
      </w:r>
      <w:r w:rsidR="00DC1649" w:rsidRPr="0061437C">
        <w:t xml:space="preserve">have </w:t>
      </w:r>
      <w:r w:rsidR="001627D9" w:rsidRPr="0061437C">
        <w:t>fully assembled, contiguous ZO</w:t>
      </w:r>
      <w:r w:rsidR="002A13B6" w:rsidRPr="0061437C">
        <w:t>-</w:t>
      </w:r>
      <w:r w:rsidR="001627D9" w:rsidRPr="0061437C">
        <w:t>1 expression (</w:t>
      </w:r>
      <w:r w:rsidR="001627D9" w:rsidRPr="008D5A11">
        <w:rPr>
          <w:b/>
          <w:bCs/>
        </w:rPr>
        <w:t>Figure 2</w:t>
      </w:r>
      <w:r w:rsidR="00E95361" w:rsidRPr="008D5A11">
        <w:rPr>
          <w:b/>
          <w:bCs/>
        </w:rPr>
        <w:t>B</w:t>
      </w:r>
      <w:r w:rsidR="001627D9" w:rsidRPr="0061437C">
        <w:t xml:space="preserve">, yellow arrows). </w:t>
      </w:r>
      <w:r w:rsidR="00623B75" w:rsidRPr="0061437C">
        <w:t>Over</w:t>
      </w:r>
      <w:r w:rsidR="002A13B6" w:rsidRPr="0061437C">
        <w:t xml:space="preserve"> </w:t>
      </w:r>
      <w:r w:rsidR="00623B75" w:rsidRPr="0061437C">
        <w:t>time</w:t>
      </w:r>
      <w:r w:rsidR="002A13B6" w:rsidRPr="0061437C">
        <w:t>,</w:t>
      </w:r>
      <w:r w:rsidR="00623B75" w:rsidRPr="0061437C">
        <w:t xml:space="preserve"> the puncta coalesce and connect to form contiguous </w:t>
      </w:r>
      <w:r w:rsidR="008E2C8D" w:rsidRPr="0061437C">
        <w:t xml:space="preserve">tight </w:t>
      </w:r>
      <w:r w:rsidR="00623B75" w:rsidRPr="0061437C">
        <w:t>junction</w:t>
      </w:r>
      <w:r w:rsidR="00813FFA" w:rsidRPr="0061437C">
        <w:t>s</w:t>
      </w:r>
      <w:r w:rsidR="00623B75" w:rsidRPr="0061437C">
        <w:t xml:space="preserve"> (</w:t>
      </w:r>
      <w:r w:rsidR="00623B75" w:rsidRPr="008D5A11">
        <w:rPr>
          <w:b/>
          <w:bCs/>
        </w:rPr>
        <w:t>Figure 2</w:t>
      </w:r>
      <w:r w:rsidR="00E95361" w:rsidRPr="008D5A11">
        <w:rPr>
          <w:b/>
          <w:bCs/>
        </w:rPr>
        <w:t>B</w:t>
      </w:r>
      <w:r w:rsidR="00623B75" w:rsidRPr="0061437C">
        <w:t xml:space="preserve">, green arrows), </w:t>
      </w:r>
      <w:r w:rsidR="002A13B6" w:rsidRPr="0061437C">
        <w:t>and</w:t>
      </w:r>
      <w:r w:rsidR="00623B75" w:rsidRPr="0061437C">
        <w:t xml:space="preserve"> </w:t>
      </w:r>
      <w:r w:rsidR="00CC653E" w:rsidRPr="0061437C">
        <w:t>contiguous</w:t>
      </w:r>
      <w:r w:rsidR="00623B75" w:rsidRPr="0061437C">
        <w:t xml:space="preserve"> tight junction</w:t>
      </w:r>
      <w:r w:rsidR="002A13B6" w:rsidRPr="0061437C">
        <w:t>s</w:t>
      </w:r>
      <w:r w:rsidR="00623B75" w:rsidRPr="0061437C">
        <w:t xml:space="preserve"> maintain the</w:t>
      </w:r>
      <w:r w:rsidR="002A13B6" w:rsidRPr="0061437C">
        <w:t>ir</w:t>
      </w:r>
      <w:r w:rsidR="00623B75" w:rsidRPr="0061437C">
        <w:t xml:space="preserve"> morphology even during cell division (</w:t>
      </w:r>
      <w:r w:rsidR="00623B75" w:rsidRPr="008D5A11">
        <w:rPr>
          <w:b/>
          <w:bCs/>
        </w:rPr>
        <w:t>Figure 2</w:t>
      </w:r>
      <w:r w:rsidR="00E95361" w:rsidRPr="008D5A11">
        <w:rPr>
          <w:b/>
          <w:bCs/>
        </w:rPr>
        <w:t>B</w:t>
      </w:r>
      <w:r w:rsidR="00623B75" w:rsidRPr="0061437C">
        <w:t xml:space="preserve">, yellow arrows). </w:t>
      </w:r>
      <w:r w:rsidR="002A13B6" w:rsidRPr="0061437C">
        <w:t>As</w:t>
      </w:r>
      <w:r w:rsidR="00845FAC" w:rsidRPr="0061437C">
        <w:t xml:space="preserve"> </w:t>
      </w:r>
      <w:r w:rsidR="00813FFA" w:rsidRPr="0061437C">
        <w:t xml:space="preserve">the tight </w:t>
      </w:r>
      <w:r w:rsidR="00845FAC" w:rsidRPr="0061437C">
        <w:t xml:space="preserve">junctions </w:t>
      </w:r>
      <w:r w:rsidR="002A13B6" w:rsidRPr="0061437C">
        <w:t>matur</w:t>
      </w:r>
      <w:r w:rsidR="00813FFA" w:rsidRPr="0061437C">
        <w:t>e</w:t>
      </w:r>
      <w:r w:rsidR="002A13B6" w:rsidRPr="0061437C">
        <w:t xml:space="preserve">, </w:t>
      </w:r>
      <w:r w:rsidR="00845FAC" w:rsidRPr="0061437C">
        <w:t>cells dynamically move in and out of the surface</w:t>
      </w:r>
      <w:r w:rsidR="002A13B6" w:rsidRPr="0061437C">
        <w:t xml:space="preserve"> along the apical plane</w:t>
      </w:r>
      <w:r w:rsidR="00813FFA" w:rsidRPr="0061437C">
        <w:t>s</w:t>
      </w:r>
      <w:r w:rsidR="002A13B6" w:rsidRPr="0061437C">
        <w:t xml:space="preserve"> of the organoids</w:t>
      </w:r>
      <w:r w:rsidR="00845FAC" w:rsidRPr="0061437C">
        <w:t xml:space="preserve"> </w:t>
      </w:r>
      <w:r w:rsidR="0052143E" w:rsidRPr="0061437C">
        <w:t>(</w:t>
      </w:r>
      <w:r w:rsidR="0052143E" w:rsidRPr="008D5A11">
        <w:rPr>
          <w:b/>
          <w:bCs/>
        </w:rPr>
        <w:t>Figure</w:t>
      </w:r>
      <w:r w:rsidR="002A13B6" w:rsidRPr="008D5A11">
        <w:rPr>
          <w:b/>
          <w:bCs/>
        </w:rPr>
        <w:t>s</w:t>
      </w:r>
      <w:r w:rsidR="00845FAC" w:rsidRPr="008D5A11">
        <w:rPr>
          <w:b/>
          <w:bCs/>
        </w:rPr>
        <w:t xml:space="preserve"> 2C</w:t>
      </w:r>
      <w:r w:rsidR="008D5A11">
        <w:rPr>
          <w:b/>
          <w:bCs/>
        </w:rPr>
        <w:t>,</w:t>
      </w:r>
      <w:r w:rsidR="000E21C6" w:rsidRPr="008D5A11">
        <w:rPr>
          <w:b/>
          <w:bCs/>
        </w:rPr>
        <w:t>D</w:t>
      </w:r>
      <w:r w:rsidR="00845FAC" w:rsidRPr="0061437C">
        <w:t xml:space="preserve">). </w:t>
      </w:r>
      <w:r w:rsidR="0052143E" w:rsidRPr="0061437C">
        <w:t>Furthermore, b</w:t>
      </w:r>
      <w:r w:rsidR="001627D9" w:rsidRPr="0061437C">
        <w:t xml:space="preserve">y tracking cells </w:t>
      </w:r>
      <w:r w:rsidR="008B6560" w:rsidRPr="0061437C">
        <w:t xml:space="preserve">spatiotemporally </w:t>
      </w:r>
      <w:r w:rsidR="001627D9" w:rsidRPr="0061437C">
        <w:t>on the surface of differentiating organoids</w:t>
      </w:r>
      <w:r w:rsidR="00C86AB3" w:rsidRPr="0061437C">
        <w:t xml:space="preserve"> (</w:t>
      </w:r>
      <w:r w:rsidR="00C86AB3" w:rsidRPr="008D5A11">
        <w:rPr>
          <w:b/>
          <w:bCs/>
        </w:rPr>
        <w:t>Figure 2</w:t>
      </w:r>
      <w:r w:rsidR="00E95361" w:rsidRPr="008D5A11">
        <w:rPr>
          <w:b/>
          <w:bCs/>
        </w:rPr>
        <w:t>B</w:t>
      </w:r>
      <w:r w:rsidR="00C86AB3" w:rsidRPr="0061437C">
        <w:t xml:space="preserve">, </w:t>
      </w:r>
      <w:r w:rsidR="00813FFA" w:rsidRPr="0061437C">
        <w:t>color-</w:t>
      </w:r>
      <w:r w:rsidR="00C86AB3" w:rsidRPr="0061437C">
        <w:t>coded cells), multi-scale analysis is possible</w:t>
      </w:r>
      <w:r w:rsidR="002A13B6" w:rsidRPr="0061437C">
        <w:t>,</w:t>
      </w:r>
      <w:r w:rsidR="00C86AB3" w:rsidRPr="0061437C">
        <w:t xml:space="preserve"> </w:t>
      </w:r>
      <w:r w:rsidR="002A13B6" w:rsidRPr="0061437C">
        <w:t>r</w:t>
      </w:r>
      <w:r w:rsidR="00C86AB3" w:rsidRPr="0061437C">
        <w:t>ang</w:t>
      </w:r>
      <w:r w:rsidR="002A13B6" w:rsidRPr="0061437C">
        <w:t xml:space="preserve">ing from </w:t>
      </w:r>
      <w:r w:rsidR="00C86AB3" w:rsidRPr="0061437C">
        <w:t>individual pun</w:t>
      </w:r>
      <w:r w:rsidR="008D5A11">
        <w:t>c</w:t>
      </w:r>
      <w:r w:rsidR="00C86AB3" w:rsidRPr="0061437C">
        <w:t xml:space="preserve">ta to </w:t>
      </w:r>
      <w:r w:rsidR="00813FFA" w:rsidRPr="0061437C">
        <w:t>contiguous tight junctions</w:t>
      </w:r>
      <w:r w:rsidR="00C86AB3" w:rsidRPr="0061437C">
        <w:t>, cell-</w:t>
      </w:r>
      <w:r w:rsidR="002A13B6" w:rsidRPr="0061437C">
        <w:t>cell</w:t>
      </w:r>
      <w:r w:rsidR="00C86AB3" w:rsidRPr="0061437C">
        <w:t xml:space="preserve"> </w:t>
      </w:r>
      <w:r w:rsidR="009079B7" w:rsidRPr="0061437C">
        <w:t>boundaries</w:t>
      </w:r>
      <w:r w:rsidR="00C86AB3" w:rsidRPr="0061437C">
        <w:t xml:space="preserve">, </w:t>
      </w:r>
      <w:r w:rsidR="002A13B6" w:rsidRPr="0061437C">
        <w:t xml:space="preserve">and </w:t>
      </w:r>
      <w:r w:rsidR="00C86AB3" w:rsidRPr="0061437C">
        <w:t>subset</w:t>
      </w:r>
      <w:r w:rsidR="009079B7" w:rsidRPr="0061437C">
        <w:t>s</w:t>
      </w:r>
      <w:r w:rsidR="00C86AB3" w:rsidRPr="0061437C">
        <w:t xml:space="preserve"> of </w:t>
      </w:r>
      <w:r w:rsidR="009079B7" w:rsidRPr="0061437C">
        <w:t xml:space="preserve">cell </w:t>
      </w:r>
      <w:r w:rsidR="00C86AB3" w:rsidRPr="0061437C">
        <w:t>population</w:t>
      </w:r>
      <w:r w:rsidR="009079B7" w:rsidRPr="0061437C">
        <w:t>s</w:t>
      </w:r>
      <w:r w:rsidR="00C86AB3" w:rsidRPr="0061437C">
        <w:t xml:space="preserve"> within organoids</w:t>
      </w:r>
      <w:r w:rsidR="00195347" w:rsidRPr="0061437C">
        <w:t xml:space="preserve">. </w:t>
      </w:r>
    </w:p>
    <w:p w14:paraId="1AEE4D63" w14:textId="77777777" w:rsidR="00D14349" w:rsidRPr="0061437C" w:rsidRDefault="00D14349" w:rsidP="0061437C">
      <w:pPr>
        <w:widowControl/>
      </w:pPr>
    </w:p>
    <w:p w14:paraId="0FE7D6D7" w14:textId="120941AD" w:rsidR="0081603E" w:rsidRPr="0061437C" w:rsidRDefault="00B32616" w:rsidP="0061437C">
      <w:pPr>
        <w:widowControl/>
        <w:rPr>
          <w:color w:val="808080"/>
        </w:rPr>
      </w:pPr>
      <w:r w:rsidRPr="0061437C">
        <w:rPr>
          <w:b/>
        </w:rPr>
        <w:t xml:space="preserve">FIGURE </w:t>
      </w:r>
      <w:r w:rsidR="00A80B5B" w:rsidRPr="0061437C">
        <w:rPr>
          <w:b/>
        </w:rPr>
        <w:t xml:space="preserve">AND </w:t>
      </w:r>
      <w:r w:rsidRPr="0061437C">
        <w:rPr>
          <w:b/>
        </w:rPr>
        <w:t>LEGENDS:</w:t>
      </w:r>
      <w:r w:rsidR="00CE48B2">
        <w:rPr>
          <w:color w:val="808080"/>
        </w:rPr>
        <w:t xml:space="preserve"> </w:t>
      </w:r>
    </w:p>
    <w:p w14:paraId="286523F7" w14:textId="77777777" w:rsidR="008D5A11" w:rsidRDefault="008D5A11" w:rsidP="0061437C">
      <w:pPr>
        <w:widowControl/>
        <w:rPr>
          <w:b/>
          <w:bCs/>
          <w:color w:val="auto"/>
        </w:rPr>
      </w:pPr>
    </w:p>
    <w:p w14:paraId="4C0AC2B0" w14:textId="1219803C" w:rsidR="00A74F2B" w:rsidRPr="0061437C" w:rsidRDefault="00A74F2B" w:rsidP="0061437C">
      <w:pPr>
        <w:widowControl/>
        <w:rPr>
          <w:color w:val="auto"/>
        </w:rPr>
      </w:pPr>
      <w:r w:rsidRPr="008D5A11">
        <w:rPr>
          <w:b/>
          <w:bCs/>
          <w:color w:val="auto"/>
        </w:rPr>
        <w:t>Figure 1</w:t>
      </w:r>
      <w:r w:rsidR="008D5A11">
        <w:rPr>
          <w:b/>
          <w:bCs/>
          <w:color w:val="auto"/>
        </w:rPr>
        <w:t>:</w:t>
      </w:r>
      <w:r w:rsidRPr="008D5A11">
        <w:rPr>
          <w:b/>
          <w:bCs/>
          <w:color w:val="auto"/>
        </w:rPr>
        <w:t xml:space="preserve"> Generation of </w:t>
      </w:r>
      <w:proofErr w:type="spellStart"/>
      <w:r w:rsidRPr="008D5A11">
        <w:rPr>
          <w:b/>
          <w:bCs/>
          <w:color w:val="auto"/>
        </w:rPr>
        <w:t>mucocilia</w:t>
      </w:r>
      <w:r w:rsidR="000E1427" w:rsidRPr="008D5A11">
        <w:rPr>
          <w:b/>
          <w:bCs/>
          <w:color w:val="auto"/>
        </w:rPr>
        <w:t>ry</w:t>
      </w:r>
      <w:proofErr w:type="spellEnd"/>
      <w:r w:rsidRPr="008D5A11">
        <w:rPr>
          <w:b/>
          <w:bCs/>
          <w:color w:val="auto"/>
        </w:rPr>
        <w:t xml:space="preserve"> </w:t>
      </w:r>
      <w:r w:rsidR="00E1696A" w:rsidRPr="008D5A11">
        <w:rPr>
          <w:b/>
          <w:bCs/>
          <w:color w:val="auto"/>
        </w:rPr>
        <w:t>epithelia</w:t>
      </w:r>
      <w:r w:rsidR="00E7612B" w:rsidRPr="008D5A11">
        <w:rPr>
          <w:b/>
          <w:bCs/>
          <w:color w:val="auto"/>
        </w:rPr>
        <w:t>l</w:t>
      </w:r>
      <w:r w:rsidRPr="008D5A11">
        <w:rPr>
          <w:b/>
          <w:bCs/>
          <w:color w:val="auto"/>
        </w:rPr>
        <w:t xml:space="preserve"> organoid</w:t>
      </w:r>
      <w:r w:rsidR="00E7612B" w:rsidRPr="008D5A11">
        <w:rPr>
          <w:b/>
          <w:bCs/>
          <w:color w:val="auto"/>
        </w:rPr>
        <w:t>s</w:t>
      </w:r>
      <w:r w:rsidRPr="008D5A11">
        <w:rPr>
          <w:b/>
          <w:bCs/>
          <w:color w:val="auto"/>
        </w:rPr>
        <w:t>.</w:t>
      </w:r>
      <w:r w:rsidR="008D5A11">
        <w:rPr>
          <w:b/>
          <w:bCs/>
          <w:color w:val="auto"/>
        </w:rPr>
        <w:t xml:space="preserve"> </w:t>
      </w:r>
      <w:r w:rsidRPr="0061437C">
        <w:rPr>
          <w:color w:val="auto"/>
        </w:rPr>
        <w:t>(</w:t>
      </w:r>
      <w:r w:rsidRPr="008D5A11">
        <w:rPr>
          <w:b/>
          <w:bCs/>
          <w:color w:val="auto"/>
        </w:rPr>
        <w:t>A</w:t>
      </w:r>
      <w:r w:rsidRPr="0061437C">
        <w:rPr>
          <w:color w:val="auto"/>
        </w:rPr>
        <w:t xml:space="preserve">) </w:t>
      </w:r>
      <w:r w:rsidR="00993D7D" w:rsidRPr="0061437C">
        <w:rPr>
          <w:color w:val="auto"/>
        </w:rPr>
        <w:t>A s</w:t>
      </w:r>
      <w:r w:rsidRPr="0061437C">
        <w:rPr>
          <w:color w:val="auto"/>
        </w:rPr>
        <w:t xml:space="preserve">chematic </w:t>
      </w:r>
      <w:r w:rsidR="008B7055" w:rsidRPr="0061437C">
        <w:rPr>
          <w:color w:val="auto"/>
        </w:rPr>
        <w:t>showing</w:t>
      </w:r>
      <w:r w:rsidR="00E1696A" w:rsidRPr="0061437C">
        <w:rPr>
          <w:color w:val="auto"/>
        </w:rPr>
        <w:t xml:space="preserve"> the </w:t>
      </w:r>
      <w:r w:rsidR="008B7055" w:rsidRPr="0061437C">
        <w:rPr>
          <w:color w:val="auto"/>
        </w:rPr>
        <w:t xml:space="preserve">protocol </w:t>
      </w:r>
      <w:r w:rsidR="00D1071B" w:rsidRPr="0061437C">
        <w:rPr>
          <w:color w:val="auto"/>
        </w:rPr>
        <w:t>to assemble</w:t>
      </w:r>
      <w:r w:rsidRPr="0061437C">
        <w:rPr>
          <w:color w:val="auto"/>
        </w:rPr>
        <w:t xml:space="preserve"> deep </w:t>
      </w:r>
      <w:r w:rsidR="00E1696A" w:rsidRPr="0061437C">
        <w:rPr>
          <w:color w:val="auto"/>
        </w:rPr>
        <w:t xml:space="preserve">ectoderm </w:t>
      </w:r>
      <w:r w:rsidRPr="0061437C">
        <w:rPr>
          <w:color w:val="auto"/>
        </w:rPr>
        <w:t>aggregate</w:t>
      </w:r>
      <w:r w:rsidR="00E1696A" w:rsidRPr="0061437C">
        <w:rPr>
          <w:color w:val="auto"/>
        </w:rPr>
        <w:t xml:space="preserve">s from </w:t>
      </w:r>
      <w:r w:rsidR="00E1696A" w:rsidRPr="0061437C">
        <w:rPr>
          <w:i/>
          <w:color w:val="auto"/>
        </w:rPr>
        <w:t>X</w:t>
      </w:r>
      <w:r w:rsidR="008D5A11">
        <w:rPr>
          <w:i/>
          <w:color w:val="auto"/>
        </w:rPr>
        <w:t>.</w:t>
      </w:r>
      <w:r w:rsidR="00E1696A" w:rsidRPr="0061437C">
        <w:rPr>
          <w:i/>
          <w:color w:val="auto"/>
        </w:rPr>
        <w:t xml:space="preserve"> </w:t>
      </w:r>
      <w:proofErr w:type="spellStart"/>
      <w:r w:rsidR="00E1696A" w:rsidRPr="0061437C">
        <w:rPr>
          <w:i/>
          <w:color w:val="auto"/>
        </w:rPr>
        <w:t>laevis</w:t>
      </w:r>
      <w:proofErr w:type="spellEnd"/>
      <w:r w:rsidR="00E1696A" w:rsidRPr="0061437C">
        <w:rPr>
          <w:i/>
          <w:color w:val="auto"/>
        </w:rPr>
        <w:t xml:space="preserve"> </w:t>
      </w:r>
      <w:r w:rsidR="00E1696A" w:rsidRPr="0061437C">
        <w:rPr>
          <w:color w:val="auto"/>
        </w:rPr>
        <w:t>embryo</w:t>
      </w:r>
      <w:r w:rsidR="008B7055" w:rsidRPr="0061437C">
        <w:rPr>
          <w:color w:val="auto"/>
        </w:rPr>
        <w:t>s</w:t>
      </w:r>
      <w:r w:rsidR="00E1696A" w:rsidRPr="0061437C">
        <w:rPr>
          <w:color w:val="auto"/>
        </w:rPr>
        <w:t xml:space="preserve">. </w:t>
      </w:r>
      <w:r w:rsidRPr="0061437C">
        <w:rPr>
          <w:color w:val="auto"/>
        </w:rPr>
        <w:t>(</w:t>
      </w:r>
      <w:r w:rsidRPr="008D5A11">
        <w:rPr>
          <w:b/>
          <w:bCs/>
          <w:color w:val="auto"/>
        </w:rPr>
        <w:t>B</w:t>
      </w:r>
      <w:r w:rsidRPr="0061437C">
        <w:rPr>
          <w:color w:val="auto"/>
        </w:rPr>
        <w:t xml:space="preserve">) </w:t>
      </w:r>
      <w:r w:rsidR="00993D7D" w:rsidRPr="0061437C">
        <w:rPr>
          <w:color w:val="auto"/>
        </w:rPr>
        <w:t>A s</w:t>
      </w:r>
      <w:r w:rsidRPr="0061437C">
        <w:rPr>
          <w:color w:val="auto"/>
        </w:rPr>
        <w:t xml:space="preserve">chematic </w:t>
      </w:r>
      <w:r w:rsidR="00F64F2B" w:rsidRPr="0061437C">
        <w:rPr>
          <w:color w:val="auto"/>
        </w:rPr>
        <w:t xml:space="preserve">for a model of </w:t>
      </w:r>
      <w:proofErr w:type="spellStart"/>
      <w:r w:rsidR="00E1696A" w:rsidRPr="0061437C">
        <w:rPr>
          <w:color w:val="auto"/>
        </w:rPr>
        <w:t>mucocilia</w:t>
      </w:r>
      <w:r w:rsidR="00A273FD" w:rsidRPr="0061437C">
        <w:rPr>
          <w:color w:val="auto"/>
        </w:rPr>
        <w:t>ry</w:t>
      </w:r>
      <w:proofErr w:type="spellEnd"/>
      <w:r w:rsidR="00E1696A" w:rsidRPr="0061437C">
        <w:rPr>
          <w:color w:val="auto"/>
        </w:rPr>
        <w:t xml:space="preserve"> </w:t>
      </w:r>
      <w:r w:rsidR="00866CAF" w:rsidRPr="0061437C">
        <w:rPr>
          <w:color w:val="auto"/>
        </w:rPr>
        <w:t>epithelial</w:t>
      </w:r>
      <w:r w:rsidR="00E1696A" w:rsidRPr="0061437C">
        <w:rPr>
          <w:color w:val="auto"/>
        </w:rPr>
        <w:t xml:space="preserve"> organoid</w:t>
      </w:r>
      <w:r w:rsidR="00F64F2B" w:rsidRPr="0061437C">
        <w:rPr>
          <w:color w:val="auto"/>
        </w:rPr>
        <w:t xml:space="preserve"> formation </w:t>
      </w:r>
      <w:r w:rsidR="00A273FD" w:rsidRPr="0061437C">
        <w:rPr>
          <w:color w:val="auto"/>
        </w:rPr>
        <w:t>originat</w:t>
      </w:r>
      <w:r w:rsidR="00993D7D" w:rsidRPr="0061437C">
        <w:rPr>
          <w:color w:val="auto"/>
        </w:rPr>
        <w:t>ing</w:t>
      </w:r>
      <w:r w:rsidR="00A273FD" w:rsidRPr="0061437C">
        <w:rPr>
          <w:color w:val="auto"/>
        </w:rPr>
        <w:t xml:space="preserve"> </w:t>
      </w:r>
      <w:r w:rsidR="00E1696A" w:rsidRPr="0061437C">
        <w:rPr>
          <w:color w:val="auto"/>
        </w:rPr>
        <w:t xml:space="preserve">from multipotent deep ectoderm </w:t>
      </w:r>
      <w:r w:rsidR="008B7055" w:rsidRPr="0061437C">
        <w:rPr>
          <w:color w:val="auto"/>
        </w:rPr>
        <w:t>cell</w:t>
      </w:r>
      <w:r w:rsidR="00993D7D" w:rsidRPr="0061437C">
        <w:rPr>
          <w:color w:val="auto"/>
        </w:rPr>
        <w:t>s</w:t>
      </w:r>
      <w:r w:rsidR="008B7055" w:rsidRPr="0061437C">
        <w:rPr>
          <w:color w:val="auto"/>
        </w:rPr>
        <w:t xml:space="preserve"> </w:t>
      </w:r>
      <w:r w:rsidR="00F64F2B" w:rsidRPr="0061437C">
        <w:rPr>
          <w:color w:val="auto"/>
        </w:rPr>
        <w:t>(cross-sectional view)</w:t>
      </w:r>
      <w:r w:rsidR="00E1696A" w:rsidRPr="0061437C">
        <w:rPr>
          <w:color w:val="auto"/>
        </w:rPr>
        <w:t xml:space="preserve">. </w:t>
      </w:r>
      <w:r w:rsidR="00E7612B" w:rsidRPr="0061437C">
        <w:rPr>
          <w:color w:val="auto"/>
        </w:rPr>
        <w:t>Surface-</w:t>
      </w:r>
      <w:r w:rsidR="00E1696A" w:rsidRPr="0061437C">
        <w:rPr>
          <w:color w:val="auto"/>
        </w:rPr>
        <w:t>positioned cells</w:t>
      </w:r>
      <w:r w:rsidR="00125034" w:rsidRPr="0061437C">
        <w:rPr>
          <w:color w:val="auto"/>
        </w:rPr>
        <w:t xml:space="preserve"> </w:t>
      </w:r>
      <w:r w:rsidR="00E1696A" w:rsidRPr="0061437C">
        <w:rPr>
          <w:color w:val="auto"/>
        </w:rPr>
        <w:t xml:space="preserve">transit </w:t>
      </w:r>
      <w:r w:rsidR="00993D7D" w:rsidRPr="0061437C">
        <w:rPr>
          <w:color w:val="auto"/>
        </w:rPr>
        <w:t>in</w:t>
      </w:r>
      <w:r w:rsidR="00E1696A" w:rsidRPr="0061437C">
        <w:rPr>
          <w:color w:val="auto"/>
        </w:rPr>
        <w:t>to</w:t>
      </w:r>
      <w:r w:rsidRPr="0061437C">
        <w:rPr>
          <w:color w:val="auto"/>
        </w:rPr>
        <w:t xml:space="preserve"> epithelia</w:t>
      </w:r>
      <w:r w:rsidR="00E1696A" w:rsidRPr="0061437C">
        <w:rPr>
          <w:color w:val="auto"/>
        </w:rPr>
        <w:t>l</w:t>
      </w:r>
      <w:r w:rsidRPr="0061437C">
        <w:rPr>
          <w:color w:val="auto"/>
        </w:rPr>
        <w:t xml:space="preserve"> </w:t>
      </w:r>
      <w:r w:rsidR="00E7612B" w:rsidRPr="0061437C">
        <w:rPr>
          <w:color w:val="auto"/>
        </w:rPr>
        <w:t xml:space="preserve">cells </w:t>
      </w:r>
      <w:r w:rsidRPr="0061437C">
        <w:rPr>
          <w:color w:val="auto"/>
        </w:rPr>
        <w:t>and differentiat</w:t>
      </w:r>
      <w:r w:rsidR="00E1696A" w:rsidRPr="0061437C">
        <w:rPr>
          <w:color w:val="auto"/>
        </w:rPr>
        <w:t xml:space="preserve">e into goblet cells. </w:t>
      </w:r>
      <w:r w:rsidR="00E3751D" w:rsidRPr="0061437C">
        <w:rPr>
          <w:color w:val="auto"/>
        </w:rPr>
        <w:t>D</w:t>
      </w:r>
      <w:r w:rsidR="00E1696A" w:rsidRPr="0061437C">
        <w:rPr>
          <w:color w:val="auto"/>
        </w:rPr>
        <w:t xml:space="preserve">ifferentiating </w:t>
      </w:r>
      <w:r w:rsidR="00E3751D" w:rsidRPr="0061437C">
        <w:rPr>
          <w:color w:val="auto"/>
        </w:rPr>
        <w:t>ciliated cell</w:t>
      </w:r>
      <w:r w:rsidR="00E7612B" w:rsidRPr="0061437C">
        <w:rPr>
          <w:color w:val="auto"/>
        </w:rPr>
        <w:t>s</w:t>
      </w:r>
      <w:r w:rsidR="00E3751D" w:rsidRPr="0061437C">
        <w:rPr>
          <w:color w:val="auto"/>
        </w:rPr>
        <w:t xml:space="preserve">, secretory cells, and </w:t>
      </w:r>
      <w:proofErr w:type="spellStart"/>
      <w:r w:rsidR="00E3751D" w:rsidRPr="0061437C">
        <w:rPr>
          <w:color w:val="auto"/>
        </w:rPr>
        <w:t>i</w:t>
      </w:r>
      <w:r w:rsidR="00D1071B" w:rsidRPr="0061437C">
        <w:rPr>
          <w:color w:val="auto"/>
        </w:rPr>
        <w:t>o</w:t>
      </w:r>
      <w:r w:rsidR="00E3751D" w:rsidRPr="0061437C">
        <w:rPr>
          <w:color w:val="auto"/>
        </w:rPr>
        <w:t>nocytes</w:t>
      </w:r>
      <w:proofErr w:type="spellEnd"/>
      <w:r w:rsidR="00E3751D" w:rsidRPr="0061437C">
        <w:rPr>
          <w:color w:val="auto"/>
        </w:rPr>
        <w:t xml:space="preserve"> radially intercalate </w:t>
      </w:r>
      <w:r w:rsidR="00E7612B" w:rsidRPr="0061437C">
        <w:rPr>
          <w:color w:val="auto"/>
        </w:rPr>
        <w:t xml:space="preserve">into </w:t>
      </w:r>
      <w:r w:rsidR="00E3751D" w:rsidRPr="0061437C">
        <w:rPr>
          <w:color w:val="auto"/>
        </w:rPr>
        <w:t xml:space="preserve">the surface and regenerate </w:t>
      </w:r>
      <w:r w:rsidR="00E7612B" w:rsidRPr="0061437C">
        <w:rPr>
          <w:color w:val="auto"/>
        </w:rPr>
        <w:t xml:space="preserve">a </w:t>
      </w:r>
      <w:r w:rsidR="00E3751D" w:rsidRPr="0061437C">
        <w:rPr>
          <w:color w:val="auto"/>
        </w:rPr>
        <w:t xml:space="preserve">mature epidermis. </w:t>
      </w:r>
      <w:r w:rsidRPr="0061437C">
        <w:rPr>
          <w:color w:val="auto"/>
        </w:rPr>
        <w:t>(</w:t>
      </w:r>
      <w:r w:rsidRPr="008D5A11">
        <w:rPr>
          <w:b/>
          <w:bCs/>
          <w:color w:val="auto"/>
        </w:rPr>
        <w:t>C</w:t>
      </w:r>
      <w:r w:rsidRPr="0061437C">
        <w:rPr>
          <w:color w:val="auto"/>
        </w:rPr>
        <w:t xml:space="preserve">) Maximum </w:t>
      </w:r>
      <w:r w:rsidR="00190CA6" w:rsidRPr="0061437C">
        <w:rPr>
          <w:color w:val="auto"/>
        </w:rPr>
        <w:t>z-p</w:t>
      </w:r>
      <w:r w:rsidRPr="0061437C">
        <w:rPr>
          <w:color w:val="auto"/>
        </w:rPr>
        <w:t xml:space="preserve">rojection of </w:t>
      </w:r>
      <w:proofErr w:type="spellStart"/>
      <w:r w:rsidR="008B7055" w:rsidRPr="0061437C">
        <w:rPr>
          <w:color w:val="auto"/>
        </w:rPr>
        <w:t>mucociliary</w:t>
      </w:r>
      <w:proofErr w:type="spellEnd"/>
      <w:r w:rsidR="008B7055" w:rsidRPr="0061437C">
        <w:rPr>
          <w:color w:val="auto"/>
        </w:rPr>
        <w:t xml:space="preserve"> epithelium </w:t>
      </w:r>
      <w:proofErr w:type="spellStart"/>
      <w:r w:rsidR="008B7055" w:rsidRPr="0061437C">
        <w:rPr>
          <w:color w:val="auto"/>
        </w:rPr>
        <w:t>immunostained</w:t>
      </w:r>
      <w:proofErr w:type="spellEnd"/>
      <w:r w:rsidR="008B7055" w:rsidRPr="0061437C">
        <w:rPr>
          <w:color w:val="auto"/>
        </w:rPr>
        <w:t xml:space="preserve"> for </w:t>
      </w:r>
      <w:r w:rsidRPr="0061437C">
        <w:rPr>
          <w:color w:val="auto"/>
        </w:rPr>
        <w:t>ITLN (mucus-producing goblet cells), acetylated tubulin (ciliated cells), PNA (small secretory cells)</w:t>
      </w:r>
      <w:r w:rsidR="00813FFA" w:rsidRPr="0061437C">
        <w:rPr>
          <w:color w:val="auto"/>
        </w:rPr>
        <w:t>,</w:t>
      </w:r>
      <w:r w:rsidRPr="0061437C">
        <w:rPr>
          <w:color w:val="auto"/>
        </w:rPr>
        <w:t xml:space="preserve"> and </w:t>
      </w:r>
      <w:r w:rsidR="008B7055" w:rsidRPr="0061437C">
        <w:rPr>
          <w:color w:val="auto"/>
        </w:rPr>
        <w:t xml:space="preserve">keratin </w:t>
      </w:r>
      <w:r w:rsidRPr="0061437C">
        <w:rPr>
          <w:color w:val="auto"/>
        </w:rPr>
        <w:t xml:space="preserve">(epithelial cells) </w:t>
      </w:r>
      <w:r w:rsidR="008B7055" w:rsidRPr="0061437C">
        <w:rPr>
          <w:color w:val="auto"/>
        </w:rPr>
        <w:t xml:space="preserve">in organoids </w:t>
      </w:r>
      <w:r w:rsidRPr="0061437C">
        <w:rPr>
          <w:color w:val="auto"/>
        </w:rPr>
        <w:t>at 24</w:t>
      </w:r>
      <w:r w:rsidR="008B7055" w:rsidRPr="0061437C">
        <w:rPr>
          <w:color w:val="auto"/>
        </w:rPr>
        <w:t xml:space="preserve"> </w:t>
      </w:r>
      <w:proofErr w:type="spellStart"/>
      <w:r w:rsidRPr="0061437C">
        <w:rPr>
          <w:color w:val="auto"/>
        </w:rPr>
        <w:t>hpa</w:t>
      </w:r>
      <w:proofErr w:type="spellEnd"/>
      <w:r w:rsidRPr="0061437C">
        <w:rPr>
          <w:color w:val="auto"/>
        </w:rPr>
        <w:t xml:space="preserve"> (upper panel) and tadpole</w:t>
      </w:r>
      <w:r w:rsidR="008B7055" w:rsidRPr="0061437C">
        <w:rPr>
          <w:color w:val="auto"/>
        </w:rPr>
        <w:t xml:space="preserve"> epidermis</w:t>
      </w:r>
      <w:r w:rsidRPr="0061437C">
        <w:rPr>
          <w:color w:val="auto"/>
        </w:rPr>
        <w:t xml:space="preserve"> (lower panel). Scale bar</w:t>
      </w:r>
      <w:r w:rsidR="008B7055" w:rsidRPr="0061437C">
        <w:rPr>
          <w:color w:val="auto"/>
        </w:rPr>
        <w:t xml:space="preserve"> = </w:t>
      </w:r>
      <w:r w:rsidRPr="0061437C">
        <w:rPr>
          <w:color w:val="auto"/>
        </w:rPr>
        <w:t>30</w:t>
      </w:r>
      <w:r w:rsidR="008B7055" w:rsidRPr="0061437C">
        <w:rPr>
          <w:color w:val="auto"/>
        </w:rPr>
        <w:t xml:space="preserve"> </w:t>
      </w:r>
      <w:proofErr w:type="spellStart"/>
      <w:r w:rsidRPr="0061437C">
        <w:rPr>
          <w:color w:val="auto"/>
        </w:rPr>
        <w:t>μm</w:t>
      </w:r>
      <w:proofErr w:type="spellEnd"/>
      <w:r w:rsidRPr="0061437C">
        <w:rPr>
          <w:color w:val="auto"/>
        </w:rPr>
        <w:t xml:space="preserve">. </w:t>
      </w:r>
    </w:p>
    <w:p w14:paraId="1DDC4F22" w14:textId="77777777" w:rsidR="0085402F" w:rsidRPr="008D5A11" w:rsidRDefault="0085402F" w:rsidP="0061437C">
      <w:pPr>
        <w:widowControl/>
        <w:rPr>
          <w:b/>
          <w:bCs/>
          <w:color w:val="auto"/>
        </w:rPr>
      </w:pPr>
    </w:p>
    <w:p w14:paraId="53B7B81B" w14:textId="26831956" w:rsidR="00A74F2B" w:rsidRPr="0061437C" w:rsidRDefault="00A74F2B" w:rsidP="0061437C">
      <w:pPr>
        <w:widowControl/>
        <w:rPr>
          <w:color w:val="auto"/>
        </w:rPr>
      </w:pPr>
      <w:r w:rsidRPr="008D5A11">
        <w:rPr>
          <w:b/>
          <w:bCs/>
          <w:color w:val="auto"/>
        </w:rPr>
        <w:t>Figure 2</w:t>
      </w:r>
      <w:r w:rsidR="00624301">
        <w:rPr>
          <w:b/>
          <w:bCs/>
          <w:color w:val="auto"/>
        </w:rPr>
        <w:t>:</w:t>
      </w:r>
      <w:r w:rsidRPr="008D5A11">
        <w:rPr>
          <w:b/>
          <w:bCs/>
          <w:color w:val="auto"/>
        </w:rPr>
        <w:t xml:space="preserve"> </w:t>
      </w:r>
      <w:r w:rsidR="00554D82" w:rsidRPr="008D5A11">
        <w:rPr>
          <w:b/>
          <w:bCs/>
          <w:color w:val="auto"/>
        </w:rPr>
        <w:t xml:space="preserve">Live </w:t>
      </w:r>
      <w:r w:rsidR="00190CA6" w:rsidRPr="008D5A11">
        <w:rPr>
          <w:b/>
          <w:bCs/>
          <w:color w:val="auto"/>
        </w:rPr>
        <w:t>imaging of developing organoids</w:t>
      </w:r>
      <w:r w:rsidR="00554D82" w:rsidRPr="008D5A11">
        <w:rPr>
          <w:b/>
          <w:bCs/>
          <w:color w:val="auto"/>
        </w:rPr>
        <w:t>.</w:t>
      </w:r>
      <w:r w:rsidR="00190CA6" w:rsidRPr="0061437C">
        <w:rPr>
          <w:color w:val="auto"/>
        </w:rPr>
        <w:t xml:space="preserve"> </w:t>
      </w:r>
      <w:r w:rsidR="00D61070" w:rsidRPr="0061437C">
        <w:rPr>
          <w:color w:val="auto"/>
        </w:rPr>
        <w:t>(</w:t>
      </w:r>
      <w:r w:rsidR="00D61070" w:rsidRPr="008D5A11">
        <w:rPr>
          <w:b/>
          <w:bCs/>
          <w:color w:val="auto"/>
        </w:rPr>
        <w:t>A</w:t>
      </w:r>
      <w:r w:rsidR="00D61070" w:rsidRPr="0061437C">
        <w:rPr>
          <w:color w:val="auto"/>
        </w:rPr>
        <w:t xml:space="preserve">) </w:t>
      </w:r>
      <w:r w:rsidR="00993D7D" w:rsidRPr="0061437C">
        <w:rPr>
          <w:color w:val="auto"/>
        </w:rPr>
        <w:t>A s</w:t>
      </w:r>
      <w:r w:rsidR="00D61070" w:rsidRPr="0061437C">
        <w:rPr>
          <w:color w:val="auto"/>
        </w:rPr>
        <w:t xml:space="preserve">chematic </w:t>
      </w:r>
      <w:r w:rsidR="00E937A2" w:rsidRPr="0061437C">
        <w:rPr>
          <w:color w:val="auto"/>
        </w:rPr>
        <w:t xml:space="preserve">of the imaging chamber for live organoids </w:t>
      </w:r>
      <w:r w:rsidR="00D61070" w:rsidRPr="0061437C">
        <w:rPr>
          <w:color w:val="auto"/>
        </w:rPr>
        <w:t xml:space="preserve">(not </w:t>
      </w:r>
      <w:r w:rsidR="00E937A2" w:rsidRPr="0061437C">
        <w:rPr>
          <w:color w:val="auto"/>
        </w:rPr>
        <w:t>to</w:t>
      </w:r>
      <w:r w:rsidR="00D61070" w:rsidRPr="0061437C">
        <w:rPr>
          <w:color w:val="auto"/>
        </w:rPr>
        <w:t xml:space="preserve"> scale). </w:t>
      </w:r>
      <w:r w:rsidRPr="0061437C">
        <w:rPr>
          <w:color w:val="auto"/>
        </w:rPr>
        <w:t>(</w:t>
      </w:r>
      <w:r w:rsidR="00530511" w:rsidRPr="008D5A11">
        <w:rPr>
          <w:b/>
          <w:bCs/>
          <w:color w:val="auto"/>
        </w:rPr>
        <w:t>B</w:t>
      </w:r>
      <w:r w:rsidRPr="0061437C">
        <w:rPr>
          <w:color w:val="auto"/>
        </w:rPr>
        <w:t>)</w:t>
      </w:r>
      <w:r w:rsidR="00190CA6" w:rsidRPr="0061437C">
        <w:rPr>
          <w:color w:val="auto"/>
        </w:rPr>
        <w:t xml:space="preserve"> Time-lapse sequences of </w:t>
      </w:r>
      <w:r w:rsidRPr="0061437C">
        <w:rPr>
          <w:color w:val="auto"/>
        </w:rPr>
        <w:t xml:space="preserve">confocal </w:t>
      </w:r>
      <w:r w:rsidR="00190CA6" w:rsidRPr="0061437C">
        <w:rPr>
          <w:color w:val="auto"/>
        </w:rPr>
        <w:t xml:space="preserve">stacks collected from </w:t>
      </w:r>
      <w:r w:rsidR="00DB3783" w:rsidRPr="0061437C">
        <w:rPr>
          <w:color w:val="auto"/>
        </w:rPr>
        <w:t xml:space="preserve">deep ectoderm </w:t>
      </w:r>
      <w:r w:rsidR="00554D82" w:rsidRPr="0061437C">
        <w:rPr>
          <w:color w:val="auto"/>
        </w:rPr>
        <w:t xml:space="preserve">cell </w:t>
      </w:r>
      <w:r w:rsidR="00DB3783" w:rsidRPr="0061437C">
        <w:rPr>
          <w:color w:val="auto"/>
        </w:rPr>
        <w:t>aggregates</w:t>
      </w:r>
      <w:r w:rsidR="00190CA6" w:rsidRPr="0061437C">
        <w:rPr>
          <w:color w:val="auto"/>
        </w:rPr>
        <w:t xml:space="preserve"> expressing </w:t>
      </w:r>
      <w:r w:rsidRPr="0061437C">
        <w:rPr>
          <w:color w:val="auto"/>
        </w:rPr>
        <w:t>ZO</w:t>
      </w:r>
      <w:r w:rsidR="00140EC1" w:rsidRPr="0061437C">
        <w:rPr>
          <w:color w:val="auto"/>
        </w:rPr>
        <w:t>-</w:t>
      </w:r>
      <w:r w:rsidRPr="0061437C">
        <w:rPr>
          <w:color w:val="auto"/>
        </w:rPr>
        <w:t>1-RFP</w:t>
      </w:r>
      <w:r w:rsidR="00190CA6" w:rsidRPr="0061437C">
        <w:rPr>
          <w:color w:val="auto"/>
        </w:rPr>
        <w:t xml:space="preserve"> </w:t>
      </w:r>
      <w:r w:rsidRPr="0061437C">
        <w:rPr>
          <w:color w:val="auto"/>
        </w:rPr>
        <w:t>and mem-GFP</w:t>
      </w:r>
      <w:r w:rsidR="00DB3783" w:rsidRPr="0061437C">
        <w:rPr>
          <w:color w:val="auto"/>
        </w:rPr>
        <w:t xml:space="preserve"> from</w:t>
      </w:r>
      <w:r w:rsidR="007744EC" w:rsidRPr="0061437C">
        <w:rPr>
          <w:color w:val="auto"/>
        </w:rPr>
        <w:t xml:space="preserve"> 2.5 </w:t>
      </w:r>
      <w:proofErr w:type="spellStart"/>
      <w:r w:rsidR="007744EC" w:rsidRPr="0061437C">
        <w:rPr>
          <w:color w:val="auto"/>
        </w:rPr>
        <w:t>hpa</w:t>
      </w:r>
      <w:proofErr w:type="spellEnd"/>
      <w:r w:rsidRPr="0061437C">
        <w:rPr>
          <w:color w:val="auto"/>
        </w:rPr>
        <w:t>. Scale bar</w:t>
      </w:r>
      <w:r w:rsidR="00554D82" w:rsidRPr="0061437C">
        <w:rPr>
          <w:color w:val="auto"/>
        </w:rPr>
        <w:t xml:space="preserve"> = </w:t>
      </w:r>
      <w:r w:rsidRPr="0061437C">
        <w:rPr>
          <w:color w:val="auto"/>
        </w:rPr>
        <w:t>20</w:t>
      </w:r>
      <w:r w:rsidR="00554D82" w:rsidRPr="0061437C">
        <w:rPr>
          <w:color w:val="auto"/>
        </w:rPr>
        <w:t xml:space="preserve"> </w:t>
      </w:r>
      <w:proofErr w:type="spellStart"/>
      <w:r w:rsidRPr="0061437C">
        <w:rPr>
          <w:color w:val="auto"/>
        </w:rPr>
        <w:t>μm</w:t>
      </w:r>
      <w:proofErr w:type="spellEnd"/>
      <w:r w:rsidRPr="0061437C">
        <w:rPr>
          <w:color w:val="auto"/>
        </w:rPr>
        <w:t xml:space="preserve">. </w:t>
      </w:r>
      <w:r w:rsidR="00B24C2B" w:rsidRPr="0061437C">
        <w:rPr>
          <w:color w:val="auto"/>
        </w:rPr>
        <w:t xml:space="preserve">Cells </w:t>
      </w:r>
      <w:r w:rsidR="007A6F33" w:rsidRPr="0061437C">
        <w:rPr>
          <w:color w:val="auto"/>
        </w:rPr>
        <w:t>are pseudo</w:t>
      </w:r>
      <w:r w:rsidR="00175E95" w:rsidRPr="0061437C">
        <w:rPr>
          <w:color w:val="auto"/>
        </w:rPr>
        <w:t xml:space="preserve">-colored </w:t>
      </w:r>
      <w:r w:rsidR="008D5A11">
        <w:rPr>
          <w:color w:val="auto"/>
        </w:rPr>
        <w:t>for tracking</w:t>
      </w:r>
      <w:r w:rsidR="00175E95" w:rsidRPr="0061437C">
        <w:rPr>
          <w:color w:val="auto"/>
        </w:rPr>
        <w:t xml:space="preserve"> over time. </w:t>
      </w:r>
      <w:r w:rsidR="007A6F33" w:rsidRPr="0061437C">
        <w:rPr>
          <w:color w:val="auto"/>
        </w:rPr>
        <w:t>G</w:t>
      </w:r>
      <w:r w:rsidR="00175E95" w:rsidRPr="0061437C">
        <w:rPr>
          <w:color w:val="auto"/>
        </w:rPr>
        <w:t>reen</w:t>
      </w:r>
      <w:r w:rsidR="00993D7D" w:rsidRPr="0061437C">
        <w:rPr>
          <w:color w:val="auto"/>
        </w:rPr>
        <w:t>-</w:t>
      </w:r>
      <w:r w:rsidR="00175E95" w:rsidRPr="0061437C">
        <w:rPr>
          <w:color w:val="auto"/>
        </w:rPr>
        <w:t>colored cell</w:t>
      </w:r>
      <w:r w:rsidR="007A6F33" w:rsidRPr="0061437C">
        <w:rPr>
          <w:color w:val="auto"/>
        </w:rPr>
        <w:t xml:space="preserve"> </w:t>
      </w:r>
      <w:r w:rsidR="00341941" w:rsidRPr="0061437C">
        <w:rPr>
          <w:color w:val="auto"/>
        </w:rPr>
        <w:t>ha</w:t>
      </w:r>
      <w:r w:rsidR="00993D7D" w:rsidRPr="0061437C">
        <w:rPr>
          <w:color w:val="auto"/>
        </w:rPr>
        <w:t>ve</w:t>
      </w:r>
      <w:r w:rsidR="007A6F33" w:rsidRPr="0061437C">
        <w:rPr>
          <w:color w:val="auto"/>
        </w:rPr>
        <w:t xml:space="preserve"> </w:t>
      </w:r>
      <w:r w:rsidR="00341941" w:rsidRPr="0061437C">
        <w:rPr>
          <w:color w:val="auto"/>
        </w:rPr>
        <w:t xml:space="preserve">different </w:t>
      </w:r>
      <w:r w:rsidR="00993D7D" w:rsidRPr="0061437C">
        <w:rPr>
          <w:color w:val="auto"/>
        </w:rPr>
        <w:t xml:space="preserve">cell adhesion statuses, </w:t>
      </w:r>
      <w:r w:rsidR="00341941" w:rsidRPr="0061437C">
        <w:rPr>
          <w:color w:val="auto"/>
        </w:rPr>
        <w:t>including one progressively developing ZO-1 positive adhesion (green arrows) and one maintaining contiguous ZO-1 positive adhesion (yellow arrows) over time. (</w:t>
      </w:r>
      <w:r w:rsidR="00530511" w:rsidRPr="008D5A11">
        <w:rPr>
          <w:b/>
          <w:bCs/>
          <w:color w:val="auto"/>
        </w:rPr>
        <w:t>C</w:t>
      </w:r>
      <w:r w:rsidR="008D5A11" w:rsidRPr="008D5A11">
        <w:rPr>
          <w:color w:val="auto"/>
        </w:rPr>
        <w:t>,</w:t>
      </w:r>
      <w:r w:rsidR="008D5A11">
        <w:rPr>
          <w:b/>
          <w:bCs/>
          <w:color w:val="auto"/>
        </w:rPr>
        <w:t xml:space="preserve"> </w:t>
      </w:r>
      <w:r w:rsidR="00530511" w:rsidRPr="008D5A11">
        <w:rPr>
          <w:b/>
          <w:bCs/>
          <w:color w:val="auto"/>
        </w:rPr>
        <w:t>D</w:t>
      </w:r>
      <w:r w:rsidR="00341941" w:rsidRPr="0061437C">
        <w:rPr>
          <w:color w:val="auto"/>
        </w:rPr>
        <w:t xml:space="preserve">) </w:t>
      </w:r>
      <w:r w:rsidR="00DB3783" w:rsidRPr="0061437C">
        <w:rPr>
          <w:color w:val="auto"/>
        </w:rPr>
        <w:t>Time-lapse confocal images of ZO</w:t>
      </w:r>
      <w:r w:rsidR="008A7517" w:rsidRPr="0061437C">
        <w:rPr>
          <w:color w:val="auto"/>
        </w:rPr>
        <w:t>-</w:t>
      </w:r>
      <w:r w:rsidR="00DB3783" w:rsidRPr="0061437C">
        <w:rPr>
          <w:color w:val="auto"/>
        </w:rPr>
        <w:t>1-</w:t>
      </w:r>
      <w:r w:rsidR="00554D82" w:rsidRPr="0061437C">
        <w:rPr>
          <w:color w:val="auto"/>
        </w:rPr>
        <w:t>RFP-</w:t>
      </w:r>
      <w:r w:rsidR="00DB3783" w:rsidRPr="0061437C">
        <w:rPr>
          <w:color w:val="auto"/>
        </w:rPr>
        <w:t xml:space="preserve">expressing deep ectoderm </w:t>
      </w:r>
      <w:r w:rsidR="00554D82" w:rsidRPr="0061437C">
        <w:rPr>
          <w:color w:val="auto"/>
        </w:rPr>
        <w:t xml:space="preserve">cell </w:t>
      </w:r>
      <w:r w:rsidR="00DB3783" w:rsidRPr="0061437C">
        <w:rPr>
          <w:color w:val="auto"/>
        </w:rPr>
        <w:t xml:space="preserve">aggregates show the radially </w:t>
      </w:r>
      <w:r w:rsidR="00DB3783" w:rsidRPr="0061437C">
        <w:rPr>
          <w:color w:val="auto"/>
        </w:rPr>
        <w:lastRenderedPageBreak/>
        <w:t xml:space="preserve">intercalating cells </w:t>
      </w:r>
      <w:r w:rsidR="00554D82" w:rsidRPr="0061437C">
        <w:rPr>
          <w:color w:val="auto"/>
        </w:rPr>
        <w:t xml:space="preserve">moving </w:t>
      </w:r>
      <w:r w:rsidR="00DB3783" w:rsidRPr="0061437C">
        <w:rPr>
          <w:color w:val="auto"/>
        </w:rPr>
        <w:t>to the surface (</w:t>
      </w:r>
      <w:r w:rsidR="008D5A11">
        <w:rPr>
          <w:color w:val="auto"/>
        </w:rPr>
        <w:t>C</w:t>
      </w:r>
      <w:r w:rsidR="00DB3783" w:rsidRPr="0061437C">
        <w:rPr>
          <w:color w:val="auto"/>
        </w:rPr>
        <w:t xml:space="preserve">, yellow star) and </w:t>
      </w:r>
      <w:r w:rsidR="00554D82" w:rsidRPr="0061437C">
        <w:rPr>
          <w:color w:val="auto"/>
        </w:rPr>
        <w:t xml:space="preserve">moving </w:t>
      </w:r>
      <w:r w:rsidR="00DB3783" w:rsidRPr="0061437C">
        <w:rPr>
          <w:color w:val="auto"/>
        </w:rPr>
        <w:t xml:space="preserve">inside </w:t>
      </w:r>
      <w:r w:rsidR="00554D82" w:rsidRPr="0061437C">
        <w:rPr>
          <w:color w:val="auto"/>
        </w:rPr>
        <w:t xml:space="preserve">the </w:t>
      </w:r>
      <w:r w:rsidR="00DB3783" w:rsidRPr="0061437C">
        <w:rPr>
          <w:color w:val="auto"/>
        </w:rPr>
        <w:t>aggregates (</w:t>
      </w:r>
      <w:r w:rsidR="008D5A11">
        <w:rPr>
          <w:color w:val="auto"/>
        </w:rPr>
        <w:t>D</w:t>
      </w:r>
      <w:r w:rsidR="00DB3783" w:rsidRPr="0061437C">
        <w:rPr>
          <w:color w:val="auto"/>
        </w:rPr>
        <w:t xml:space="preserve">, blue star). </w:t>
      </w:r>
      <w:r w:rsidRPr="0061437C">
        <w:rPr>
          <w:color w:val="auto"/>
        </w:rPr>
        <w:t>Scale bar</w:t>
      </w:r>
      <w:r w:rsidR="00DB3783" w:rsidRPr="0061437C">
        <w:rPr>
          <w:color w:val="auto"/>
        </w:rPr>
        <w:t>s</w:t>
      </w:r>
      <w:r w:rsidR="00554D82" w:rsidRPr="0061437C">
        <w:rPr>
          <w:color w:val="auto"/>
        </w:rPr>
        <w:t xml:space="preserve"> = </w:t>
      </w:r>
      <w:r w:rsidRPr="0061437C">
        <w:rPr>
          <w:color w:val="auto"/>
        </w:rPr>
        <w:t>10</w:t>
      </w:r>
      <w:r w:rsidR="00554D82" w:rsidRPr="0061437C">
        <w:rPr>
          <w:color w:val="auto"/>
        </w:rPr>
        <w:t xml:space="preserve"> </w:t>
      </w:r>
      <w:proofErr w:type="spellStart"/>
      <w:r w:rsidRPr="0061437C">
        <w:rPr>
          <w:color w:val="auto"/>
        </w:rPr>
        <w:t>μm</w:t>
      </w:r>
      <w:proofErr w:type="spellEnd"/>
      <w:r w:rsidRPr="0061437C">
        <w:rPr>
          <w:color w:val="auto"/>
        </w:rPr>
        <w:t>.</w:t>
      </w:r>
    </w:p>
    <w:p w14:paraId="7D424B1A" w14:textId="77777777" w:rsidR="00140EC1" w:rsidRPr="0061437C" w:rsidRDefault="00140EC1" w:rsidP="0061437C">
      <w:pPr>
        <w:widowControl/>
        <w:rPr>
          <w:b/>
        </w:rPr>
      </w:pPr>
    </w:p>
    <w:p w14:paraId="64B8CF78" w14:textId="14B1A02E" w:rsidR="006305D7" w:rsidRPr="0061437C" w:rsidRDefault="006305D7" w:rsidP="0061437C">
      <w:pPr>
        <w:widowControl/>
        <w:rPr>
          <w:b/>
        </w:rPr>
      </w:pPr>
      <w:r w:rsidRPr="0061437C">
        <w:rPr>
          <w:b/>
        </w:rPr>
        <w:t>DISCUSSION</w:t>
      </w:r>
      <w:r w:rsidRPr="0061437C">
        <w:rPr>
          <w:b/>
          <w:bCs/>
        </w:rPr>
        <w:t xml:space="preserve">: </w:t>
      </w:r>
    </w:p>
    <w:p w14:paraId="38F97345" w14:textId="336FB050" w:rsidR="0056558D" w:rsidRPr="0061437C" w:rsidRDefault="006B218E" w:rsidP="0061437C">
      <w:pPr>
        <w:widowControl/>
      </w:pPr>
      <w:proofErr w:type="spellStart"/>
      <w:r w:rsidRPr="0061437C">
        <w:t>Mucocilia</w:t>
      </w:r>
      <w:r w:rsidR="00717805" w:rsidRPr="0061437C">
        <w:t>ry</w:t>
      </w:r>
      <w:proofErr w:type="spellEnd"/>
      <w:r w:rsidRPr="0061437C">
        <w:t xml:space="preserve"> epithelial organoid</w:t>
      </w:r>
      <w:r w:rsidR="007516E3" w:rsidRPr="0061437C">
        <w:t>s</w:t>
      </w:r>
      <w:r w:rsidRPr="0061437C">
        <w:t xml:space="preserve"> generated from </w:t>
      </w:r>
      <w:r w:rsidR="008B255D" w:rsidRPr="0061437C">
        <w:t xml:space="preserve">deep ectoderm cells of </w:t>
      </w:r>
      <w:r w:rsidRPr="0061437C">
        <w:rPr>
          <w:i/>
        </w:rPr>
        <w:t>X</w:t>
      </w:r>
      <w:r w:rsidR="008D5A11">
        <w:rPr>
          <w:i/>
        </w:rPr>
        <w:t>.</w:t>
      </w:r>
      <w:r w:rsidRPr="0061437C">
        <w:rPr>
          <w:i/>
        </w:rPr>
        <w:t xml:space="preserve"> </w:t>
      </w:r>
      <w:proofErr w:type="spellStart"/>
      <w:r w:rsidRPr="0061437C">
        <w:rPr>
          <w:i/>
        </w:rPr>
        <w:t>laevis</w:t>
      </w:r>
      <w:proofErr w:type="spellEnd"/>
      <w:r w:rsidRPr="0061437C">
        <w:t xml:space="preserve"> embryo </w:t>
      </w:r>
      <w:r w:rsidR="007516E3" w:rsidRPr="0061437C">
        <w:t xml:space="preserve">are </w:t>
      </w:r>
      <w:r w:rsidRPr="0061437C">
        <w:t xml:space="preserve">a powerful tool to study </w:t>
      </w:r>
      <w:r w:rsidR="00957A50" w:rsidRPr="0061437C">
        <w:t xml:space="preserve">the </w:t>
      </w:r>
      <w:r w:rsidRPr="0061437C">
        <w:t xml:space="preserve">epithelialization and differentiation of </w:t>
      </w:r>
      <w:r w:rsidR="00717805" w:rsidRPr="0061437C">
        <w:t xml:space="preserve">multipotent </w:t>
      </w:r>
      <w:r w:rsidR="00717805" w:rsidRPr="008D5A11">
        <w:t>progenitors</w:t>
      </w:r>
      <w:r w:rsidRPr="008D5A11">
        <w:t xml:space="preserve"> in vitro.</w:t>
      </w:r>
      <w:r w:rsidR="00876B30" w:rsidRPr="008D5A11">
        <w:t xml:space="preserve"> </w:t>
      </w:r>
      <w:r w:rsidR="008F5CD7" w:rsidRPr="008D5A11">
        <w:t xml:space="preserve">In contrast </w:t>
      </w:r>
      <w:r w:rsidR="00876B30" w:rsidRPr="008D5A11">
        <w:t>to the widely adopted animal cap assay</w:t>
      </w:r>
      <w:r w:rsidR="00525541" w:rsidRPr="008D5A11">
        <w:fldChar w:fldCharType="begin"/>
      </w:r>
      <w:r w:rsidR="004B6843" w:rsidRPr="008D5A11">
        <w:instrText xml:space="preserve"> ADDIN EN.CITE &lt;EndNote&gt;&lt;Cite&gt;&lt;Author&gt;Green&lt;/Author&gt;&lt;Year&gt;1999&lt;/Year&gt;&lt;RecNum&gt;531&lt;/RecNum&gt;&lt;DisplayText&gt;&lt;style face="superscript"&gt;16&lt;/style&gt;&lt;/DisplayText&gt;&lt;record&gt;&lt;rec-number&gt;531&lt;/rec-number&gt;&lt;foreign-keys&gt;&lt;key app="EN" db-id="trzsv0sdmafxt2ewev75vs9tv0zxwvx0sfw2" timestamp="0"&gt;531&lt;/key&gt;&lt;/foreign-keys&gt;&lt;ref-type name="Book Section"&gt;5&lt;/ref-type&gt;&lt;contributors&gt;&lt;authors&gt;&lt;author&gt;Green, Jeremy&lt;/author&gt;&lt;/authors&gt;&lt;secondary-authors&gt;&lt;author&gt;Guille, Matthew&lt;/author&gt;&lt;/secondary-authors&gt;&lt;/contributors&gt;&lt;titles&gt;&lt;title&gt;The Animal Cap Assay&lt;/title&gt;&lt;secondary-title&gt;Molecular Methods in Developmental Biology: Xenopus and Zebrafish&lt;/secondary-title&gt;&lt;/titles&gt;&lt;pages&gt;1-13&lt;/pages&gt;&lt;dates&gt;&lt;year&gt;1999&lt;/year&gt;&lt;/dates&gt;&lt;pub-location&gt;Totowa, NJ&lt;/pub-location&gt;&lt;publisher&gt;Humana Press&lt;/publisher&gt;&lt;isbn&gt;978-1-59259-678-2&lt;/isbn&gt;&lt;label&gt;Green1999&lt;/label&gt;&lt;urls&gt;&lt;related-urls&gt;&lt;url&gt;https://doi.org/10.1385/1-59259-678-9:1&lt;/url&gt;&lt;url&gt;https://link.springer.com/content/pdf/10.1385%2F1-59259-678-9%3A1.pdf&lt;/url&gt;&lt;/related-urls&gt;&lt;/urls&gt;&lt;electronic-resource-num&gt;10.1385/1-59259-678-9:1&lt;/electronic-resource-num&gt;&lt;/record&gt;&lt;/Cite&gt;&lt;/EndNote&gt;</w:instrText>
      </w:r>
      <w:r w:rsidR="00525541" w:rsidRPr="008D5A11">
        <w:fldChar w:fldCharType="separate"/>
      </w:r>
      <w:r w:rsidR="004B6843" w:rsidRPr="008D5A11">
        <w:rPr>
          <w:noProof/>
          <w:vertAlign w:val="superscript"/>
        </w:rPr>
        <w:t>16</w:t>
      </w:r>
      <w:r w:rsidR="00525541" w:rsidRPr="008D5A11">
        <w:fldChar w:fldCharType="end"/>
      </w:r>
      <w:r w:rsidR="00876B30" w:rsidRPr="008D5A11">
        <w:t xml:space="preserve"> </w:t>
      </w:r>
      <w:r w:rsidR="008F5CD7" w:rsidRPr="008D5A11">
        <w:t>used for in vitro organogenesis</w:t>
      </w:r>
      <w:r w:rsidR="008F5CD7" w:rsidRPr="008D5A11">
        <w:fldChar w:fldCharType="begin">
          <w:fldData xml:space="preserve">PEVuZE5vdGU+PENpdGU+PEF1dGhvcj5Bc2FzaGltYTwvQXV0aG9yPjxZZWFyPjIwMDk8L1llYXI+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</w:fldData>
        </w:fldChar>
      </w:r>
      <w:r w:rsidR="004B6843" w:rsidRPr="008D5A11">
        <w:instrText xml:space="preserve"> ADDIN EN.CITE </w:instrText>
      </w:r>
      <w:r w:rsidR="004B6843" w:rsidRPr="008D5A11">
        <w:fldChar w:fldCharType="begin">
          <w:fldData xml:space="preserve">PEVuZE5vdGU+PENpdGU+PEF1dGhvcj5Bc2FzaGltYTwvQXV0aG9yPjxZZWFyPjIwMDk8L1llYXI+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</w:fldData>
        </w:fldChar>
      </w:r>
      <w:r w:rsidR="004B6843" w:rsidRPr="008D5A11">
        <w:instrText xml:space="preserve"> ADDIN EN.CITE.DATA </w:instrText>
      </w:r>
      <w:r w:rsidR="004B6843" w:rsidRPr="008D5A11">
        <w:fldChar w:fldCharType="end"/>
      </w:r>
      <w:r w:rsidR="008F5CD7" w:rsidRPr="008D5A11">
        <w:fldChar w:fldCharType="separate"/>
      </w:r>
      <w:r w:rsidR="004B6843" w:rsidRPr="008D5A11">
        <w:rPr>
          <w:noProof/>
          <w:vertAlign w:val="superscript"/>
        </w:rPr>
        <w:t>13</w:t>
      </w:r>
      <w:r w:rsidR="008F5CD7" w:rsidRPr="008D5A11">
        <w:fldChar w:fldCharType="end"/>
      </w:r>
      <w:r w:rsidR="008F5CD7" w:rsidRPr="008D5A11">
        <w:t xml:space="preserve"> and </w:t>
      </w:r>
      <w:r w:rsidR="007516E3" w:rsidRPr="008D5A11">
        <w:t>the</w:t>
      </w:r>
      <w:r w:rsidR="007516E3" w:rsidRPr="0061437C">
        <w:t xml:space="preserve"> </w:t>
      </w:r>
      <w:r w:rsidR="00525541" w:rsidRPr="0061437C">
        <w:t>develop</w:t>
      </w:r>
      <w:r w:rsidR="00363D8E" w:rsidRPr="0061437C">
        <w:t>ment of</w:t>
      </w:r>
      <w:r w:rsidR="00525541" w:rsidRPr="0061437C">
        <w:t xml:space="preserve"> </w:t>
      </w:r>
      <w:proofErr w:type="spellStart"/>
      <w:r w:rsidR="00525541" w:rsidRPr="0061437C">
        <w:t>mucociliary</w:t>
      </w:r>
      <w:proofErr w:type="spellEnd"/>
      <w:r w:rsidR="00DC5047" w:rsidRPr="0061437C">
        <w:t xml:space="preserve"> epithelia</w:t>
      </w:r>
      <w:r w:rsidR="00525541" w:rsidRPr="0061437C">
        <w:fldChar w:fldCharType="begin">
          <w:fldData xml:space="preserve">PEVuZE5vdGU+PENpdGU+PEF1dGhvcj5IYWFzPC9BdXRob3I+PFllYXI+MjAxOTwvWWVhcj48UmVj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=
</w:fldData>
        </w:fldChar>
      </w:r>
      <w:r w:rsidR="00A418A3">
        <w:instrText xml:space="preserve"> ADDIN EN.CITE </w:instrText>
      </w:r>
      <w:r w:rsidR="00A418A3">
        <w:fldChar w:fldCharType="begin">
          <w:fldData xml:space="preserve">PEVuZE5vdGU+PENpdGU+PEF1dGhvcj5IYWFzPC9BdXRob3I+PFllYXI+MjAxOTwvWWVhcj48UmVj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=
</w:fldData>
        </w:fldChar>
      </w:r>
      <w:r w:rsidR="00A418A3">
        <w:instrText xml:space="preserve"> ADDIN EN.CITE.DATA </w:instrText>
      </w:r>
      <w:r w:rsidR="00A418A3">
        <w:fldChar w:fldCharType="end"/>
      </w:r>
      <w:r w:rsidR="00525541" w:rsidRPr="0061437C">
        <w:fldChar w:fldCharType="separate"/>
      </w:r>
      <w:r w:rsidR="00A418A3" w:rsidRPr="00A418A3">
        <w:rPr>
          <w:noProof/>
          <w:vertAlign w:val="superscript"/>
        </w:rPr>
        <w:t>15,17,22</w:t>
      </w:r>
      <w:r w:rsidR="00525541" w:rsidRPr="0061437C">
        <w:fldChar w:fldCharType="end"/>
      </w:r>
      <w:r w:rsidR="00525541" w:rsidRPr="0061437C">
        <w:t xml:space="preserve"> </w:t>
      </w:r>
      <w:r w:rsidR="007C5203" w:rsidRPr="0061437C">
        <w:t xml:space="preserve">that </w:t>
      </w:r>
      <w:r w:rsidR="00DC5047" w:rsidRPr="0061437C">
        <w:t>utiliz</w:t>
      </w:r>
      <w:r w:rsidR="007C5203" w:rsidRPr="0061437C">
        <w:t>e</w:t>
      </w:r>
      <w:r w:rsidR="00DC5047" w:rsidRPr="0061437C">
        <w:t xml:space="preserve"> </w:t>
      </w:r>
      <w:r w:rsidR="007516E3" w:rsidRPr="0061437C">
        <w:t xml:space="preserve">the </w:t>
      </w:r>
      <w:r w:rsidR="00DC5047" w:rsidRPr="0061437C">
        <w:t xml:space="preserve">intact ectoderm, </w:t>
      </w:r>
      <w:r w:rsidR="00363D8E" w:rsidRPr="0061437C">
        <w:t xml:space="preserve">the </w:t>
      </w:r>
      <w:r w:rsidR="00DC5047" w:rsidRPr="0061437C">
        <w:t>deep</w:t>
      </w:r>
      <w:r w:rsidR="00363D8E" w:rsidRPr="0061437C">
        <w:t xml:space="preserve"> </w:t>
      </w:r>
      <w:r w:rsidR="00DC5047" w:rsidRPr="0061437C">
        <w:t>ectoderm</w:t>
      </w:r>
      <w:r w:rsidR="007516E3" w:rsidRPr="0061437C">
        <w:t>-</w:t>
      </w:r>
      <w:r w:rsidR="00DC5047" w:rsidRPr="0061437C">
        <w:t xml:space="preserve">derived organoids presented in this protocol </w:t>
      </w:r>
      <w:r w:rsidR="00C63C4C" w:rsidRPr="0061437C">
        <w:t>offer a</w:t>
      </w:r>
      <w:r w:rsidR="00525541" w:rsidRPr="0061437C">
        <w:t xml:space="preserve"> distinct </w:t>
      </w:r>
      <w:r w:rsidR="00C63C4C" w:rsidRPr="0061437C">
        <w:t>opportunity to monitor the tissue mechanics</w:t>
      </w:r>
      <w:r w:rsidR="007516E3" w:rsidRPr="0061437C">
        <w:t>-</w:t>
      </w:r>
      <w:r w:rsidR="00C63C4C" w:rsidRPr="0061437C">
        <w:t xml:space="preserve">driven regeneration phases of </w:t>
      </w:r>
      <w:r w:rsidR="0056558D" w:rsidRPr="0061437C">
        <w:t xml:space="preserve">the </w:t>
      </w:r>
      <w:r w:rsidR="00363D8E" w:rsidRPr="0061437C">
        <w:t xml:space="preserve">surface </w:t>
      </w:r>
      <w:r w:rsidR="00C63C4C" w:rsidRPr="0061437C">
        <w:t>epithelium</w:t>
      </w:r>
      <w:r w:rsidR="0071152E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71152E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71152E" w:rsidRPr="0061437C">
        <w:fldChar w:fldCharType="end"/>
      </w:r>
      <w:r w:rsidR="00C63C4C" w:rsidRPr="0061437C">
        <w:t>.</w:t>
      </w:r>
      <w:r w:rsidR="00525541" w:rsidRPr="0061437C">
        <w:t xml:space="preserve"> </w:t>
      </w:r>
      <w:r w:rsidR="00BB5919" w:rsidRPr="0061437C">
        <w:t>At around 2</w:t>
      </w:r>
      <w:r w:rsidR="008D5A11">
        <w:t xml:space="preserve"> </w:t>
      </w:r>
      <w:proofErr w:type="spellStart"/>
      <w:r w:rsidR="00BB5919" w:rsidRPr="0061437C">
        <w:t>hpa</w:t>
      </w:r>
      <w:proofErr w:type="spellEnd"/>
      <w:r w:rsidR="00BB5919" w:rsidRPr="0061437C">
        <w:t xml:space="preserve">, </w:t>
      </w:r>
      <w:r w:rsidR="00363D8E" w:rsidRPr="0061437C">
        <w:t xml:space="preserve">the </w:t>
      </w:r>
      <w:r w:rsidR="00BB5919" w:rsidRPr="0061437C">
        <w:t>newly generated ZO-1 positive epithelial cells (</w:t>
      </w:r>
      <w:r w:rsidR="00BB5919" w:rsidRPr="008D5A11">
        <w:rPr>
          <w:b/>
          <w:bCs/>
        </w:rPr>
        <w:t>Figure 2</w:t>
      </w:r>
      <w:r w:rsidR="00BB5919" w:rsidRPr="0061437C">
        <w:t xml:space="preserve">) begin to </w:t>
      </w:r>
      <w:r w:rsidR="00EB21E5" w:rsidRPr="0061437C">
        <w:t>appear</w:t>
      </w:r>
      <w:r w:rsidR="00BB5919" w:rsidRPr="0061437C">
        <w:t xml:space="preserve"> on </w:t>
      </w:r>
      <w:r w:rsidR="00EB21E5" w:rsidRPr="0061437C">
        <w:t xml:space="preserve">the </w:t>
      </w:r>
      <w:r w:rsidR="00BB5919" w:rsidRPr="0061437C">
        <w:t xml:space="preserve">apical surface of organoids </w:t>
      </w:r>
      <w:r w:rsidR="00363D8E" w:rsidRPr="0061437C">
        <w:t>and</w:t>
      </w:r>
      <w:r w:rsidR="00BB5919" w:rsidRPr="0061437C">
        <w:t xml:space="preserve"> </w:t>
      </w:r>
      <w:r w:rsidR="00EB21E5" w:rsidRPr="0061437C">
        <w:t>increase their population</w:t>
      </w:r>
      <w:r w:rsidR="00BB5919" w:rsidRPr="0061437C">
        <w:t xml:space="preserve"> to cover </w:t>
      </w:r>
      <w:r w:rsidR="00EB21E5" w:rsidRPr="0061437C">
        <w:t>the entire organoid</w:t>
      </w:r>
      <w:r w:rsidR="00BB5919" w:rsidRPr="0061437C">
        <w:t xml:space="preserve"> as </w:t>
      </w:r>
      <w:r w:rsidR="007516E3" w:rsidRPr="0061437C">
        <w:t xml:space="preserve">the </w:t>
      </w:r>
      <w:r w:rsidR="00BB5919" w:rsidRPr="0061437C">
        <w:t>tissue solidif</w:t>
      </w:r>
      <w:r w:rsidR="00EB21E5" w:rsidRPr="0061437C">
        <w:t>y or reduce</w:t>
      </w:r>
      <w:r w:rsidR="007516E3" w:rsidRPr="0061437C">
        <w:t>s</w:t>
      </w:r>
      <w:r w:rsidR="00EB21E5" w:rsidRPr="0061437C">
        <w:t xml:space="preserve"> the compliance</w:t>
      </w:r>
      <w:r w:rsidR="00EB21E5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EB21E5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EB21E5" w:rsidRPr="0061437C">
        <w:fldChar w:fldCharType="end"/>
      </w:r>
      <w:r w:rsidR="00EB21E5" w:rsidRPr="0061437C">
        <w:t xml:space="preserve">. </w:t>
      </w:r>
      <w:r w:rsidR="00957A50" w:rsidRPr="0061437C">
        <w:t xml:space="preserve">The regeneration </w:t>
      </w:r>
      <w:r w:rsidR="008768B5" w:rsidRPr="0061437C">
        <w:t xml:space="preserve">of </w:t>
      </w:r>
      <w:r w:rsidR="007516E3" w:rsidRPr="0061437C">
        <w:t xml:space="preserve">the </w:t>
      </w:r>
      <w:r w:rsidR="008768B5" w:rsidRPr="0061437C">
        <w:t xml:space="preserve">epithelium </w:t>
      </w:r>
      <w:r w:rsidR="002E1B82" w:rsidRPr="0061437C">
        <w:t>and subsequent lineage specifications</w:t>
      </w:r>
      <w:r w:rsidR="0056558D" w:rsidRPr="0061437C">
        <w:t xml:space="preserve"> for mucus-producing goblet cells</w:t>
      </w:r>
      <w:r w:rsidR="002E1B82" w:rsidRPr="0061437C">
        <w:t xml:space="preserve"> </w:t>
      </w:r>
      <w:r w:rsidRPr="0061437C">
        <w:t xml:space="preserve">proceed </w:t>
      </w:r>
      <w:r w:rsidR="008768B5" w:rsidRPr="0061437C">
        <w:t xml:space="preserve">spontaneously </w:t>
      </w:r>
      <w:r w:rsidRPr="0061437C">
        <w:t>in a chemically defined</w:t>
      </w:r>
      <w:r w:rsidR="006E66A5" w:rsidRPr="0061437C">
        <w:t xml:space="preserve"> </w:t>
      </w:r>
      <w:r w:rsidRPr="0061437C">
        <w:t>culture media</w:t>
      </w:r>
      <w:r w:rsidR="00EB21E5" w:rsidRPr="0061437C">
        <w:t xml:space="preserve"> within </w:t>
      </w:r>
      <w:r w:rsidR="002E1B82" w:rsidRPr="0061437C">
        <w:t>a day. Th</w:t>
      </w:r>
      <w:r w:rsidR="007516E3" w:rsidRPr="0061437C">
        <w:t>ese</w:t>
      </w:r>
      <w:r w:rsidR="00EB21E5" w:rsidRPr="0061437C">
        <w:t xml:space="preserve"> </w:t>
      </w:r>
      <w:r w:rsidR="00957A50" w:rsidRPr="0061437C">
        <w:t>rapid</w:t>
      </w:r>
      <w:r w:rsidR="00EB21E5" w:rsidRPr="0061437C">
        <w:t xml:space="preserve">ly developing </w:t>
      </w:r>
      <w:proofErr w:type="spellStart"/>
      <w:r w:rsidR="002E1B82" w:rsidRPr="0061437C">
        <w:t>mucociliary</w:t>
      </w:r>
      <w:proofErr w:type="spellEnd"/>
      <w:r w:rsidR="002E1B82" w:rsidRPr="0061437C">
        <w:t xml:space="preserve"> epithelial </w:t>
      </w:r>
      <w:r w:rsidR="00EB21E5" w:rsidRPr="0061437C">
        <w:t xml:space="preserve">organoids </w:t>
      </w:r>
      <w:r w:rsidR="002E1B82" w:rsidRPr="0061437C">
        <w:t xml:space="preserve">provide a platform to </w:t>
      </w:r>
      <w:r w:rsidR="00D052CE" w:rsidRPr="0061437C">
        <w:t xml:space="preserve">examine dynamic cell behaviors </w:t>
      </w:r>
      <w:r w:rsidR="00957A50" w:rsidRPr="0061437C">
        <w:t>in</w:t>
      </w:r>
      <w:r w:rsidR="00E225F3" w:rsidRPr="0061437C">
        <w:t xml:space="preserve"> real</w:t>
      </w:r>
      <w:r w:rsidR="008D5A11">
        <w:t>-</w:t>
      </w:r>
      <w:r w:rsidR="00E225F3" w:rsidRPr="0061437C">
        <w:t>time</w:t>
      </w:r>
      <w:r w:rsidR="008D5A11">
        <w:t>,</w:t>
      </w:r>
      <w:r w:rsidR="00E225F3" w:rsidRPr="0061437C">
        <w:t xml:space="preserve"> in</w:t>
      </w:r>
      <w:r w:rsidR="00957A50" w:rsidRPr="0061437C">
        <w:t xml:space="preserve"> high-resolution</w:t>
      </w:r>
      <w:r w:rsidR="008D5A11">
        <w:t>,</w:t>
      </w:r>
      <w:r w:rsidR="00957A50" w:rsidRPr="0061437C">
        <w:t xml:space="preserve"> </w:t>
      </w:r>
      <w:r w:rsidR="00D052CE" w:rsidRPr="0061437C">
        <w:t>during</w:t>
      </w:r>
      <w:r w:rsidR="00CE48B2">
        <w:t xml:space="preserve"> </w:t>
      </w:r>
      <w:r w:rsidR="00D052CE" w:rsidRPr="0061437C">
        <w:t xml:space="preserve">progressive steps of </w:t>
      </w:r>
      <w:r w:rsidR="00F61C35" w:rsidRPr="0061437C">
        <w:t xml:space="preserve">epithelial </w:t>
      </w:r>
      <w:r w:rsidR="00363D8E" w:rsidRPr="0061437C">
        <w:t>regeneration</w:t>
      </w:r>
      <w:r w:rsidR="008D5A11">
        <w:t>. They</w:t>
      </w:r>
      <w:r w:rsidR="001D7081" w:rsidRPr="0061437C">
        <w:t xml:space="preserve"> </w:t>
      </w:r>
      <w:r w:rsidR="008D5A11">
        <w:t>also enable</w:t>
      </w:r>
      <w:r w:rsidR="001D7081" w:rsidRPr="0061437C">
        <w:t xml:space="preserve"> investigat</w:t>
      </w:r>
      <w:r w:rsidR="008D5A11">
        <w:t>ion of</w:t>
      </w:r>
      <w:r w:rsidR="001D7081" w:rsidRPr="0061437C">
        <w:t xml:space="preserve"> fundamental questions </w:t>
      </w:r>
      <w:r w:rsidR="007516E3" w:rsidRPr="0061437C">
        <w:t xml:space="preserve">that </w:t>
      </w:r>
      <w:r w:rsidR="001D7081" w:rsidRPr="0061437C">
        <w:t>ar</w:t>
      </w:r>
      <w:r w:rsidR="0056558D" w:rsidRPr="0061437C">
        <w:t>i</w:t>
      </w:r>
      <w:r w:rsidR="001D7081" w:rsidRPr="0061437C">
        <w:t xml:space="preserve">se during </w:t>
      </w:r>
      <w:proofErr w:type="spellStart"/>
      <w:r w:rsidR="001D7081" w:rsidRPr="0061437C">
        <w:t>mucociliary</w:t>
      </w:r>
      <w:proofErr w:type="spellEnd"/>
      <w:r w:rsidR="001D7081" w:rsidRPr="0061437C">
        <w:t xml:space="preserve"> epithelium develop</w:t>
      </w:r>
      <w:r w:rsidR="00832A94" w:rsidRPr="0061437C">
        <w:t>ment</w:t>
      </w:r>
      <w:r w:rsidR="0056558D" w:rsidRPr="0061437C">
        <w:t xml:space="preserve">, homeostasis, and </w:t>
      </w:r>
      <w:r w:rsidR="001D7081" w:rsidRPr="0061437C">
        <w:t>associate</w:t>
      </w:r>
      <w:r w:rsidR="00832A94" w:rsidRPr="0061437C">
        <w:t>d</w:t>
      </w:r>
      <w:r w:rsidR="001D7081" w:rsidRPr="0061437C">
        <w:t xml:space="preserve"> diseases</w:t>
      </w:r>
      <w:r w:rsidR="00A33EF5" w:rsidRPr="0061437C">
        <w:fldChar w:fldCharType="begin">
          <w:fldData xml:space="preserve">PEVuZE5vdGU+PENpdGU+PEF1dGhvcj5QdWNoZWxsZTwvQXV0aG9yPjxZZWFyPjIwMDY8L1llYXI+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=
</w:fldData>
        </w:fldChar>
      </w:r>
      <w:r w:rsidR="00A418A3">
        <w:instrText xml:space="preserve"> ADDIN EN.CITE </w:instrText>
      </w:r>
      <w:r w:rsidR="00A418A3">
        <w:fldChar w:fldCharType="begin">
          <w:fldData xml:space="preserve">PEVuZE5vdGU+PENpdGU+PEF1dGhvcj5QdWNoZWxsZTwvQXV0aG9yPjxZZWFyPjIwMDY8L1llYXI+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=
</w:fldData>
        </w:fldChar>
      </w:r>
      <w:r w:rsidR="00A418A3">
        <w:instrText xml:space="preserve"> ADDIN EN.CITE.DATA </w:instrText>
      </w:r>
      <w:r w:rsidR="00A418A3">
        <w:fldChar w:fldCharType="end"/>
      </w:r>
      <w:r w:rsidR="00A33EF5" w:rsidRPr="0061437C">
        <w:fldChar w:fldCharType="separate"/>
      </w:r>
      <w:r w:rsidR="00A418A3" w:rsidRPr="00A418A3">
        <w:rPr>
          <w:noProof/>
          <w:vertAlign w:val="superscript"/>
        </w:rPr>
        <w:t>2,9,23</w:t>
      </w:r>
      <w:r w:rsidR="00A33EF5" w:rsidRPr="0061437C">
        <w:fldChar w:fldCharType="end"/>
      </w:r>
      <w:r w:rsidR="001D7081" w:rsidRPr="0061437C">
        <w:t xml:space="preserve">. </w:t>
      </w:r>
      <w:r w:rsidR="00363D8E" w:rsidRPr="0061437C">
        <w:t xml:space="preserve">In particular, </w:t>
      </w:r>
      <w:r w:rsidR="0014141A" w:rsidRPr="0061437C">
        <w:t xml:space="preserve">the mechanical sensitivity of the deep progenitor cells </w:t>
      </w:r>
      <w:r w:rsidR="00645B46" w:rsidRPr="0061437C">
        <w:t>during the transition to</w:t>
      </w:r>
      <w:r w:rsidR="0014141A" w:rsidRPr="0061437C">
        <w:t xml:space="preserve"> epithelial goblet cell precursors </w:t>
      </w:r>
      <w:r w:rsidR="00B5506B" w:rsidRPr="0061437C">
        <w:t>identified</w:t>
      </w:r>
      <w:r w:rsidR="00645B46" w:rsidRPr="0061437C">
        <w:t xml:space="preserve"> </w:t>
      </w:r>
      <w:r w:rsidR="0014141A" w:rsidRPr="0061437C">
        <w:t>in the organoids</w:t>
      </w:r>
      <w:r w:rsidR="0014141A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14141A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14141A" w:rsidRPr="0061437C">
        <w:fldChar w:fldCharType="end"/>
      </w:r>
      <w:r w:rsidR="00645B46" w:rsidRPr="0061437C">
        <w:t xml:space="preserve"> may </w:t>
      </w:r>
      <w:r w:rsidR="00B5506B" w:rsidRPr="0061437C">
        <w:t xml:space="preserve">serve to </w:t>
      </w:r>
      <w:r w:rsidR="00645B46" w:rsidRPr="0061437C">
        <w:t xml:space="preserve">link </w:t>
      </w:r>
      <w:r w:rsidR="00B5506B" w:rsidRPr="0061437C">
        <w:t xml:space="preserve">respiratory diseases associated with </w:t>
      </w:r>
      <w:r w:rsidR="00190959" w:rsidRPr="0061437C">
        <w:t>abnormal basal differentiation where mucus-secreting goblet cells are over- or under-produced</w:t>
      </w:r>
      <w:r w:rsidR="00190959" w:rsidRPr="0061437C">
        <w:fldChar w:fldCharType="begin"/>
      </w:r>
      <w:r w:rsidR="00A418A3">
        <w:instrText xml:space="preserve"> ADDIN EN.CITE &lt;EndNote&gt;&lt;Cite&gt;&lt;Author&gt;Rock&lt;/Author&gt;&lt;Year&gt;2010&lt;/Year&gt;&lt;RecNum&gt;876&lt;/RecNum&gt;&lt;DisplayText&gt;&lt;style face="superscript"&gt;23&lt;/style&gt;&lt;/DisplayText&gt;&lt;record&gt;&lt;rec-number&gt;876&lt;/rec-number&gt;&lt;foreign-keys&gt;&lt;key app="EN" db-id="trzsv0sdmafxt2ewev75vs9tv0zxwvx0sfw2" timestamp="1590989228"&gt;876&lt;/key&gt;&lt;/foreign-keys&gt;&lt;ref-type name="Journal Article"&gt;17&lt;/ref-type&gt;&lt;contributors&gt;&lt;authors&gt;&lt;author&gt;Rock, Jason R.&lt;/author&gt;&lt;author&gt;Randell, Scott H.&lt;/author&gt;&lt;author&gt;Hogan, Brigid L. M.&lt;/author&gt;&lt;/authors&gt;&lt;/contributors&gt;&lt;titles&gt;&lt;title&gt;Airway basal stem cells: a perspective on their roles in epithelial homeostasis and remodeling&lt;/title&gt;&lt;secondary-title&gt;Disease Models &amp;amp;amp; Mechanisms&lt;/secondary-title&gt;&lt;/titles&gt;&lt;periodical&gt;&lt;full-title&gt;Disease Models &amp;amp;amp; Mechanisms&lt;/full-title&gt;&lt;/periodical&gt;&lt;pages&gt;545-556&lt;/pages&gt;&lt;volume&gt;3&lt;/volume&gt;&lt;number&gt;9-10&lt;/number&gt;&lt;dates&gt;&lt;year&gt;2010&lt;/year&gt;&lt;/dates&gt;&lt;urls&gt;&lt;related-urls&gt;&lt;url&gt;https://dmm.biologists.org/content/dmm/3/9-10/545.full.pdf&lt;/url&gt;&lt;/related-urls&gt;&lt;/urls&gt;&lt;electronic-resource-num&gt;10.1242/dmm.006031&lt;/electronic-resource-num&gt;&lt;/record&gt;&lt;/Cite&gt;&lt;/EndNote&gt;</w:instrText>
      </w:r>
      <w:r w:rsidR="00190959" w:rsidRPr="0061437C">
        <w:fldChar w:fldCharType="separate"/>
      </w:r>
      <w:r w:rsidR="00A418A3" w:rsidRPr="00A418A3">
        <w:rPr>
          <w:noProof/>
          <w:vertAlign w:val="superscript"/>
        </w:rPr>
        <w:t>23</w:t>
      </w:r>
      <w:r w:rsidR="00190959" w:rsidRPr="0061437C">
        <w:fldChar w:fldCharType="end"/>
      </w:r>
      <w:r w:rsidR="00190959" w:rsidRPr="0061437C">
        <w:t xml:space="preserve">. </w:t>
      </w:r>
    </w:p>
    <w:p w14:paraId="092D230A" w14:textId="77777777" w:rsidR="001D7081" w:rsidRPr="0061437C" w:rsidRDefault="001D7081" w:rsidP="0061437C">
      <w:pPr>
        <w:widowControl/>
      </w:pPr>
    </w:p>
    <w:p w14:paraId="6EB02405" w14:textId="42909B4A" w:rsidR="00E61AB2" w:rsidRPr="0061437C" w:rsidRDefault="00B834E1" w:rsidP="0061437C">
      <w:pPr>
        <w:widowControl/>
        <w:rPr>
          <w:lang w:eastAsia="ko-KR"/>
        </w:rPr>
      </w:pPr>
      <w:r w:rsidRPr="0061437C">
        <w:t xml:space="preserve">While </w:t>
      </w:r>
      <w:r w:rsidR="008D5A11">
        <w:t>this</w:t>
      </w:r>
      <w:r w:rsidRPr="0061437C">
        <w:t xml:space="preserve"> protocol </w:t>
      </w:r>
      <w:r w:rsidR="00957A50" w:rsidRPr="0061437C">
        <w:t xml:space="preserve">offers a </w:t>
      </w:r>
      <w:r w:rsidRPr="0061437C">
        <w:t>simple approach to generate the</w:t>
      </w:r>
      <w:r w:rsidR="00BB3280" w:rsidRPr="0061437C">
        <w:t>se</w:t>
      </w:r>
      <w:r w:rsidRPr="0061437C">
        <w:t xml:space="preserve"> organoids, there are several</w:t>
      </w:r>
      <w:r w:rsidR="008D5A11">
        <w:t xml:space="preserve"> critical</w:t>
      </w:r>
      <w:r w:rsidRPr="0061437C">
        <w:t xml:space="preserve"> steps for succe</w:t>
      </w:r>
      <w:r w:rsidR="008D5A11">
        <w:t>ss</w:t>
      </w:r>
      <w:r w:rsidRPr="0061437C">
        <w:t xml:space="preserve"> in experiments.</w:t>
      </w:r>
      <w:r w:rsidR="00153C78" w:rsidRPr="0061437C">
        <w:t xml:space="preserve"> To prevent contamination of </w:t>
      </w:r>
      <w:r w:rsidR="00AF6FDD" w:rsidRPr="0061437C">
        <w:t>superficial</w:t>
      </w:r>
      <w:r w:rsidR="00153C78" w:rsidRPr="0061437C">
        <w:t xml:space="preserve"> epithelial cells during </w:t>
      </w:r>
      <w:r w:rsidR="00AF6FDD" w:rsidRPr="0061437C">
        <w:t xml:space="preserve">the </w:t>
      </w:r>
      <w:r w:rsidR="00153C78" w:rsidRPr="0061437C">
        <w:t>isolat</w:t>
      </w:r>
      <w:r w:rsidR="00AB1271" w:rsidRPr="0061437C">
        <w:t>ion of</w:t>
      </w:r>
      <w:r w:rsidR="00153C78" w:rsidRPr="0061437C">
        <w:t xml:space="preserve"> deep ectoderm cells from </w:t>
      </w:r>
      <w:r w:rsidR="00AF6FDD" w:rsidRPr="0061437C">
        <w:t xml:space="preserve">the </w:t>
      </w:r>
      <w:r w:rsidR="00153C78" w:rsidRPr="0061437C">
        <w:t xml:space="preserve">animal cap, one should monitor the animal cap placed in calcium- and magnesium-free DFA under a stereoscope and detect the right time to initiate </w:t>
      </w:r>
      <w:r w:rsidR="00BB3280" w:rsidRPr="0061437C">
        <w:t xml:space="preserve">the </w:t>
      </w:r>
      <w:r w:rsidR="00153C78" w:rsidRPr="0061437C">
        <w:t>separat</w:t>
      </w:r>
      <w:r w:rsidR="00BB3280" w:rsidRPr="0061437C">
        <w:t>ion of</w:t>
      </w:r>
      <w:r w:rsidR="00153C78" w:rsidRPr="0061437C">
        <w:t xml:space="preserve"> the dark-pigmented superficial layer of the animal cap. If the tissue </w:t>
      </w:r>
      <w:r w:rsidR="00AF6FDD" w:rsidRPr="0061437C">
        <w:t xml:space="preserve">is </w:t>
      </w:r>
      <w:r w:rsidR="00153C78" w:rsidRPr="0061437C">
        <w:t>kept in calcium- and magnesium-free DFA for too long, the entire tissue will dissociate</w:t>
      </w:r>
      <w:r w:rsidR="00AF6FDD" w:rsidRPr="0061437C">
        <w:t xml:space="preserve"> and distinguishing </w:t>
      </w:r>
      <w:r w:rsidR="00BB3280" w:rsidRPr="0061437C">
        <w:t xml:space="preserve">between </w:t>
      </w:r>
      <w:r w:rsidR="00153C78" w:rsidRPr="0061437C">
        <w:t xml:space="preserve">deep and superficial cells </w:t>
      </w:r>
      <w:r w:rsidR="00BB3280" w:rsidRPr="0061437C">
        <w:t xml:space="preserve">would </w:t>
      </w:r>
      <w:r w:rsidR="00C94B92" w:rsidRPr="0061437C">
        <w:t xml:space="preserve">then </w:t>
      </w:r>
      <w:r w:rsidR="00BB3280" w:rsidRPr="0061437C">
        <w:t xml:space="preserve">be </w:t>
      </w:r>
      <w:r w:rsidR="00AF6FDD" w:rsidRPr="0061437C">
        <w:t xml:space="preserve">impossible </w:t>
      </w:r>
      <w:r w:rsidR="00153C78" w:rsidRPr="0061437C">
        <w:t xml:space="preserve">for </w:t>
      </w:r>
      <w:r w:rsidR="005B43E8" w:rsidRPr="0061437C">
        <w:t>deep ectoderm aggregates</w:t>
      </w:r>
      <w:r w:rsidR="00153C78" w:rsidRPr="0061437C">
        <w:t xml:space="preserve">. To confirm the </w:t>
      </w:r>
      <w:r w:rsidR="00125034" w:rsidRPr="0061437C">
        <w:t xml:space="preserve">absence </w:t>
      </w:r>
      <w:r w:rsidR="00AB1271" w:rsidRPr="0061437C">
        <w:t xml:space="preserve">of </w:t>
      </w:r>
      <w:r w:rsidR="00AF6FDD" w:rsidRPr="0061437C">
        <w:t>superficial</w:t>
      </w:r>
      <w:r w:rsidR="00AB1271" w:rsidRPr="0061437C">
        <w:t xml:space="preserve"> cells in deep ectoderm aggregates, </w:t>
      </w:r>
      <w:r w:rsidR="00153C78" w:rsidRPr="0061437C">
        <w:t xml:space="preserve">we recommend </w:t>
      </w:r>
      <w:r w:rsidR="00AF6FDD" w:rsidRPr="0061437C">
        <w:t>fluorescently</w:t>
      </w:r>
      <w:r w:rsidR="00153C78" w:rsidRPr="0061437C">
        <w:t xml:space="preserve"> </w:t>
      </w:r>
      <w:r w:rsidR="00AF6FDD" w:rsidRPr="0061437C">
        <w:t xml:space="preserve">labeling </w:t>
      </w:r>
      <w:r w:rsidR="00153C78" w:rsidRPr="0061437C">
        <w:t>the apical surface of the embryo with NHS-rhodamine</w:t>
      </w:r>
      <w:r w:rsidR="00832A94" w:rsidRPr="0061437C">
        <w:t xml:space="preserve"> (</w:t>
      </w:r>
      <w:r w:rsidR="008D5A11">
        <w:t>s</w:t>
      </w:r>
      <w:r w:rsidR="00832A94" w:rsidRPr="0061437C">
        <w:t>tep 1.4</w:t>
      </w:r>
      <w:r w:rsidR="001F0961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1F0961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1F0961" w:rsidRPr="0061437C">
        <w:fldChar w:fldCharType="end"/>
      </w:r>
      <w:r w:rsidR="00832A94" w:rsidRPr="0061437C">
        <w:t>)</w:t>
      </w:r>
      <w:r w:rsidR="00AB1271" w:rsidRPr="0061437C">
        <w:t xml:space="preserve"> prior to microsurgery</w:t>
      </w:r>
      <w:r w:rsidR="008D5A11">
        <w:t>; this</w:t>
      </w:r>
      <w:r w:rsidR="00BB3280" w:rsidRPr="0061437C">
        <w:t xml:space="preserve"> would allow for </w:t>
      </w:r>
      <w:r w:rsidR="00AF6FDD" w:rsidRPr="0061437C">
        <w:t xml:space="preserve">easy identification of </w:t>
      </w:r>
      <w:r w:rsidR="00AB1271" w:rsidRPr="0061437C">
        <w:t xml:space="preserve">surface cells if </w:t>
      </w:r>
      <w:r w:rsidR="00AF6FDD" w:rsidRPr="0061437C">
        <w:t xml:space="preserve">they </w:t>
      </w:r>
      <w:r w:rsidR="00AB1271" w:rsidRPr="0061437C">
        <w:t xml:space="preserve">exist in </w:t>
      </w:r>
      <w:r w:rsidR="00AF6FDD" w:rsidRPr="0061437C">
        <w:t xml:space="preserve">the resultant </w:t>
      </w:r>
      <w:r w:rsidR="00AB1271" w:rsidRPr="0061437C">
        <w:t>organoids.</w:t>
      </w:r>
      <w:r w:rsidR="00403BC9" w:rsidRPr="0061437C">
        <w:t xml:space="preserve"> Since epithelial regeneration is regulated by tissue mechanics</w:t>
      </w:r>
      <w:r w:rsidR="001F0961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 </w:instrText>
      </w:r>
      <w:r w:rsidR="004B6843" w:rsidRPr="0061437C">
        <w:fldChar w:fldCharType="begin">
          <w:fldData xml:space="preserve">PEVuZE5vdGU+PENpdGU+PEF1dGhvcj5LaW08L0F1dGhvcj48WWVhcj4yMDIwPC9ZZWFyPjxSZWNO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</w:fldData>
        </w:fldChar>
      </w:r>
      <w:r w:rsidR="004B6843" w:rsidRPr="0061437C">
        <w:instrText xml:space="preserve"> ADDIN EN.CITE.DATA </w:instrText>
      </w:r>
      <w:r w:rsidR="004B6843" w:rsidRPr="0061437C">
        <w:fldChar w:fldCharType="end"/>
      </w:r>
      <w:r w:rsidR="001F0961" w:rsidRPr="0061437C">
        <w:fldChar w:fldCharType="separate"/>
      </w:r>
      <w:r w:rsidR="004B6843" w:rsidRPr="0061437C">
        <w:rPr>
          <w:noProof/>
          <w:vertAlign w:val="superscript"/>
        </w:rPr>
        <w:t>14</w:t>
      </w:r>
      <w:r w:rsidR="001F0961" w:rsidRPr="0061437C">
        <w:fldChar w:fldCharType="end"/>
      </w:r>
      <w:r w:rsidR="00403BC9" w:rsidRPr="0061437C">
        <w:t xml:space="preserve">, </w:t>
      </w:r>
      <w:r w:rsidR="007B246F" w:rsidRPr="0061437C">
        <w:t xml:space="preserve">it is </w:t>
      </w:r>
      <w:r w:rsidR="00403BC9" w:rsidRPr="0061437C">
        <w:t>essential</w:t>
      </w:r>
      <w:r w:rsidR="007B246F" w:rsidRPr="0061437C">
        <w:t xml:space="preserve"> to </w:t>
      </w:r>
      <w:r w:rsidR="00BD0CCD" w:rsidRPr="0061437C">
        <w:t>avoid</w:t>
      </w:r>
      <w:r w:rsidR="007B246F" w:rsidRPr="0061437C">
        <w:t xml:space="preserve"> </w:t>
      </w:r>
      <w:r w:rsidR="00403BC9" w:rsidRPr="0061437C">
        <w:t xml:space="preserve">unintended force generation for self-organizing organoids. </w:t>
      </w:r>
      <w:r w:rsidR="00A46C36" w:rsidRPr="0061437C">
        <w:t xml:space="preserve">In particular, we suggest </w:t>
      </w:r>
      <w:r w:rsidR="00AF6FDD" w:rsidRPr="0061437C">
        <w:t xml:space="preserve">avoiding </w:t>
      </w:r>
      <w:r w:rsidR="00A46C36" w:rsidRPr="0061437C">
        <w:t xml:space="preserve">contact </w:t>
      </w:r>
      <w:r w:rsidR="00AF6FDD" w:rsidRPr="0061437C">
        <w:t xml:space="preserve">with </w:t>
      </w:r>
      <w:r w:rsidR="00AA5783" w:rsidRPr="0061437C">
        <w:t xml:space="preserve">the </w:t>
      </w:r>
      <w:r w:rsidR="00A46C36" w:rsidRPr="0061437C">
        <w:t xml:space="preserve">glass bottom </w:t>
      </w:r>
      <w:r w:rsidR="00AA5783" w:rsidRPr="0061437C">
        <w:t xml:space="preserve">of </w:t>
      </w:r>
      <w:r w:rsidR="00AF6FDD" w:rsidRPr="0061437C">
        <w:t xml:space="preserve">the </w:t>
      </w:r>
      <w:r w:rsidR="00AA5783" w:rsidRPr="0061437C">
        <w:t xml:space="preserve">imaging chamber </w:t>
      </w:r>
      <w:r w:rsidR="00A46C36" w:rsidRPr="0061437C">
        <w:t xml:space="preserve">during live imaging by </w:t>
      </w:r>
      <w:r w:rsidR="00A46C36" w:rsidRPr="0061437C">
        <w:rPr>
          <w:lang w:eastAsia="ko-KR"/>
        </w:rPr>
        <w:t xml:space="preserve">placing aggregates </w:t>
      </w:r>
      <w:r w:rsidR="008D5A11">
        <w:rPr>
          <w:lang w:eastAsia="ko-KR"/>
        </w:rPr>
        <w:t>at</w:t>
      </w:r>
      <w:r w:rsidR="00A46C36" w:rsidRPr="0061437C">
        <w:rPr>
          <w:lang w:eastAsia="ko-KR"/>
        </w:rPr>
        <w:t xml:space="preserve"> the edges of the TEM grids</w:t>
      </w:r>
      <w:r w:rsidR="008D5A11">
        <w:rPr>
          <w:lang w:eastAsia="ko-KR"/>
        </w:rPr>
        <w:t xml:space="preserve"> as this</w:t>
      </w:r>
      <w:r w:rsidR="00AA5783" w:rsidRPr="0061437C">
        <w:rPr>
          <w:lang w:eastAsia="ko-KR"/>
        </w:rPr>
        <w:t xml:space="preserve"> </w:t>
      </w:r>
      <w:r w:rsidR="003F1D31" w:rsidRPr="0061437C">
        <w:rPr>
          <w:lang w:eastAsia="ko-KR"/>
        </w:rPr>
        <w:t xml:space="preserve">allows </w:t>
      </w:r>
      <w:r w:rsidR="00BB3280" w:rsidRPr="0061437C">
        <w:rPr>
          <w:lang w:eastAsia="ko-KR"/>
        </w:rPr>
        <w:t xml:space="preserve">for </w:t>
      </w:r>
      <w:r w:rsidR="00AA5783" w:rsidRPr="0061437C">
        <w:rPr>
          <w:lang w:eastAsia="ko-KR"/>
        </w:rPr>
        <w:t xml:space="preserve">free contact </w:t>
      </w:r>
      <w:r w:rsidR="00BB3280" w:rsidRPr="0061437C">
        <w:rPr>
          <w:lang w:eastAsia="ko-KR"/>
        </w:rPr>
        <w:t>with</w:t>
      </w:r>
      <w:r w:rsidR="00AA5783" w:rsidRPr="0061437C">
        <w:rPr>
          <w:lang w:eastAsia="ko-KR"/>
        </w:rPr>
        <w:t xml:space="preserve"> the imaging window</w:t>
      </w:r>
      <w:r w:rsidR="0051346F" w:rsidRPr="0061437C">
        <w:rPr>
          <w:lang w:eastAsia="ko-KR"/>
        </w:rPr>
        <w:t xml:space="preserve"> of live aggregates</w:t>
      </w:r>
      <w:r w:rsidR="00832A94" w:rsidRPr="0061437C">
        <w:rPr>
          <w:lang w:eastAsia="ko-KR"/>
        </w:rPr>
        <w:t xml:space="preserve"> (</w:t>
      </w:r>
      <w:r w:rsidR="008D5A11">
        <w:rPr>
          <w:lang w:eastAsia="ko-KR"/>
        </w:rPr>
        <w:t>s</w:t>
      </w:r>
      <w:r w:rsidR="00832A94" w:rsidRPr="0061437C">
        <w:rPr>
          <w:lang w:eastAsia="ko-KR"/>
        </w:rPr>
        <w:t>tep</w:t>
      </w:r>
      <w:r w:rsidR="008D5A11">
        <w:rPr>
          <w:lang w:eastAsia="ko-KR"/>
        </w:rPr>
        <w:t xml:space="preserve"> </w:t>
      </w:r>
      <w:r w:rsidR="00832A94" w:rsidRPr="0061437C">
        <w:rPr>
          <w:lang w:eastAsia="ko-KR"/>
        </w:rPr>
        <w:t>5.1.2.)</w:t>
      </w:r>
      <w:r w:rsidR="00AA5783" w:rsidRPr="0061437C">
        <w:rPr>
          <w:lang w:eastAsia="ko-KR"/>
        </w:rPr>
        <w:t xml:space="preserve">. </w:t>
      </w:r>
      <w:r w:rsidR="00E61AB2" w:rsidRPr="0061437C">
        <w:rPr>
          <w:lang w:eastAsia="ko-KR"/>
        </w:rPr>
        <w:t xml:space="preserve">This </w:t>
      </w:r>
      <w:r w:rsidR="00E61AB2" w:rsidRPr="008D5A11">
        <w:rPr>
          <w:iCs/>
          <w:lang w:eastAsia="ko-KR"/>
        </w:rPr>
        <w:t>in vitro</w:t>
      </w:r>
      <w:r w:rsidR="00BB3280" w:rsidRPr="0061437C">
        <w:rPr>
          <w:i/>
          <w:lang w:eastAsia="ko-KR"/>
        </w:rPr>
        <w:t>-</w:t>
      </w:r>
      <w:r w:rsidR="00E61AB2" w:rsidRPr="0061437C">
        <w:rPr>
          <w:lang w:eastAsia="ko-KR"/>
        </w:rPr>
        <w:t xml:space="preserve">cultured, self-organized 3D model for </w:t>
      </w:r>
      <w:proofErr w:type="spellStart"/>
      <w:r w:rsidR="00E61AB2" w:rsidRPr="0061437C">
        <w:rPr>
          <w:lang w:eastAsia="ko-KR"/>
        </w:rPr>
        <w:t>mucociliary</w:t>
      </w:r>
      <w:proofErr w:type="spellEnd"/>
      <w:r w:rsidR="00E61AB2" w:rsidRPr="0061437C">
        <w:rPr>
          <w:lang w:eastAsia="ko-KR"/>
        </w:rPr>
        <w:t xml:space="preserve"> epithelium will </w:t>
      </w:r>
      <w:r w:rsidR="00D45BF3" w:rsidRPr="0061437C">
        <w:rPr>
          <w:lang w:eastAsia="ko-KR"/>
        </w:rPr>
        <w:t xml:space="preserve">serve as a tractable tool to </w:t>
      </w:r>
      <w:r w:rsidR="00BB3280" w:rsidRPr="0061437C">
        <w:rPr>
          <w:lang w:eastAsia="ko-KR"/>
        </w:rPr>
        <w:t>answer the</w:t>
      </w:r>
      <w:r w:rsidR="00990EAD" w:rsidRPr="0061437C">
        <w:rPr>
          <w:lang w:eastAsia="ko-KR"/>
        </w:rPr>
        <w:t xml:space="preserve"> fundamental questions </w:t>
      </w:r>
      <w:r w:rsidR="003F1D31" w:rsidRPr="0061437C">
        <w:rPr>
          <w:lang w:eastAsia="ko-KR"/>
        </w:rPr>
        <w:t xml:space="preserve">that </w:t>
      </w:r>
      <w:r w:rsidR="00990EAD" w:rsidRPr="0061437C">
        <w:rPr>
          <w:lang w:eastAsia="ko-KR"/>
        </w:rPr>
        <w:t xml:space="preserve">arise during </w:t>
      </w:r>
      <w:r w:rsidR="003F1D31" w:rsidRPr="0061437C">
        <w:rPr>
          <w:lang w:eastAsia="ko-KR"/>
        </w:rPr>
        <w:t xml:space="preserve">the </w:t>
      </w:r>
      <w:r w:rsidR="00990EAD" w:rsidRPr="0061437C">
        <w:rPr>
          <w:lang w:eastAsia="ko-KR"/>
        </w:rPr>
        <w:t xml:space="preserve">regeneration of epithelium and </w:t>
      </w:r>
      <w:r w:rsidR="003F1D31" w:rsidRPr="0061437C">
        <w:rPr>
          <w:lang w:eastAsia="ko-KR"/>
        </w:rPr>
        <w:t xml:space="preserve">the </w:t>
      </w:r>
      <w:r w:rsidR="00990EAD" w:rsidRPr="0061437C">
        <w:rPr>
          <w:lang w:eastAsia="ko-KR"/>
        </w:rPr>
        <w:t xml:space="preserve">lineage specification of goblet cells. </w:t>
      </w:r>
    </w:p>
    <w:p w14:paraId="577F9355" w14:textId="77777777" w:rsidR="00E61AB2" w:rsidRPr="0061437C" w:rsidRDefault="00E61AB2" w:rsidP="0061437C">
      <w:pPr>
        <w:widowControl/>
        <w:rPr>
          <w:lang w:eastAsia="ko-KR"/>
        </w:rPr>
      </w:pPr>
    </w:p>
    <w:p w14:paraId="44951F64" w14:textId="77777777" w:rsidR="008D5A11" w:rsidRDefault="00AA03DF" w:rsidP="0061437C">
      <w:pPr>
        <w:widowControl/>
        <w:rPr>
          <w:b/>
          <w:bCs/>
        </w:rPr>
      </w:pPr>
      <w:r w:rsidRPr="0061437C">
        <w:rPr>
          <w:b/>
          <w:bCs/>
        </w:rPr>
        <w:t xml:space="preserve">ACKNOWLEDGMENTS: </w:t>
      </w:r>
    </w:p>
    <w:p w14:paraId="1734505F" w14:textId="3AC7637A" w:rsidR="00AA03DF" w:rsidRPr="0061437C" w:rsidRDefault="003206E9" w:rsidP="0061437C">
      <w:pPr>
        <w:widowControl/>
        <w:rPr>
          <w:bCs/>
        </w:rPr>
      </w:pPr>
      <w:r w:rsidRPr="0061437C">
        <w:rPr>
          <w:bCs/>
        </w:rPr>
        <w:lastRenderedPageBreak/>
        <w:t>W</w:t>
      </w:r>
      <w:r w:rsidR="003F1A60" w:rsidRPr="0061437C">
        <w:rPr>
          <w:bCs/>
        </w:rPr>
        <w:t>e thank</w:t>
      </w:r>
      <w:r w:rsidR="00EB7D53" w:rsidRPr="0061437C">
        <w:rPr>
          <w:bCs/>
        </w:rPr>
        <w:t xml:space="preserve"> members of Kim lab and Lance D</w:t>
      </w:r>
      <w:r w:rsidR="00EB7D53" w:rsidRPr="0061437C">
        <w:rPr>
          <w:bCs/>
          <w:lang w:eastAsia="ko-KR"/>
        </w:rPr>
        <w:t>a</w:t>
      </w:r>
      <w:r w:rsidR="003F1A60" w:rsidRPr="0061437C">
        <w:rPr>
          <w:bCs/>
        </w:rPr>
        <w:t xml:space="preserve">vidson for their comments and support. This work was supported by Young Scientist Fellowship to HYK from Institute for Basic </w:t>
      </w:r>
      <w:r w:rsidR="00736A47" w:rsidRPr="0061437C">
        <w:rPr>
          <w:bCs/>
        </w:rPr>
        <w:t>Science</w:t>
      </w:r>
      <w:r w:rsidR="003F1A60" w:rsidRPr="0061437C">
        <w:rPr>
          <w:bCs/>
        </w:rPr>
        <w:t xml:space="preserve"> (IBS-R0250Y1). </w:t>
      </w:r>
    </w:p>
    <w:p w14:paraId="0FE8DB3A" w14:textId="77777777" w:rsidR="00736A47" w:rsidRPr="0061437C" w:rsidRDefault="00736A47" w:rsidP="0061437C">
      <w:pPr>
        <w:widowControl/>
        <w:rPr>
          <w:color w:val="808080"/>
        </w:rPr>
      </w:pPr>
    </w:p>
    <w:p w14:paraId="24C6406E" w14:textId="4A697FCA" w:rsidR="008D5A11" w:rsidRDefault="00AA03DF" w:rsidP="0061437C">
      <w:pPr>
        <w:widowControl/>
        <w:rPr>
          <w:b/>
          <w:bCs/>
        </w:rPr>
      </w:pPr>
      <w:r w:rsidRPr="0061437C">
        <w:rPr>
          <w:b/>
        </w:rPr>
        <w:t>DISCLOSURES</w:t>
      </w:r>
      <w:r w:rsidRPr="0061437C">
        <w:rPr>
          <w:b/>
          <w:bCs/>
        </w:rPr>
        <w:t>:</w:t>
      </w:r>
      <w:r w:rsidR="00CE48B2">
        <w:rPr>
          <w:b/>
          <w:bCs/>
        </w:rPr>
        <w:t xml:space="preserve"> </w:t>
      </w:r>
    </w:p>
    <w:p w14:paraId="5D52ED8B" w14:textId="0E27B7E3" w:rsidR="00AA03DF" w:rsidRPr="0061437C" w:rsidRDefault="00CF582D" w:rsidP="0061437C">
      <w:pPr>
        <w:widowControl/>
        <w:rPr>
          <w:bCs/>
        </w:rPr>
      </w:pPr>
      <w:r w:rsidRPr="0061437C">
        <w:rPr>
          <w:bCs/>
        </w:rPr>
        <w:t xml:space="preserve">The authors have nothing to disclose. </w:t>
      </w:r>
    </w:p>
    <w:p w14:paraId="77F85DCC" w14:textId="77777777" w:rsidR="00736A47" w:rsidRPr="0061437C" w:rsidRDefault="00736A47" w:rsidP="0061437C">
      <w:pPr>
        <w:widowControl/>
        <w:rPr>
          <w:color w:val="808080"/>
        </w:rPr>
      </w:pPr>
    </w:p>
    <w:p w14:paraId="315B4FAD" w14:textId="3C0141AD" w:rsidR="00B32616" w:rsidRPr="0061437C" w:rsidRDefault="009726EE" w:rsidP="0061437C">
      <w:pPr>
        <w:widowControl/>
        <w:rPr>
          <w:b/>
          <w:color w:val="000000" w:themeColor="text1"/>
        </w:rPr>
      </w:pPr>
      <w:r w:rsidRPr="0061437C">
        <w:rPr>
          <w:b/>
          <w:bCs/>
        </w:rPr>
        <w:t>REFERENCES</w:t>
      </w:r>
      <w:r w:rsidR="00D04760" w:rsidRPr="0061437C">
        <w:rPr>
          <w:b/>
          <w:bCs/>
        </w:rPr>
        <w:t>:</w:t>
      </w:r>
      <w:r w:rsidRPr="0061437C">
        <w:t xml:space="preserve"> </w:t>
      </w:r>
    </w:p>
    <w:p w14:paraId="18DC2F6D" w14:textId="7B531C90" w:rsidR="00164246" w:rsidRPr="00164246" w:rsidRDefault="00384CDE" w:rsidP="00164246">
      <w:pPr>
        <w:pStyle w:val="EndNoteBibliography"/>
        <w:ind w:left="720" w:hanging="720"/>
      </w:pPr>
      <w:r w:rsidRPr="0061437C">
        <w:rPr>
          <w:color w:val="7F7F7F" w:themeColor="text1" w:themeTint="80"/>
        </w:rPr>
        <w:fldChar w:fldCharType="begin"/>
      </w:r>
      <w:r w:rsidRPr="0061437C">
        <w:rPr>
          <w:color w:val="7F7F7F" w:themeColor="text1" w:themeTint="80"/>
        </w:rPr>
        <w:instrText xml:space="preserve"> ADDIN EN.REFLIST </w:instrText>
      </w:r>
      <w:r w:rsidRPr="0061437C">
        <w:rPr>
          <w:color w:val="7F7F7F" w:themeColor="text1" w:themeTint="80"/>
        </w:rPr>
        <w:fldChar w:fldCharType="separate"/>
      </w:r>
      <w:r w:rsidR="00164246" w:rsidRPr="00164246">
        <w:t>1</w:t>
      </w:r>
      <w:r w:rsidR="00164246" w:rsidRPr="00164246">
        <w:tab/>
        <w:t>Barkauskas, C. E.</w:t>
      </w:r>
      <w:r w:rsidR="00164246" w:rsidRPr="00164246">
        <w:rPr>
          <w:i/>
        </w:rPr>
        <w:t xml:space="preserve"> </w:t>
      </w:r>
      <w:r w:rsidR="00624301" w:rsidRPr="00624301">
        <w:t>et al</w:t>
      </w:r>
      <w:r w:rsidR="00164246" w:rsidRPr="00164246">
        <w:rPr>
          <w:i/>
        </w:rPr>
        <w:t>.</w:t>
      </w:r>
      <w:r w:rsidR="00164246" w:rsidRPr="00164246">
        <w:t xml:space="preserve"> Lung organoids: current uses and future promise. </w:t>
      </w:r>
      <w:r w:rsidR="00164246" w:rsidRPr="00164246">
        <w:rPr>
          <w:i/>
        </w:rPr>
        <w:t>Development.</w:t>
      </w:r>
      <w:r w:rsidR="00164246" w:rsidRPr="00164246">
        <w:t xml:space="preserve"> </w:t>
      </w:r>
      <w:r w:rsidR="00164246" w:rsidRPr="00164246">
        <w:rPr>
          <w:b/>
        </w:rPr>
        <w:t>144</w:t>
      </w:r>
      <w:r w:rsidR="00164246" w:rsidRPr="00164246">
        <w:t xml:space="preserve"> (6), 986-997, (2017).</w:t>
      </w:r>
    </w:p>
    <w:p w14:paraId="0F2501B7" w14:textId="3622D9E3" w:rsidR="00164246" w:rsidRPr="00164246" w:rsidRDefault="00164246" w:rsidP="00164246">
      <w:pPr>
        <w:pStyle w:val="EndNoteBibliography"/>
        <w:ind w:left="720" w:hanging="720"/>
      </w:pPr>
      <w:r w:rsidRPr="00164246">
        <w:t>2</w:t>
      </w:r>
      <w:r w:rsidRPr="00164246">
        <w:tab/>
        <w:t>Puchelle, E., Zahm, J.-M., Tournier, J.-M.</w:t>
      </w:r>
      <w:r w:rsidR="00624301">
        <w:t>,</w:t>
      </w:r>
      <w:r w:rsidRPr="00164246">
        <w:t xml:space="preserve"> Coraux, C. Airway Epithelial Repair, Regeneration, and Remodeling after Injury in Chronic Obstructive Pulmonary Disease. </w:t>
      </w:r>
      <w:r w:rsidRPr="00164246">
        <w:rPr>
          <w:i/>
        </w:rPr>
        <w:t>Proceedings of the American Thoracic Society.</w:t>
      </w:r>
      <w:r w:rsidRPr="00164246">
        <w:t xml:space="preserve"> </w:t>
      </w:r>
      <w:r w:rsidRPr="00164246">
        <w:rPr>
          <w:b/>
        </w:rPr>
        <w:t>3</w:t>
      </w:r>
      <w:r w:rsidRPr="00164246">
        <w:t xml:space="preserve"> (8), 726-733, (2006).</w:t>
      </w:r>
    </w:p>
    <w:p w14:paraId="63A5039A" w14:textId="5D238A6B" w:rsidR="00164246" w:rsidRPr="00164246" w:rsidRDefault="00164246" w:rsidP="00164246">
      <w:pPr>
        <w:pStyle w:val="EndNoteBibliography"/>
        <w:ind w:left="720" w:hanging="720"/>
      </w:pPr>
      <w:r w:rsidRPr="00164246">
        <w:t>3</w:t>
      </w:r>
      <w:r w:rsidRPr="00164246">
        <w:tab/>
        <w:t>Tilley, A. E., Walters, M. S., Shaykhiev, R.</w:t>
      </w:r>
      <w:r w:rsidR="00624301">
        <w:t>,</w:t>
      </w:r>
      <w:r w:rsidRPr="00164246">
        <w:t xml:space="preserve"> Crystal, R. G. Cilia dysfunction in lung disease. </w:t>
      </w:r>
      <w:r w:rsidR="00624301">
        <w:rPr>
          <w:i/>
        </w:rPr>
        <w:t>Annual Review of Physiology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77</w:t>
      </w:r>
      <w:r w:rsidRPr="00164246">
        <w:t xml:space="preserve"> 379-406, (2015).</w:t>
      </w:r>
    </w:p>
    <w:p w14:paraId="2CFEF26D" w14:textId="474E3E8E" w:rsidR="00164246" w:rsidRPr="00164246" w:rsidRDefault="00164246" w:rsidP="00164246">
      <w:pPr>
        <w:pStyle w:val="EndNoteBibliography"/>
        <w:ind w:left="720" w:hanging="720"/>
      </w:pPr>
      <w:r w:rsidRPr="00164246">
        <w:t>4</w:t>
      </w:r>
      <w:r w:rsidRPr="00164246">
        <w:tab/>
        <w:t>Vareille, M., Kieninger, E., Edwards, M. R.</w:t>
      </w:r>
      <w:r w:rsidR="00624301">
        <w:t>,</w:t>
      </w:r>
      <w:r w:rsidRPr="00164246">
        <w:t xml:space="preserve"> Regamey, N. The Airway Epithelium: Soldier in the Fight against Respiratory Viruses. </w:t>
      </w:r>
      <w:r w:rsidRPr="00164246">
        <w:rPr>
          <w:i/>
        </w:rPr>
        <w:t>Clinical Microbiology Reviews.</w:t>
      </w:r>
      <w:r w:rsidRPr="00164246">
        <w:t xml:space="preserve"> </w:t>
      </w:r>
      <w:r w:rsidRPr="00164246">
        <w:rPr>
          <w:b/>
        </w:rPr>
        <w:t>24</w:t>
      </w:r>
      <w:r w:rsidRPr="00164246">
        <w:t xml:space="preserve"> (1), 210-229, (2011).</w:t>
      </w:r>
    </w:p>
    <w:p w14:paraId="79CA325A" w14:textId="03C2F0A9" w:rsidR="00164246" w:rsidRPr="00164246" w:rsidRDefault="00164246" w:rsidP="00164246">
      <w:pPr>
        <w:pStyle w:val="EndNoteBibliography"/>
        <w:ind w:left="720" w:hanging="720"/>
      </w:pPr>
      <w:r w:rsidRPr="00164246">
        <w:t>5</w:t>
      </w:r>
      <w:r w:rsidRPr="00164246">
        <w:tab/>
        <w:t>Rock, J. R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Basal cells as stem cells of the mouse trachea and human airway epithelium. </w:t>
      </w:r>
      <w:r w:rsidR="00624301">
        <w:rPr>
          <w:i/>
        </w:rPr>
        <w:t>Proceedings of the National Academy of Sciences of the United States of America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106</w:t>
      </w:r>
      <w:r w:rsidRPr="00164246">
        <w:t xml:space="preserve"> (31), 12771-12775, (2009).</w:t>
      </w:r>
    </w:p>
    <w:p w14:paraId="136C3F23" w14:textId="6F2BFAC7" w:rsidR="00164246" w:rsidRPr="00164246" w:rsidRDefault="00164246" w:rsidP="00164246">
      <w:pPr>
        <w:pStyle w:val="EndNoteBibliography"/>
        <w:ind w:left="720" w:hanging="720"/>
      </w:pPr>
      <w:r w:rsidRPr="00164246">
        <w:t>6</w:t>
      </w:r>
      <w:r w:rsidRPr="00164246">
        <w:tab/>
        <w:t>Sachs, N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Long-term expanding human airway organoids for disease modeling. </w:t>
      </w:r>
      <w:r w:rsidRPr="00164246">
        <w:rPr>
          <w:i/>
        </w:rPr>
        <w:t>The EMBO Journal.</w:t>
      </w:r>
      <w:r w:rsidRPr="00164246">
        <w:t xml:space="preserve"> </w:t>
      </w:r>
      <w:r w:rsidRPr="00164246">
        <w:rPr>
          <w:b/>
        </w:rPr>
        <w:t>38</w:t>
      </w:r>
      <w:r w:rsidRPr="00164246">
        <w:t xml:space="preserve"> (4), e100300, (2019).</w:t>
      </w:r>
    </w:p>
    <w:p w14:paraId="4BA64D06" w14:textId="1B2FF6AE" w:rsidR="00164246" w:rsidRPr="00164246" w:rsidRDefault="00164246" w:rsidP="00164246">
      <w:pPr>
        <w:pStyle w:val="EndNoteBibliography"/>
        <w:ind w:left="720" w:hanging="720"/>
      </w:pPr>
      <w:r w:rsidRPr="00164246">
        <w:t>7</w:t>
      </w:r>
      <w:r w:rsidRPr="00164246">
        <w:tab/>
        <w:t>Dubaissi, E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A secretory cell type develops alongside multiciliated cells, ionocytes and goblet cells, and provides a protective, anti-infective function in the frog embryonic mucociliary epidermis. </w:t>
      </w:r>
      <w:r w:rsidRPr="00164246">
        <w:rPr>
          <w:i/>
        </w:rPr>
        <w:t>Development.</w:t>
      </w:r>
      <w:r w:rsidRPr="00164246">
        <w:t xml:space="preserve"> </w:t>
      </w:r>
      <w:r w:rsidRPr="00164246">
        <w:rPr>
          <w:b/>
        </w:rPr>
        <w:t>141</w:t>
      </w:r>
      <w:r w:rsidRPr="00164246">
        <w:t xml:space="preserve"> (7), 1514-1525, (2014).</w:t>
      </w:r>
    </w:p>
    <w:p w14:paraId="49398C1D" w14:textId="07A1C630" w:rsidR="00164246" w:rsidRPr="00164246" w:rsidRDefault="00164246" w:rsidP="00164246">
      <w:pPr>
        <w:pStyle w:val="EndNoteBibliography"/>
        <w:ind w:left="720" w:hanging="720"/>
      </w:pPr>
      <w:r w:rsidRPr="00164246">
        <w:t>8</w:t>
      </w:r>
      <w:r w:rsidRPr="00164246">
        <w:tab/>
        <w:t>Hayes, J. M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Identification of novel ciliogenesis factors using a new in vivo model for mucociliary epithelial development. </w:t>
      </w:r>
      <w:r w:rsidRPr="00164246">
        <w:rPr>
          <w:i/>
        </w:rPr>
        <w:t>Developmental Biology.</w:t>
      </w:r>
      <w:r w:rsidRPr="00164246">
        <w:t xml:space="preserve"> </w:t>
      </w:r>
      <w:r w:rsidRPr="00164246">
        <w:rPr>
          <w:b/>
        </w:rPr>
        <w:t>312</w:t>
      </w:r>
      <w:r w:rsidRPr="00164246">
        <w:t xml:space="preserve"> (1), 115-130, (2007).</w:t>
      </w:r>
    </w:p>
    <w:p w14:paraId="6882C7C1" w14:textId="702CD706" w:rsidR="00164246" w:rsidRPr="00164246" w:rsidRDefault="00164246" w:rsidP="00164246">
      <w:pPr>
        <w:pStyle w:val="EndNoteBibliography"/>
        <w:ind w:left="720" w:hanging="720"/>
      </w:pPr>
      <w:r w:rsidRPr="00164246">
        <w:t>9</w:t>
      </w:r>
      <w:r w:rsidRPr="00164246">
        <w:tab/>
        <w:t>Walentek, P.</w:t>
      </w:r>
      <w:r w:rsidR="00624301">
        <w:t>,</w:t>
      </w:r>
      <w:r w:rsidRPr="00164246">
        <w:t xml:space="preserve"> Quigley, I. K. What we can learn from a tadpole about ciliopathies and airway diseases: Using systems biology in Xenopus to study cilia and mucociliary epithelia. </w:t>
      </w:r>
      <w:r w:rsidRPr="00164246">
        <w:rPr>
          <w:i/>
        </w:rPr>
        <w:t>Genesis.</w:t>
      </w:r>
      <w:r w:rsidRPr="00164246">
        <w:t xml:space="preserve"> </w:t>
      </w:r>
      <w:r w:rsidRPr="00164246">
        <w:rPr>
          <w:b/>
        </w:rPr>
        <w:t>55</w:t>
      </w:r>
      <w:r w:rsidRPr="00164246">
        <w:t xml:space="preserve"> (1-2), (2017).</w:t>
      </w:r>
    </w:p>
    <w:p w14:paraId="44A4CABD" w14:textId="1B80A6DB" w:rsidR="00164246" w:rsidRPr="00164246" w:rsidRDefault="00164246" w:rsidP="00164246">
      <w:pPr>
        <w:pStyle w:val="EndNoteBibliography"/>
        <w:ind w:left="720" w:hanging="720"/>
      </w:pPr>
      <w:r w:rsidRPr="00164246">
        <w:t>10</w:t>
      </w:r>
      <w:r w:rsidRPr="00164246">
        <w:tab/>
        <w:t>Werner, M. E.</w:t>
      </w:r>
      <w:r w:rsidR="00624301">
        <w:t>,</w:t>
      </w:r>
      <w:r w:rsidRPr="00164246">
        <w:t xml:space="preserve"> Mitchell, B. J. Understanding ciliated epithelia: The power of Xenopus. </w:t>
      </w:r>
      <w:r w:rsidRPr="00164246">
        <w:rPr>
          <w:i/>
        </w:rPr>
        <w:t>Genesis.</w:t>
      </w:r>
      <w:r w:rsidRPr="00164246">
        <w:t xml:space="preserve"> </w:t>
      </w:r>
      <w:r w:rsidRPr="00164246">
        <w:rPr>
          <w:b/>
        </w:rPr>
        <w:t>50</w:t>
      </w:r>
      <w:r w:rsidRPr="00164246">
        <w:t xml:space="preserve"> (3), 176-185, (2012).</w:t>
      </w:r>
    </w:p>
    <w:p w14:paraId="2E0BC0D1" w14:textId="6DA87C72" w:rsidR="00164246" w:rsidRPr="00164246" w:rsidRDefault="00164246" w:rsidP="00164246">
      <w:pPr>
        <w:pStyle w:val="EndNoteBibliography"/>
        <w:ind w:left="720" w:hanging="720"/>
      </w:pPr>
      <w:r w:rsidRPr="00164246">
        <w:t>11</w:t>
      </w:r>
      <w:r w:rsidRPr="00164246">
        <w:tab/>
        <w:t>Dubaissi, E.</w:t>
      </w:r>
      <w:r w:rsidR="00624301">
        <w:t>,</w:t>
      </w:r>
      <w:r w:rsidRPr="00164246">
        <w:t xml:space="preserve"> Papalopulu, N. Embryonic frog epidermis: a model for the study of cell-cell interactions in the development of mucociliary disease. </w:t>
      </w:r>
      <w:r w:rsidRPr="00164246">
        <w:rPr>
          <w:i/>
        </w:rPr>
        <w:t>Disease Models &amp;</w:t>
      </w:r>
      <w:r w:rsidR="00624301">
        <w:rPr>
          <w:i/>
        </w:rPr>
        <w:t xml:space="preserve"> </w:t>
      </w:r>
      <w:r w:rsidRPr="00164246">
        <w:rPr>
          <w:i/>
        </w:rPr>
        <w:t>Mechanisms.</w:t>
      </w:r>
      <w:r w:rsidRPr="00164246">
        <w:t xml:space="preserve"> </w:t>
      </w:r>
      <w:r w:rsidRPr="00164246">
        <w:rPr>
          <w:b/>
        </w:rPr>
        <w:t>4</w:t>
      </w:r>
      <w:r w:rsidRPr="00164246">
        <w:t xml:space="preserve"> (2), 179-192, (2011).</w:t>
      </w:r>
    </w:p>
    <w:p w14:paraId="686CD929" w14:textId="0BCA9450" w:rsidR="00164246" w:rsidRPr="00164246" w:rsidRDefault="00164246" w:rsidP="00164246">
      <w:pPr>
        <w:pStyle w:val="EndNoteBibliography"/>
        <w:ind w:left="720" w:hanging="720"/>
      </w:pPr>
      <w:r w:rsidRPr="00164246">
        <w:t>12</w:t>
      </w:r>
      <w:r w:rsidRPr="00164246">
        <w:tab/>
        <w:t>Walentek, P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A novel serotonin-secreting cell type regulates ciliary motility in the mucociliary epidermis of Xenopus tadpoles. </w:t>
      </w:r>
      <w:r w:rsidRPr="00164246">
        <w:rPr>
          <w:i/>
        </w:rPr>
        <w:t>Development.</w:t>
      </w:r>
      <w:r w:rsidRPr="00164246">
        <w:t xml:space="preserve"> </w:t>
      </w:r>
      <w:r w:rsidRPr="00164246">
        <w:rPr>
          <w:b/>
        </w:rPr>
        <w:t>141</w:t>
      </w:r>
      <w:r w:rsidRPr="00164246">
        <w:t xml:space="preserve"> (7), 1526-1533, (2014).</w:t>
      </w:r>
    </w:p>
    <w:p w14:paraId="06EC9CC1" w14:textId="15D5B878" w:rsidR="00164246" w:rsidRPr="00164246" w:rsidRDefault="00164246" w:rsidP="00164246">
      <w:pPr>
        <w:pStyle w:val="EndNoteBibliography"/>
        <w:ind w:left="720" w:hanging="720"/>
      </w:pPr>
      <w:r w:rsidRPr="00164246">
        <w:t>13</w:t>
      </w:r>
      <w:r w:rsidRPr="00164246">
        <w:tab/>
        <w:t>Asashima, M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In vitro organogenesis from undifferentiated cells in Xenopus. </w:t>
      </w:r>
      <w:r w:rsidR="00624301">
        <w:rPr>
          <w:i/>
        </w:rPr>
        <w:t>Developmental Dynamics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238</w:t>
      </w:r>
      <w:r w:rsidRPr="00164246">
        <w:t xml:space="preserve"> (6), 1309-1320, (2009).</w:t>
      </w:r>
    </w:p>
    <w:p w14:paraId="5C5A72F0" w14:textId="089D9391" w:rsidR="00164246" w:rsidRPr="00164246" w:rsidRDefault="00164246" w:rsidP="00164246">
      <w:pPr>
        <w:pStyle w:val="EndNoteBibliography"/>
        <w:ind w:left="720" w:hanging="720"/>
      </w:pPr>
      <w:r w:rsidRPr="00164246">
        <w:t>14</w:t>
      </w:r>
      <w:r w:rsidRPr="00164246">
        <w:tab/>
        <w:t>Kim, H. Y., Jackson, T. R., Stuckenholz, C.</w:t>
      </w:r>
      <w:r w:rsidR="00624301">
        <w:t>,</w:t>
      </w:r>
      <w:r w:rsidRPr="00164246">
        <w:t xml:space="preserve"> Davidson, L. A. Tissue mechanics drives regeneration of a mucociliated epidermis on the surface of Xenopus embryonic aggregates. </w:t>
      </w:r>
      <w:r w:rsidR="00624301">
        <w:rPr>
          <w:i/>
        </w:rPr>
        <w:t>Nature Communications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11</w:t>
      </w:r>
      <w:r w:rsidRPr="00164246">
        <w:t xml:space="preserve"> (1), 665, (2020).</w:t>
      </w:r>
    </w:p>
    <w:p w14:paraId="0DB2A2EB" w14:textId="56802CA4" w:rsidR="00164246" w:rsidRPr="00164246" w:rsidRDefault="00164246" w:rsidP="00164246">
      <w:pPr>
        <w:pStyle w:val="EndNoteBibliography"/>
        <w:ind w:left="720" w:hanging="720"/>
      </w:pPr>
      <w:r w:rsidRPr="00164246">
        <w:lastRenderedPageBreak/>
        <w:t>15</w:t>
      </w:r>
      <w:r w:rsidRPr="00164246">
        <w:tab/>
        <w:t>Haas, M.</w:t>
      </w:r>
      <w:r w:rsidRPr="00164246">
        <w:rPr>
          <w:i/>
        </w:rPr>
        <w:t xml:space="preserve"> </w:t>
      </w:r>
      <w:r w:rsidR="00624301" w:rsidRPr="00624301">
        <w:t>et al</w:t>
      </w:r>
      <w:r w:rsidRPr="00164246">
        <w:rPr>
          <w:i/>
        </w:rPr>
        <w:t>.</w:t>
      </w:r>
      <w:r w:rsidRPr="00164246">
        <w:t xml:space="preserve"> DeltaN-Tp63 Mediates Wnt/beta-Catenin-Induced Inhibition of Differentiation in Basal Stem Cells of Mucociliary Epithelia. </w:t>
      </w:r>
      <w:r w:rsidRPr="00164246">
        <w:rPr>
          <w:i/>
        </w:rPr>
        <w:t>Cell Rep</w:t>
      </w:r>
      <w:r w:rsidR="00624301">
        <w:rPr>
          <w:i/>
        </w:rPr>
        <w:t>orts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28</w:t>
      </w:r>
      <w:r w:rsidRPr="00164246">
        <w:t xml:space="preserve"> (13), 3338-3352 e3336, (2019).</w:t>
      </w:r>
    </w:p>
    <w:p w14:paraId="175DBF54" w14:textId="560B1F71" w:rsidR="00164246" w:rsidRPr="00164246" w:rsidRDefault="00164246" w:rsidP="00164246">
      <w:pPr>
        <w:pStyle w:val="EndNoteBibliography"/>
        <w:ind w:left="720" w:hanging="720"/>
      </w:pPr>
      <w:r w:rsidRPr="00164246">
        <w:t>16</w:t>
      </w:r>
      <w:r w:rsidRPr="00164246">
        <w:tab/>
        <w:t xml:space="preserve">Green, J. in </w:t>
      </w:r>
      <w:r w:rsidRPr="00164246">
        <w:rPr>
          <w:i/>
        </w:rPr>
        <w:t>Molecular Methods in Developmental Biology: Xenopus and Zebrafish</w:t>
      </w:r>
      <w:r w:rsidR="00CE48B2">
        <w:t xml:space="preserve"> </w:t>
      </w:r>
      <w:r w:rsidRPr="00164246">
        <w:t>10.1385/1-59259-678-9:1</w:t>
      </w:r>
      <w:r w:rsidR="00CE48B2">
        <w:t xml:space="preserve"> </w:t>
      </w:r>
      <w:r w:rsidRPr="00164246">
        <w:t>(ed Matthew Guille)</w:t>
      </w:r>
      <w:r w:rsidR="00CE48B2">
        <w:t xml:space="preserve"> </w:t>
      </w:r>
      <w:r w:rsidRPr="00164246">
        <w:t>1-13 (Humana Press, 1999).</w:t>
      </w:r>
    </w:p>
    <w:p w14:paraId="07C0E075" w14:textId="692547CF" w:rsidR="00164246" w:rsidRPr="00164246" w:rsidRDefault="00164246" w:rsidP="00164246">
      <w:pPr>
        <w:pStyle w:val="EndNoteBibliography"/>
        <w:ind w:left="720" w:hanging="720"/>
      </w:pPr>
      <w:r w:rsidRPr="00164246">
        <w:t>17</w:t>
      </w:r>
      <w:r w:rsidRPr="00164246">
        <w:tab/>
        <w:t>Stubbs, J. L., Davidson, L., Keller, R.</w:t>
      </w:r>
      <w:r w:rsidR="00624301">
        <w:t>,</w:t>
      </w:r>
      <w:r w:rsidRPr="00164246">
        <w:t xml:space="preserve"> Kintner, C. Radial intercalation of ciliated cells during Xenopus skin development. </w:t>
      </w:r>
      <w:r w:rsidRPr="00164246">
        <w:rPr>
          <w:i/>
        </w:rPr>
        <w:t>Development.</w:t>
      </w:r>
      <w:r w:rsidRPr="00164246">
        <w:t xml:space="preserve"> </w:t>
      </w:r>
      <w:r w:rsidRPr="00164246">
        <w:rPr>
          <w:b/>
        </w:rPr>
        <w:t>133</w:t>
      </w:r>
      <w:r w:rsidRPr="00164246">
        <w:t xml:space="preserve"> (13), 2507-2515, (2006).</w:t>
      </w:r>
    </w:p>
    <w:p w14:paraId="3D748605" w14:textId="498DB620" w:rsidR="00164246" w:rsidRPr="00164246" w:rsidRDefault="00164246" w:rsidP="00164246">
      <w:pPr>
        <w:pStyle w:val="EndNoteBibliography"/>
        <w:ind w:left="720" w:hanging="720"/>
      </w:pPr>
      <w:r w:rsidRPr="00164246">
        <w:t>18</w:t>
      </w:r>
      <w:r w:rsidRPr="00164246">
        <w:tab/>
        <w:t>Nieuwkoop, P. D.</w:t>
      </w:r>
      <w:r w:rsidR="00624301">
        <w:t>,</w:t>
      </w:r>
      <w:r w:rsidRPr="00164246">
        <w:t xml:space="preserve"> Faber, J. </w:t>
      </w:r>
      <w:r w:rsidRPr="00164246">
        <w:rPr>
          <w:i/>
        </w:rPr>
        <w:t>Normal table of Xenopus laevis (Daudin) : a systematical and chronological survey of the development from the fertilized egg till the end of metamorphosis</w:t>
      </w:r>
      <w:r w:rsidRPr="00164246">
        <w:t>.</w:t>
      </w:r>
      <w:r w:rsidR="00CE48B2">
        <w:t xml:space="preserve"> </w:t>
      </w:r>
      <w:r w:rsidRPr="00164246">
        <w:t>(Garland Pub., 1994).</w:t>
      </w:r>
    </w:p>
    <w:p w14:paraId="711D4520" w14:textId="385421A7" w:rsidR="00164246" w:rsidRPr="00164246" w:rsidRDefault="00164246" w:rsidP="00164246">
      <w:pPr>
        <w:pStyle w:val="EndNoteBibliography"/>
        <w:ind w:left="720" w:hanging="720"/>
      </w:pPr>
      <w:r w:rsidRPr="00164246">
        <w:t>19</w:t>
      </w:r>
      <w:r w:rsidRPr="00164246">
        <w:tab/>
        <w:t>Sive, H. L., Grainger, R. M.</w:t>
      </w:r>
      <w:r w:rsidR="00624301">
        <w:t>,</w:t>
      </w:r>
      <w:r w:rsidRPr="00164246">
        <w:t xml:space="preserve"> Harland, R. M. </w:t>
      </w:r>
      <w:r w:rsidRPr="00164246">
        <w:rPr>
          <w:i/>
        </w:rPr>
        <w:t>Early development of Xenopus laevis : a laboratory manual</w:t>
      </w:r>
      <w:r w:rsidRPr="00164246">
        <w:t>.</w:t>
      </w:r>
      <w:r w:rsidR="00CE48B2">
        <w:t xml:space="preserve"> </w:t>
      </w:r>
      <w:r w:rsidRPr="00164246">
        <w:t>(Cold Spring Harbor Laboratory Press, 2000).</w:t>
      </w:r>
    </w:p>
    <w:p w14:paraId="7BBA2272" w14:textId="5C9C4BF4" w:rsidR="00164246" w:rsidRPr="00164246" w:rsidRDefault="00164246" w:rsidP="00164246">
      <w:pPr>
        <w:pStyle w:val="EndNoteBibliography"/>
        <w:ind w:left="720" w:hanging="720"/>
      </w:pPr>
      <w:r w:rsidRPr="00164246">
        <w:t>20</w:t>
      </w:r>
      <w:r w:rsidRPr="00164246">
        <w:tab/>
        <w:t>Joshi, S. D., Kim, H. Y.</w:t>
      </w:r>
      <w:r w:rsidR="00624301">
        <w:t>,</w:t>
      </w:r>
      <w:r w:rsidRPr="00164246">
        <w:t xml:space="preserve"> Davidson, L. A. Microscopy tools for quantifying developmental dynamics in Xenopus embryos. </w:t>
      </w:r>
      <w:r w:rsidR="00624301">
        <w:rPr>
          <w:i/>
        </w:rPr>
        <w:t>Methods in Molecular Biology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917</w:t>
      </w:r>
      <w:r w:rsidRPr="00164246">
        <w:t xml:space="preserve"> 477-493, (2012).</w:t>
      </w:r>
    </w:p>
    <w:p w14:paraId="5EA3CA07" w14:textId="1CA8E4DA" w:rsidR="00164246" w:rsidRPr="00164246" w:rsidRDefault="00164246" w:rsidP="00164246">
      <w:pPr>
        <w:pStyle w:val="EndNoteBibliography"/>
        <w:ind w:left="720" w:hanging="720"/>
      </w:pPr>
      <w:r w:rsidRPr="00164246">
        <w:t>21</w:t>
      </w:r>
      <w:r w:rsidRPr="00164246">
        <w:tab/>
        <w:t>Sater, A. K., Steinhardt, R. A.</w:t>
      </w:r>
      <w:r w:rsidR="00624301">
        <w:t>,</w:t>
      </w:r>
      <w:r w:rsidRPr="00164246">
        <w:t xml:space="preserve"> Keller, R. Induction of neuronal differentiation by planar signals in Xenopus embryos. </w:t>
      </w:r>
      <w:r w:rsidR="00624301">
        <w:rPr>
          <w:i/>
        </w:rPr>
        <w:t>Developmental Dynamics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197</w:t>
      </w:r>
      <w:r w:rsidRPr="00164246">
        <w:t xml:space="preserve"> (4), 268-280, (1993).</w:t>
      </w:r>
    </w:p>
    <w:p w14:paraId="73A53FA1" w14:textId="6AEC21EE" w:rsidR="00164246" w:rsidRPr="00164246" w:rsidRDefault="00164246" w:rsidP="00164246">
      <w:pPr>
        <w:pStyle w:val="EndNoteBibliography"/>
        <w:ind w:left="720" w:hanging="720"/>
      </w:pPr>
      <w:r w:rsidRPr="00164246">
        <w:t>22</w:t>
      </w:r>
      <w:r w:rsidRPr="00164246">
        <w:tab/>
        <w:t>Sedzinski, J., Hannezo, E., Tu, F., Biro, M.</w:t>
      </w:r>
      <w:r w:rsidR="00624301">
        <w:t>,</w:t>
      </w:r>
      <w:r w:rsidRPr="00164246">
        <w:t xml:space="preserve"> Wallingford, J. B. Emergence of an Apical Epithelial Cell Surface In Vivo. </w:t>
      </w:r>
      <w:r w:rsidR="00624301">
        <w:rPr>
          <w:i/>
        </w:rPr>
        <w:t>Developmental Cell</w:t>
      </w:r>
      <w:r w:rsidRPr="00164246">
        <w:rPr>
          <w:i/>
        </w:rPr>
        <w:t>.</w:t>
      </w:r>
      <w:r w:rsidRPr="00164246">
        <w:t xml:space="preserve"> </w:t>
      </w:r>
      <w:r w:rsidRPr="00164246">
        <w:rPr>
          <w:b/>
        </w:rPr>
        <w:t>36</w:t>
      </w:r>
      <w:r w:rsidRPr="00164246">
        <w:t xml:space="preserve"> (1), 24-35, (2016).</w:t>
      </w:r>
    </w:p>
    <w:p w14:paraId="03EA9966" w14:textId="277B3577" w:rsidR="00164246" w:rsidRPr="00164246" w:rsidRDefault="00164246" w:rsidP="00164246">
      <w:pPr>
        <w:pStyle w:val="EndNoteBibliography"/>
        <w:ind w:left="720" w:hanging="720"/>
      </w:pPr>
      <w:r w:rsidRPr="00164246">
        <w:t>23</w:t>
      </w:r>
      <w:r w:rsidRPr="00164246">
        <w:tab/>
        <w:t>Rock, J. R., Randell, S. H.</w:t>
      </w:r>
      <w:r w:rsidR="00624301">
        <w:t>,</w:t>
      </w:r>
      <w:r w:rsidRPr="00164246">
        <w:t xml:space="preserve"> Hogan, B. L. M. Airway basal stem cells: a perspective on their roles in epithelial homeostasis and remodeling. </w:t>
      </w:r>
      <w:r w:rsidRPr="00164246">
        <w:rPr>
          <w:i/>
        </w:rPr>
        <w:t>Disease Models &amp; Mechanisms.</w:t>
      </w:r>
      <w:r w:rsidRPr="00164246">
        <w:t xml:space="preserve"> </w:t>
      </w:r>
      <w:r w:rsidRPr="00164246">
        <w:rPr>
          <w:b/>
        </w:rPr>
        <w:t>3</w:t>
      </w:r>
      <w:r w:rsidRPr="00164246">
        <w:t xml:space="preserve"> (9-10), 545-556, (2010).</w:t>
      </w:r>
    </w:p>
    <w:p w14:paraId="626A41AB" w14:textId="443016E1" w:rsidR="00C17BFF" w:rsidRPr="0061437C" w:rsidRDefault="00384CDE" w:rsidP="0061437C">
      <w:pPr>
        <w:pStyle w:val="EndNoteBibliography"/>
        <w:widowControl/>
        <w:jc w:val="both"/>
        <w:rPr>
          <w:color w:val="7F7F7F" w:themeColor="text1" w:themeTint="80"/>
        </w:rPr>
      </w:pPr>
      <w:r w:rsidRPr="0061437C">
        <w:rPr>
          <w:color w:val="7F7F7F" w:themeColor="text1" w:themeTint="80"/>
        </w:rPr>
        <w:fldChar w:fldCharType="end"/>
      </w:r>
      <w:r w:rsidR="00072983" w:rsidRPr="0061437C">
        <w:rPr>
          <w:color w:val="7F7F7F" w:themeColor="text1" w:themeTint="80"/>
        </w:rPr>
        <w:fldChar w:fldCharType="begin"/>
      </w:r>
      <w:r w:rsidR="00072983" w:rsidRPr="0061437C">
        <w:rPr>
          <w:color w:val="7F7F7F" w:themeColor="text1" w:themeTint="80"/>
        </w:rPr>
        <w:instrText xml:space="preserve"> ADDIN </w:instrText>
      </w:r>
      <w:r w:rsidR="00072983" w:rsidRPr="0061437C">
        <w:rPr>
          <w:color w:val="7F7F7F" w:themeColor="text1" w:themeTint="80"/>
        </w:rPr>
        <w:fldChar w:fldCharType="end"/>
      </w:r>
    </w:p>
    <w:sectPr w:rsidR="00C17BFF" w:rsidRPr="0061437C" w:rsidSect="008D5A11">
      <w:headerReference w:type="default" r:id="rId9"/>
      <w:footerReference w:type="default" r:id="rId10"/>
      <w:footerReference w:type="first" r:id="rId11"/>
      <w:pgSz w:w="12240" w:h="15840"/>
      <w:pgMar w:top="1440" w:right="1440" w:bottom="1440" w:left="1440" w:header="720" w:footer="720" w:gutter="0"/>
      <w:lnNumType w:countBy="1" w:restart="continuous"/>
      <w:pgNumType w:start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BFFC7E2" w14:textId="77777777" w:rsidR="00BE2FDB" w:rsidRDefault="00BE2FDB" w:rsidP="00621C4E">
      <w:r>
        <w:separator/>
      </w:r>
    </w:p>
  </w:endnote>
  <w:endnote w:type="continuationSeparator" w:id="0">
    <w:p w14:paraId="676D4E10" w14:textId="77777777" w:rsidR="00BE2FDB" w:rsidRDefault="00BE2FD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9E8BE6" w14:textId="233E2E72" w:rsidR="008D1CF1" w:rsidRDefault="008D1CF1">
    <w:pPr>
      <w:pStyle w:val="Footer"/>
    </w:pPr>
  </w:p>
  <w:p w14:paraId="39947363" w14:textId="71AB2B06" w:rsidR="008D1CF1" w:rsidRPr="00494F77" w:rsidRDefault="008D1CF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8D1CF1" w:rsidRDefault="008D1CF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1FF2023" w14:textId="77777777" w:rsidR="00BE2FDB" w:rsidRDefault="00BE2FDB" w:rsidP="00621C4E">
      <w:r>
        <w:separator/>
      </w:r>
    </w:p>
  </w:footnote>
  <w:footnote w:type="continuationSeparator" w:id="0">
    <w:p w14:paraId="06F96D87" w14:textId="77777777" w:rsidR="00BE2FDB" w:rsidRDefault="00BE2FD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8D1CF1" w:rsidRPr="006F06E4" w:rsidRDefault="008D1CF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0052A"/>
    <w:multiLevelType w:val="multilevel"/>
    <w:tmpl w:val="1D92D350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00602327"/>
    <w:multiLevelType w:val="hybridMultilevel"/>
    <w:tmpl w:val="1DB6543E"/>
    <w:lvl w:ilvl="0" w:tplc="5326742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12A5810"/>
    <w:multiLevelType w:val="multilevel"/>
    <w:tmpl w:val="E460FA5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44309A"/>
    <w:multiLevelType w:val="hybridMultilevel"/>
    <w:tmpl w:val="1D2EBA88"/>
    <w:lvl w:ilvl="0" w:tplc="CA3A9B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160" w:hanging="400"/>
      </w:pPr>
    </w:lvl>
    <w:lvl w:ilvl="2" w:tplc="0409001B" w:tentative="1">
      <w:start w:val="1"/>
      <w:numFmt w:val="lowerRoman"/>
      <w:lvlText w:val="%3."/>
      <w:lvlJc w:val="right"/>
      <w:pPr>
        <w:ind w:left="1560" w:hanging="400"/>
      </w:pPr>
    </w:lvl>
    <w:lvl w:ilvl="3" w:tplc="0409000F" w:tentative="1">
      <w:start w:val="1"/>
      <w:numFmt w:val="decimal"/>
      <w:lvlText w:val="%4."/>
      <w:lvlJc w:val="left"/>
      <w:pPr>
        <w:ind w:left="1960" w:hanging="400"/>
      </w:pPr>
    </w:lvl>
    <w:lvl w:ilvl="4" w:tplc="04090019" w:tentative="1">
      <w:start w:val="1"/>
      <w:numFmt w:val="upperLetter"/>
      <w:lvlText w:val="%5."/>
      <w:lvlJc w:val="left"/>
      <w:pPr>
        <w:ind w:left="2360" w:hanging="400"/>
      </w:pPr>
    </w:lvl>
    <w:lvl w:ilvl="5" w:tplc="0409001B" w:tentative="1">
      <w:start w:val="1"/>
      <w:numFmt w:val="lowerRoman"/>
      <w:lvlText w:val="%6."/>
      <w:lvlJc w:val="right"/>
      <w:pPr>
        <w:ind w:left="2760" w:hanging="400"/>
      </w:pPr>
    </w:lvl>
    <w:lvl w:ilvl="6" w:tplc="0409000F" w:tentative="1">
      <w:start w:val="1"/>
      <w:numFmt w:val="decimal"/>
      <w:lvlText w:val="%7."/>
      <w:lvlJc w:val="left"/>
      <w:pPr>
        <w:ind w:left="3160" w:hanging="400"/>
      </w:pPr>
    </w:lvl>
    <w:lvl w:ilvl="7" w:tplc="04090019" w:tentative="1">
      <w:start w:val="1"/>
      <w:numFmt w:val="upperLetter"/>
      <w:lvlText w:val="%8."/>
      <w:lvlJc w:val="left"/>
      <w:pPr>
        <w:ind w:left="3560" w:hanging="400"/>
      </w:pPr>
    </w:lvl>
    <w:lvl w:ilvl="8" w:tplc="0409001B" w:tentative="1">
      <w:start w:val="1"/>
      <w:numFmt w:val="lowerRoman"/>
      <w:lvlText w:val="%9."/>
      <w:lvlJc w:val="right"/>
      <w:pPr>
        <w:ind w:left="3960" w:hanging="400"/>
      </w:pPr>
    </w:lvl>
  </w:abstractNum>
  <w:abstractNum w:abstractNumId="5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8282274"/>
    <w:multiLevelType w:val="hybridMultilevel"/>
    <w:tmpl w:val="DEE6A1F8"/>
    <w:lvl w:ilvl="0" w:tplc="E6FCDF9C">
      <w:start w:val="1"/>
      <w:numFmt w:val="bullet"/>
      <w:lvlText w:val=""/>
      <w:lvlJc w:val="left"/>
      <w:pPr>
        <w:ind w:left="800" w:hanging="400"/>
      </w:pPr>
      <w:rPr>
        <w:rFonts w:ascii="Symbol" w:hAnsi="Symbol" w:hint="default"/>
        <w:sz w:val="20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A6731F7"/>
    <w:multiLevelType w:val="hybridMultilevel"/>
    <w:tmpl w:val="59686F60"/>
    <w:lvl w:ilvl="0" w:tplc="E51CE652">
      <w:start w:val="1"/>
      <w:numFmt w:val="bullet"/>
      <w:lvlText w:val="-"/>
      <w:lvlJc w:val="left"/>
      <w:pPr>
        <w:ind w:left="76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DF35AC8"/>
    <w:multiLevelType w:val="multilevel"/>
    <w:tmpl w:val="A064B51A"/>
    <w:lvl w:ilvl="0">
      <w:start w:val="2"/>
      <w:numFmt w:val="decimal"/>
      <w:lvlText w:val="%1."/>
      <w:lvlJc w:val="left"/>
      <w:pPr>
        <w:ind w:left="660" w:hanging="360"/>
      </w:pPr>
      <w:rPr>
        <w:rFonts w:hint="default"/>
      </w:rPr>
    </w:lvl>
    <w:lvl w:ilvl="1">
      <w:start w:val="10"/>
      <w:numFmt w:val="decimal"/>
      <w:isLgl/>
      <w:lvlText w:val="%1.%2.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6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2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0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2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60" w:hanging="1800"/>
      </w:pPr>
      <w:rPr>
        <w:rFonts w:hint="default"/>
      </w:rPr>
    </w:lvl>
  </w:abstractNum>
  <w:abstractNum w:abstractNumId="11" w15:restartNumberingAfterBreak="0">
    <w:nsid w:val="0FFA2FE9"/>
    <w:multiLevelType w:val="hybridMultilevel"/>
    <w:tmpl w:val="520AAE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114B2AA8"/>
    <w:multiLevelType w:val="multilevel"/>
    <w:tmpl w:val="6C823972"/>
    <w:lvl w:ilvl="0">
      <w:start w:val="3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3" w15:restartNumberingAfterBreak="0">
    <w:nsid w:val="16917D94"/>
    <w:multiLevelType w:val="hybridMultilevel"/>
    <w:tmpl w:val="7CF66CFC"/>
    <w:lvl w:ilvl="0" w:tplc="74844A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F143504">
      <w:start w:val="1"/>
      <w:numFmt w:val="decimal"/>
      <w:lvlText w:val="%2."/>
      <w:lvlJc w:val="left"/>
      <w:pPr>
        <w:ind w:left="11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560" w:hanging="400"/>
      </w:pPr>
    </w:lvl>
    <w:lvl w:ilvl="3" w:tplc="0409000F" w:tentative="1">
      <w:start w:val="1"/>
      <w:numFmt w:val="decimal"/>
      <w:lvlText w:val="%4."/>
      <w:lvlJc w:val="left"/>
      <w:pPr>
        <w:ind w:left="1960" w:hanging="400"/>
      </w:pPr>
    </w:lvl>
    <w:lvl w:ilvl="4" w:tplc="04090019" w:tentative="1">
      <w:start w:val="1"/>
      <w:numFmt w:val="upperLetter"/>
      <w:lvlText w:val="%5."/>
      <w:lvlJc w:val="left"/>
      <w:pPr>
        <w:ind w:left="2360" w:hanging="400"/>
      </w:pPr>
    </w:lvl>
    <w:lvl w:ilvl="5" w:tplc="0409001B" w:tentative="1">
      <w:start w:val="1"/>
      <w:numFmt w:val="lowerRoman"/>
      <w:lvlText w:val="%6."/>
      <w:lvlJc w:val="right"/>
      <w:pPr>
        <w:ind w:left="2760" w:hanging="400"/>
      </w:pPr>
    </w:lvl>
    <w:lvl w:ilvl="6" w:tplc="0409000F" w:tentative="1">
      <w:start w:val="1"/>
      <w:numFmt w:val="decimal"/>
      <w:lvlText w:val="%7."/>
      <w:lvlJc w:val="left"/>
      <w:pPr>
        <w:ind w:left="3160" w:hanging="400"/>
      </w:pPr>
    </w:lvl>
    <w:lvl w:ilvl="7" w:tplc="04090019" w:tentative="1">
      <w:start w:val="1"/>
      <w:numFmt w:val="upperLetter"/>
      <w:lvlText w:val="%8."/>
      <w:lvlJc w:val="left"/>
      <w:pPr>
        <w:ind w:left="3560" w:hanging="400"/>
      </w:pPr>
    </w:lvl>
    <w:lvl w:ilvl="8" w:tplc="0409001B" w:tentative="1">
      <w:start w:val="1"/>
      <w:numFmt w:val="lowerRoman"/>
      <w:lvlText w:val="%9."/>
      <w:lvlJc w:val="right"/>
      <w:pPr>
        <w:ind w:left="3960" w:hanging="400"/>
      </w:pPr>
    </w:lvl>
  </w:abstractNum>
  <w:abstractNum w:abstractNumId="14" w15:restartNumberingAfterBreak="0">
    <w:nsid w:val="1768371E"/>
    <w:multiLevelType w:val="multilevel"/>
    <w:tmpl w:val="A4527952"/>
    <w:lvl w:ilvl="0">
      <w:start w:val="4"/>
      <w:numFmt w:val="decimal"/>
      <w:lvlText w:val="%1."/>
      <w:lvlJc w:val="left"/>
      <w:pPr>
        <w:ind w:left="10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560" w:hanging="4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2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6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6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0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820" w:hanging="1800"/>
      </w:pPr>
      <w:rPr>
        <w:rFonts w:hint="default"/>
      </w:rPr>
    </w:lvl>
  </w:abstractNum>
  <w:abstractNum w:abstractNumId="1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8D143F8"/>
    <w:multiLevelType w:val="hybridMultilevel"/>
    <w:tmpl w:val="7DB0364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7" w15:restartNumberingAfterBreak="0">
    <w:nsid w:val="18F47372"/>
    <w:multiLevelType w:val="hybridMultilevel"/>
    <w:tmpl w:val="5CB4DB1C"/>
    <w:lvl w:ilvl="0" w:tplc="84FE646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440" w:hanging="400"/>
      </w:pPr>
    </w:lvl>
    <w:lvl w:ilvl="2" w:tplc="0409001B" w:tentative="1">
      <w:start w:val="1"/>
      <w:numFmt w:val="lowerRoman"/>
      <w:lvlText w:val="%3."/>
      <w:lvlJc w:val="right"/>
      <w:pPr>
        <w:ind w:left="1840" w:hanging="400"/>
      </w:pPr>
    </w:lvl>
    <w:lvl w:ilvl="3" w:tplc="0409000F" w:tentative="1">
      <w:start w:val="1"/>
      <w:numFmt w:val="decimal"/>
      <w:lvlText w:val="%4."/>
      <w:lvlJc w:val="left"/>
      <w:pPr>
        <w:ind w:left="2240" w:hanging="400"/>
      </w:pPr>
    </w:lvl>
    <w:lvl w:ilvl="4" w:tplc="04090019" w:tentative="1">
      <w:start w:val="1"/>
      <w:numFmt w:val="upperLetter"/>
      <w:lvlText w:val="%5."/>
      <w:lvlJc w:val="left"/>
      <w:pPr>
        <w:ind w:left="2640" w:hanging="400"/>
      </w:pPr>
    </w:lvl>
    <w:lvl w:ilvl="5" w:tplc="0409001B" w:tentative="1">
      <w:start w:val="1"/>
      <w:numFmt w:val="lowerRoman"/>
      <w:lvlText w:val="%6."/>
      <w:lvlJc w:val="right"/>
      <w:pPr>
        <w:ind w:left="3040" w:hanging="400"/>
      </w:pPr>
    </w:lvl>
    <w:lvl w:ilvl="6" w:tplc="0409000F" w:tentative="1">
      <w:start w:val="1"/>
      <w:numFmt w:val="decimal"/>
      <w:lvlText w:val="%7."/>
      <w:lvlJc w:val="left"/>
      <w:pPr>
        <w:ind w:left="3440" w:hanging="400"/>
      </w:pPr>
    </w:lvl>
    <w:lvl w:ilvl="7" w:tplc="04090019" w:tentative="1">
      <w:start w:val="1"/>
      <w:numFmt w:val="upperLetter"/>
      <w:lvlText w:val="%8."/>
      <w:lvlJc w:val="left"/>
      <w:pPr>
        <w:ind w:left="3840" w:hanging="400"/>
      </w:pPr>
    </w:lvl>
    <w:lvl w:ilvl="8" w:tplc="0409001B" w:tentative="1">
      <w:start w:val="1"/>
      <w:numFmt w:val="lowerRoman"/>
      <w:lvlText w:val="%9."/>
      <w:lvlJc w:val="right"/>
      <w:pPr>
        <w:ind w:left="4240" w:hanging="400"/>
      </w:pPr>
    </w:lvl>
  </w:abstractNum>
  <w:abstractNum w:abstractNumId="18" w15:restartNumberingAfterBreak="0">
    <w:nsid w:val="1B000061"/>
    <w:multiLevelType w:val="multilevel"/>
    <w:tmpl w:val="84E02C14"/>
    <w:lvl w:ilvl="0">
      <w:start w:val="2"/>
      <w:numFmt w:val="decimal"/>
      <w:lvlText w:val="%1."/>
      <w:lvlJc w:val="left"/>
      <w:pPr>
        <w:ind w:left="6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189" w:hanging="4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6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2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0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2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60" w:hanging="1800"/>
      </w:pPr>
      <w:rPr>
        <w:rFonts w:hint="default"/>
      </w:rPr>
    </w:lvl>
  </w:abstractNum>
  <w:abstractNum w:abstractNumId="19" w15:restartNumberingAfterBreak="0">
    <w:nsid w:val="1B6C45FA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0" w15:restartNumberingAfterBreak="0">
    <w:nsid w:val="1D451744"/>
    <w:multiLevelType w:val="multilevel"/>
    <w:tmpl w:val="660417BC"/>
    <w:lvl w:ilvl="0">
      <w:start w:val="1"/>
      <w:numFmt w:val="decimal"/>
      <w:pStyle w:val="2"/>
      <w:suff w:val="space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eastAsia"/>
      </w:rPr>
    </w:lvl>
  </w:abstractNum>
  <w:abstractNum w:abstractNumId="2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29084AF6"/>
    <w:multiLevelType w:val="multilevel"/>
    <w:tmpl w:val="5A92FE66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59" w:hanging="48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4" w15:restartNumberingAfterBreak="0">
    <w:nsid w:val="29B25828"/>
    <w:multiLevelType w:val="hybridMultilevel"/>
    <w:tmpl w:val="248EB982"/>
    <w:lvl w:ilvl="0" w:tplc="84FE646E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040" w:hanging="400"/>
      </w:pPr>
    </w:lvl>
    <w:lvl w:ilvl="2" w:tplc="0409001B" w:tentative="1">
      <w:start w:val="1"/>
      <w:numFmt w:val="lowerRoman"/>
      <w:lvlText w:val="%3."/>
      <w:lvlJc w:val="right"/>
      <w:pPr>
        <w:ind w:left="1440" w:hanging="400"/>
      </w:pPr>
    </w:lvl>
    <w:lvl w:ilvl="3" w:tplc="0409000F" w:tentative="1">
      <w:start w:val="1"/>
      <w:numFmt w:val="decimal"/>
      <w:lvlText w:val="%4."/>
      <w:lvlJc w:val="left"/>
      <w:pPr>
        <w:ind w:left="1840" w:hanging="400"/>
      </w:pPr>
    </w:lvl>
    <w:lvl w:ilvl="4" w:tplc="04090019" w:tentative="1">
      <w:start w:val="1"/>
      <w:numFmt w:val="upperLetter"/>
      <w:lvlText w:val="%5."/>
      <w:lvlJc w:val="left"/>
      <w:pPr>
        <w:ind w:left="2240" w:hanging="400"/>
      </w:pPr>
    </w:lvl>
    <w:lvl w:ilvl="5" w:tplc="0409001B" w:tentative="1">
      <w:start w:val="1"/>
      <w:numFmt w:val="lowerRoman"/>
      <w:lvlText w:val="%6."/>
      <w:lvlJc w:val="right"/>
      <w:pPr>
        <w:ind w:left="2640" w:hanging="400"/>
      </w:pPr>
    </w:lvl>
    <w:lvl w:ilvl="6" w:tplc="0409000F" w:tentative="1">
      <w:start w:val="1"/>
      <w:numFmt w:val="decimal"/>
      <w:lvlText w:val="%7."/>
      <w:lvlJc w:val="left"/>
      <w:pPr>
        <w:ind w:left="3040" w:hanging="400"/>
      </w:pPr>
    </w:lvl>
    <w:lvl w:ilvl="7" w:tplc="04090019" w:tentative="1">
      <w:start w:val="1"/>
      <w:numFmt w:val="upperLetter"/>
      <w:lvlText w:val="%8."/>
      <w:lvlJc w:val="left"/>
      <w:pPr>
        <w:ind w:left="3440" w:hanging="400"/>
      </w:pPr>
    </w:lvl>
    <w:lvl w:ilvl="8" w:tplc="0409001B" w:tentative="1">
      <w:start w:val="1"/>
      <w:numFmt w:val="lowerRoman"/>
      <w:lvlText w:val="%9."/>
      <w:lvlJc w:val="right"/>
      <w:pPr>
        <w:ind w:left="3840" w:hanging="400"/>
      </w:pPr>
    </w:lvl>
  </w:abstractNum>
  <w:abstractNum w:abstractNumId="25" w15:restartNumberingAfterBreak="0">
    <w:nsid w:val="2B32457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2F2D04CA"/>
    <w:multiLevelType w:val="multilevel"/>
    <w:tmpl w:val="E460FA5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28" w15:restartNumberingAfterBreak="0">
    <w:nsid w:val="337602F6"/>
    <w:multiLevelType w:val="multilevel"/>
    <w:tmpl w:val="19DEA9CC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356517E8"/>
    <w:multiLevelType w:val="multilevel"/>
    <w:tmpl w:val="699E64C8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eastAsia"/>
      </w:rPr>
    </w:lvl>
  </w:abstractNum>
  <w:abstractNum w:abstractNumId="3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8817ADF"/>
    <w:multiLevelType w:val="multilevel"/>
    <w:tmpl w:val="78AE49D8"/>
    <w:lvl w:ilvl="0">
      <w:start w:val="4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17B517B"/>
    <w:multiLevelType w:val="multilevel"/>
    <w:tmpl w:val="E460FA5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5" w15:restartNumberingAfterBreak="0">
    <w:nsid w:val="419128EB"/>
    <w:multiLevelType w:val="multilevel"/>
    <w:tmpl w:val="35AEA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1"/>
      <w:suff w:val="space"/>
      <w:lvlText w:val="%1.%2."/>
      <w:lvlJc w:val="left"/>
      <w:pPr>
        <w:ind w:left="0" w:firstLine="0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eastAsia"/>
      </w:rPr>
    </w:lvl>
  </w:abstractNum>
  <w:abstractNum w:abstractNumId="36" w15:restartNumberingAfterBreak="0">
    <w:nsid w:val="41D70D77"/>
    <w:multiLevelType w:val="hybridMultilevel"/>
    <w:tmpl w:val="1F240614"/>
    <w:lvl w:ilvl="0" w:tplc="74844A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EBE56C0">
      <w:start w:val="1"/>
      <w:numFmt w:val="decimal"/>
      <w:lvlText w:val="%2."/>
      <w:lvlJc w:val="left"/>
      <w:pPr>
        <w:ind w:left="800" w:hanging="400"/>
      </w:pPr>
      <w:rPr>
        <w:rFonts w:hint="default"/>
        <w:b w:val="0"/>
      </w:rPr>
    </w:lvl>
    <w:lvl w:ilvl="2" w:tplc="4DA8808C">
      <w:start w:val="1"/>
      <w:numFmt w:val="decimal"/>
      <w:lvlText w:val="4.%3."/>
      <w:lvlJc w:val="left"/>
      <w:pPr>
        <w:ind w:left="1200" w:hanging="40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3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48924A03"/>
    <w:multiLevelType w:val="multilevel"/>
    <w:tmpl w:val="E460FA5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40" w15:restartNumberingAfterBreak="0">
    <w:nsid w:val="48FE7BB8"/>
    <w:multiLevelType w:val="multilevel"/>
    <w:tmpl w:val="A83C7F30"/>
    <w:lvl w:ilvl="0">
      <w:start w:val="3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41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2" w15:restartNumberingAfterBreak="0">
    <w:nsid w:val="4B7333DC"/>
    <w:multiLevelType w:val="multilevel"/>
    <w:tmpl w:val="C422BF78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eastAsia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eastAsia"/>
      </w:rPr>
    </w:lvl>
  </w:abstractNum>
  <w:abstractNum w:abstractNumId="4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50645E5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5" w15:restartNumberingAfterBreak="0">
    <w:nsid w:val="513A6AF5"/>
    <w:multiLevelType w:val="hybridMultilevel"/>
    <w:tmpl w:val="C798C7C8"/>
    <w:lvl w:ilvl="0" w:tplc="D5E084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160" w:hanging="400"/>
      </w:pPr>
    </w:lvl>
    <w:lvl w:ilvl="2" w:tplc="0409001B" w:tentative="1">
      <w:start w:val="1"/>
      <w:numFmt w:val="lowerRoman"/>
      <w:lvlText w:val="%3."/>
      <w:lvlJc w:val="right"/>
      <w:pPr>
        <w:ind w:left="1560" w:hanging="400"/>
      </w:pPr>
    </w:lvl>
    <w:lvl w:ilvl="3" w:tplc="0409000F" w:tentative="1">
      <w:start w:val="1"/>
      <w:numFmt w:val="decimal"/>
      <w:lvlText w:val="%4."/>
      <w:lvlJc w:val="left"/>
      <w:pPr>
        <w:ind w:left="1960" w:hanging="400"/>
      </w:pPr>
    </w:lvl>
    <w:lvl w:ilvl="4" w:tplc="04090019" w:tentative="1">
      <w:start w:val="1"/>
      <w:numFmt w:val="upperLetter"/>
      <w:lvlText w:val="%5."/>
      <w:lvlJc w:val="left"/>
      <w:pPr>
        <w:ind w:left="2360" w:hanging="400"/>
      </w:pPr>
    </w:lvl>
    <w:lvl w:ilvl="5" w:tplc="0409001B" w:tentative="1">
      <w:start w:val="1"/>
      <w:numFmt w:val="lowerRoman"/>
      <w:lvlText w:val="%6."/>
      <w:lvlJc w:val="right"/>
      <w:pPr>
        <w:ind w:left="2760" w:hanging="400"/>
      </w:pPr>
    </w:lvl>
    <w:lvl w:ilvl="6" w:tplc="0409000F" w:tentative="1">
      <w:start w:val="1"/>
      <w:numFmt w:val="decimal"/>
      <w:lvlText w:val="%7."/>
      <w:lvlJc w:val="left"/>
      <w:pPr>
        <w:ind w:left="3160" w:hanging="400"/>
      </w:pPr>
    </w:lvl>
    <w:lvl w:ilvl="7" w:tplc="04090019" w:tentative="1">
      <w:start w:val="1"/>
      <w:numFmt w:val="upperLetter"/>
      <w:lvlText w:val="%8."/>
      <w:lvlJc w:val="left"/>
      <w:pPr>
        <w:ind w:left="3560" w:hanging="400"/>
      </w:pPr>
    </w:lvl>
    <w:lvl w:ilvl="8" w:tplc="0409001B" w:tentative="1">
      <w:start w:val="1"/>
      <w:numFmt w:val="lowerRoman"/>
      <w:lvlText w:val="%9."/>
      <w:lvlJc w:val="right"/>
      <w:pPr>
        <w:ind w:left="3960" w:hanging="400"/>
      </w:pPr>
    </w:lvl>
  </w:abstractNum>
  <w:abstractNum w:abstractNumId="46" w15:restartNumberingAfterBreak="0">
    <w:nsid w:val="533A2B2E"/>
    <w:multiLevelType w:val="hybridMultilevel"/>
    <w:tmpl w:val="85FECECA"/>
    <w:lvl w:ilvl="0" w:tplc="BCD4A43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upperLetter"/>
      <w:lvlText w:val="%2."/>
      <w:lvlJc w:val="left"/>
      <w:pPr>
        <w:ind w:left="1160" w:hanging="400"/>
      </w:pPr>
    </w:lvl>
    <w:lvl w:ilvl="2" w:tplc="0409001B" w:tentative="1">
      <w:start w:val="1"/>
      <w:numFmt w:val="lowerRoman"/>
      <w:lvlText w:val="%3."/>
      <w:lvlJc w:val="right"/>
      <w:pPr>
        <w:ind w:left="1560" w:hanging="400"/>
      </w:pPr>
    </w:lvl>
    <w:lvl w:ilvl="3" w:tplc="0409000F" w:tentative="1">
      <w:start w:val="1"/>
      <w:numFmt w:val="decimal"/>
      <w:lvlText w:val="%4."/>
      <w:lvlJc w:val="left"/>
      <w:pPr>
        <w:ind w:left="1960" w:hanging="400"/>
      </w:pPr>
    </w:lvl>
    <w:lvl w:ilvl="4" w:tplc="04090019" w:tentative="1">
      <w:start w:val="1"/>
      <w:numFmt w:val="upperLetter"/>
      <w:lvlText w:val="%5."/>
      <w:lvlJc w:val="left"/>
      <w:pPr>
        <w:ind w:left="2360" w:hanging="400"/>
      </w:pPr>
    </w:lvl>
    <w:lvl w:ilvl="5" w:tplc="0409001B" w:tentative="1">
      <w:start w:val="1"/>
      <w:numFmt w:val="lowerRoman"/>
      <w:lvlText w:val="%6."/>
      <w:lvlJc w:val="right"/>
      <w:pPr>
        <w:ind w:left="2760" w:hanging="400"/>
      </w:pPr>
    </w:lvl>
    <w:lvl w:ilvl="6" w:tplc="0409000F" w:tentative="1">
      <w:start w:val="1"/>
      <w:numFmt w:val="decimal"/>
      <w:lvlText w:val="%7."/>
      <w:lvlJc w:val="left"/>
      <w:pPr>
        <w:ind w:left="3160" w:hanging="400"/>
      </w:pPr>
    </w:lvl>
    <w:lvl w:ilvl="7" w:tplc="04090019" w:tentative="1">
      <w:start w:val="1"/>
      <w:numFmt w:val="upperLetter"/>
      <w:lvlText w:val="%8."/>
      <w:lvlJc w:val="left"/>
      <w:pPr>
        <w:ind w:left="3560" w:hanging="400"/>
      </w:pPr>
    </w:lvl>
    <w:lvl w:ilvl="8" w:tplc="0409001B" w:tentative="1">
      <w:start w:val="1"/>
      <w:numFmt w:val="lowerRoman"/>
      <w:lvlText w:val="%9."/>
      <w:lvlJc w:val="right"/>
      <w:pPr>
        <w:ind w:left="3960" w:hanging="400"/>
      </w:pPr>
    </w:lvl>
  </w:abstractNum>
  <w:abstractNum w:abstractNumId="4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5817442D"/>
    <w:multiLevelType w:val="multilevel"/>
    <w:tmpl w:val="7820C13A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5EC909EE"/>
    <w:multiLevelType w:val="hybridMultilevel"/>
    <w:tmpl w:val="EA3E03DC"/>
    <w:lvl w:ilvl="0" w:tplc="03F6780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4" w15:restartNumberingAfterBreak="0">
    <w:nsid w:val="60DE6692"/>
    <w:multiLevelType w:val="multilevel"/>
    <w:tmpl w:val="CBA86F84"/>
    <w:lvl w:ilvl="0">
      <w:start w:val="1"/>
      <w:numFmt w:val="decimal"/>
      <w:pStyle w:val="JoveProtocolMS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55" w15:restartNumberingAfterBreak="0">
    <w:nsid w:val="638B1AA5"/>
    <w:multiLevelType w:val="multilevel"/>
    <w:tmpl w:val="AC70D082"/>
    <w:lvl w:ilvl="0">
      <w:start w:val="3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5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0" w15:restartNumberingAfterBreak="0">
    <w:nsid w:val="6E2B3F20"/>
    <w:multiLevelType w:val="multilevel"/>
    <w:tmpl w:val="E460FA5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6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3" w15:restartNumberingAfterBreak="0">
    <w:nsid w:val="7D0C0F90"/>
    <w:multiLevelType w:val="multilevel"/>
    <w:tmpl w:val="DF4296DA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5" w15:restartNumberingAfterBreak="0">
    <w:nsid w:val="7FC15E3E"/>
    <w:multiLevelType w:val="hybridMultilevel"/>
    <w:tmpl w:val="8AEC224E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21"/>
  </w:num>
  <w:num w:numId="2">
    <w:abstractNumId w:val="51"/>
  </w:num>
  <w:num w:numId="3">
    <w:abstractNumId w:val="15"/>
  </w:num>
  <w:num w:numId="4">
    <w:abstractNumId w:val="48"/>
  </w:num>
  <w:num w:numId="5">
    <w:abstractNumId w:val="32"/>
  </w:num>
  <w:num w:numId="6">
    <w:abstractNumId w:val="47"/>
  </w:num>
  <w:num w:numId="7">
    <w:abstractNumId w:val="3"/>
  </w:num>
  <w:num w:numId="8">
    <w:abstractNumId w:val="33"/>
  </w:num>
  <w:num w:numId="9">
    <w:abstractNumId w:val="37"/>
  </w:num>
  <w:num w:numId="10">
    <w:abstractNumId w:val="49"/>
  </w:num>
  <w:num w:numId="11">
    <w:abstractNumId w:val="56"/>
  </w:num>
  <w:num w:numId="12">
    <w:abstractNumId w:val="7"/>
  </w:num>
  <w:num w:numId="13">
    <w:abstractNumId w:val="52"/>
  </w:num>
  <w:num w:numId="14">
    <w:abstractNumId w:val="61"/>
  </w:num>
  <w:num w:numId="15">
    <w:abstractNumId w:val="39"/>
  </w:num>
  <w:num w:numId="16">
    <w:abstractNumId w:val="30"/>
  </w:num>
  <w:num w:numId="17">
    <w:abstractNumId w:val="54"/>
  </w:num>
  <w:num w:numId="18">
    <w:abstractNumId w:val="41"/>
  </w:num>
  <w:num w:numId="19">
    <w:abstractNumId w:val="58"/>
  </w:num>
  <w:num w:numId="20">
    <w:abstractNumId w:val="9"/>
  </w:num>
  <w:num w:numId="21">
    <w:abstractNumId w:val="59"/>
  </w:num>
  <w:num w:numId="22">
    <w:abstractNumId w:val="57"/>
  </w:num>
  <w:num w:numId="23">
    <w:abstractNumId w:val="43"/>
  </w:num>
  <w:num w:numId="24">
    <w:abstractNumId w:val="62"/>
  </w:num>
  <w:num w:numId="25">
    <w:abstractNumId w:val="26"/>
  </w:num>
  <w:num w:numId="26">
    <w:abstractNumId w:val="5"/>
  </w:num>
  <w:num w:numId="27">
    <w:abstractNumId w:val="22"/>
  </w:num>
  <w:num w:numId="28">
    <w:abstractNumId w:val="64"/>
  </w:num>
  <w:num w:numId="29">
    <w:abstractNumId w:val="53"/>
  </w:num>
  <w:num w:numId="30">
    <w:abstractNumId w:val="1"/>
  </w:num>
  <w:num w:numId="31">
    <w:abstractNumId w:val="36"/>
  </w:num>
  <w:num w:numId="32">
    <w:abstractNumId w:val="13"/>
  </w:num>
  <w:num w:numId="33">
    <w:abstractNumId w:val="65"/>
  </w:num>
  <w:num w:numId="34">
    <w:abstractNumId w:val="6"/>
  </w:num>
  <w:num w:numId="35">
    <w:abstractNumId w:val="46"/>
  </w:num>
  <w:num w:numId="36">
    <w:abstractNumId w:val="4"/>
  </w:num>
  <w:num w:numId="37">
    <w:abstractNumId w:val="45"/>
  </w:num>
  <w:num w:numId="38">
    <w:abstractNumId w:val="24"/>
  </w:num>
  <w:num w:numId="39">
    <w:abstractNumId w:val="17"/>
  </w:num>
  <w:num w:numId="40">
    <w:abstractNumId w:val="28"/>
  </w:num>
  <w:num w:numId="41">
    <w:abstractNumId w:val="18"/>
  </w:num>
  <w:num w:numId="42">
    <w:abstractNumId w:val="10"/>
  </w:num>
  <w:num w:numId="43">
    <w:abstractNumId w:val="63"/>
  </w:num>
  <w:num w:numId="44">
    <w:abstractNumId w:val="50"/>
  </w:num>
  <w:num w:numId="45">
    <w:abstractNumId w:val="14"/>
  </w:num>
  <w:num w:numId="46">
    <w:abstractNumId w:val="0"/>
  </w:num>
  <w:num w:numId="47">
    <w:abstractNumId w:val="16"/>
  </w:num>
  <w:num w:numId="48">
    <w:abstractNumId w:val="11"/>
  </w:num>
  <w:num w:numId="49">
    <w:abstractNumId w:val="8"/>
  </w:num>
  <w:num w:numId="50">
    <w:abstractNumId w:val="20"/>
  </w:num>
  <w:num w:numId="51">
    <w:abstractNumId w:val="35"/>
  </w:num>
  <w:num w:numId="52">
    <w:abstractNumId w:val="42"/>
  </w:num>
  <w:num w:numId="53">
    <w:abstractNumId w:val="44"/>
  </w:num>
  <w:num w:numId="54">
    <w:abstractNumId w:val="55"/>
  </w:num>
  <w:num w:numId="55">
    <w:abstractNumId w:val="12"/>
  </w:num>
  <w:num w:numId="56">
    <w:abstractNumId w:val="38"/>
  </w:num>
  <w:num w:numId="57">
    <w:abstractNumId w:val="25"/>
  </w:num>
  <w:num w:numId="58">
    <w:abstractNumId w:val="2"/>
  </w:num>
  <w:num w:numId="59">
    <w:abstractNumId w:val="23"/>
  </w:num>
  <w:num w:numId="60">
    <w:abstractNumId w:val="60"/>
  </w:num>
  <w:num w:numId="61">
    <w:abstractNumId w:val="19"/>
  </w:num>
  <w:num w:numId="62">
    <w:abstractNumId w:val="27"/>
  </w:num>
  <w:num w:numId="63">
    <w:abstractNumId w:val="40"/>
  </w:num>
  <w:num w:numId="64">
    <w:abstractNumId w:val="29"/>
  </w:num>
  <w:num w:numId="65">
    <w:abstractNumId w:val="34"/>
  </w:num>
  <w:num w:numId="66">
    <w:abstractNumId w:val="31"/>
  </w:num>
  <w:num w:numId="67">
    <w:abstractNumId w:val="28"/>
    <w:lvlOverride w:ilvl="0">
      <w:lvl w:ilvl="0">
        <w:start w:val="5"/>
        <w:numFmt w:val="decimal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isLgl/>
        <w:suff w:val="space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isLgl/>
        <w:suff w:val="space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isLgl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isLgl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isLgl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isLgl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isLgl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isLgl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removePersonalInformation/>
  <w:removeDateAndTime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IyMDUxNTW1NDKyNDFV0lEKTi0uzszPAykwrgUAoQnU/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187B"/>
    <w:rsid w:val="000021E3"/>
    <w:rsid w:val="00005815"/>
    <w:rsid w:val="00006651"/>
    <w:rsid w:val="00006E68"/>
    <w:rsid w:val="00007DBC"/>
    <w:rsid w:val="00007EA1"/>
    <w:rsid w:val="000100F0"/>
    <w:rsid w:val="000129B2"/>
    <w:rsid w:val="00012FF9"/>
    <w:rsid w:val="0001389C"/>
    <w:rsid w:val="00014314"/>
    <w:rsid w:val="00015EF7"/>
    <w:rsid w:val="000212AE"/>
    <w:rsid w:val="00021434"/>
    <w:rsid w:val="00021774"/>
    <w:rsid w:val="00021DF3"/>
    <w:rsid w:val="00023869"/>
    <w:rsid w:val="00024598"/>
    <w:rsid w:val="00025B67"/>
    <w:rsid w:val="00025EF6"/>
    <w:rsid w:val="000261DC"/>
    <w:rsid w:val="000279B0"/>
    <w:rsid w:val="00032231"/>
    <w:rsid w:val="00032769"/>
    <w:rsid w:val="00032C3B"/>
    <w:rsid w:val="0003311E"/>
    <w:rsid w:val="0003577B"/>
    <w:rsid w:val="00037B58"/>
    <w:rsid w:val="0004761A"/>
    <w:rsid w:val="000478E4"/>
    <w:rsid w:val="0005052A"/>
    <w:rsid w:val="00051B73"/>
    <w:rsid w:val="000575CF"/>
    <w:rsid w:val="00060ABE"/>
    <w:rsid w:val="00061A50"/>
    <w:rsid w:val="00062020"/>
    <w:rsid w:val="0006361B"/>
    <w:rsid w:val="00064104"/>
    <w:rsid w:val="00064D6A"/>
    <w:rsid w:val="00064F32"/>
    <w:rsid w:val="000652E3"/>
    <w:rsid w:val="00066025"/>
    <w:rsid w:val="00067A8F"/>
    <w:rsid w:val="000701D1"/>
    <w:rsid w:val="0007076D"/>
    <w:rsid w:val="00071546"/>
    <w:rsid w:val="00071C3C"/>
    <w:rsid w:val="00072983"/>
    <w:rsid w:val="0007648B"/>
    <w:rsid w:val="00080A20"/>
    <w:rsid w:val="00081FDC"/>
    <w:rsid w:val="00082796"/>
    <w:rsid w:val="00082DF4"/>
    <w:rsid w:val="00086877"/>
    <w:rsid w:val="00086FF5"/>
    <w:rsid w:val="00087AA7"/>
    <w:rsid w:val="00087C0A"/>
    <w:rsid w:val="00090CAA"/>
    <w:rsid w:val="00091788"/>
    <w:rsid w:val="0009196E"/>
    <w:rsid w:val="00092A39"/>
    <w:rsid w:val="00093BC4"/>
    <w:rsid w:val="000943E6"/>
    <w:rsid w:val="0009596C"/>
    <w:rsid w:val="00097929"/>
    <w:rsid w:val="000A001B"/>
    <w:rsid w:val="000A0F2D"/>
    <w:rsid w:val="000A0F66"/>
    <w:rsid w:val="000A15DC"/>
    <w:rsid w:val="000A1E80"/>
    <w:rsid w:val="000A3B70"/>
    <w:rsid w:val="000A5153"/>
    <w:rsid w:val="000A759A"/>
    <w:rsid w:val="000A7CC5"/>
    <w:rsid w:val="000B10AE"/>
    <w:rsid w:val="000B241E"/>
    <w:rsid w:val="000B30BF"/>
    <w:rsid w:val="000B566B"/>
    <w:rsid w:val="000B595C"/>
    <w:rsid w:val="000B662E"/>
    <w:rsid w:val="000B6B47"/>
    <w:rsid w:val="000B7294"/>
    <w:rsid w:val="000B75D0"/>
    <w:rsid w:val="000C0146"/>
    <w:rsid w:val="000C1CF8"/>
    <w:rsid w:val="000C49CF"/>
    <w:rsid w:val="000C52E9"/>
    <w:rsid w:val="000C5B8B"/>
    <w:rsid w:val="000C5CDC"/>
    <w:rsid w:val="000C65DC"/>
    <w:rsid w:val="000C66F3"/>
    <w:rsid w:val="000C6900"/>
    <w:rsid w:val="000D0517"/>
    <w:rsid w:val="000D28BF"/>
    <w:rsid w:val="000D31E8"/>
    <w:rsid w:val="000D67A1"/>
    <w:rsid w:val="000D76E4"/>
    <w:rsid w:val="000E1427"/>
    <w:rsid w:val="000E21C6"/>
    <w:rsid w:val="000E3816"/>
    <w:rsid w:val="000E3C97"/>
    <w:rsid w:val="000E4F77"/>
    <w:rsid w:val="000E5566"/>
    <w:rsid w:val="000E6DCF"/>
    <w:rsid w:val="000F20A8"/>
    <w:rsid w:val="000F265C"/>
    <w:rsid w:val="000F3AFA"/>
    <w:rsid w:val="000F5712"/>
    <w:rsid w:val="000F6611"/>
    <w:rsid w:val="000F7E22"/>
    <w:rsid w:val="00101085"/>
    <w:rsid w:val="00103B1F"/>
    <w:rsid w:val="00107554"/>
    <w:rsid w:val="001075E9"/>
    <w:rsid w:val="001104F3"/>
    <w:rsid w:val="00112EEB"/>
    <w:rsid w:val="001173FF"/>
    <w:rsid w:val="00120497"/>
    <w:rsid w:val="001232E6"/>
    <w:rsid w:val="00125034"/>
    <w:rsid w:val="0012563A"/>
    <w:rsid w:val="00125666"/>
    <w:rsid w:val="001264DE"/>
    <w:rsid w:val="001312AB"/>
    <w:rsid w:val="001313A7"/>
    <w:rsid w:val="0013276F"/>
    <w:rsid w:val="00132949"/>
    <w:rsid w:val="00133334"/>
    <w:rsid w:val="001342B5"/>
    <w:rsid w:val="00134BFB"/>
    <w:rsid w:val="001357CA"/>
    <w:rsid w:val="0013621E"/>
    <w:rsid w:val="0013642E"/>
    <w:rsid w:val="00136D1B"/>
    <w:rsid w:val="00140EC1"/>
    <w:rsid w:val="0014141A"/>
    <w:rsid w:val="001427E1"/>
    <w:rsid w:val="00142EFE"/>
    <w:rsid w:val="001452BF"/>
    <w:rsid w:val="00150865"/>
    <w:rsid w:val="00152A23"/>
    <w:rsid w:val="00153C78"/>
    <w:rsid w:val="00154371"/>
    <w:rsid w:val="00156B11"/>
    <w:rsid w:val="001627D9"/>
    <w:rsid w:val="00162CA6"/>
    <w:rsid w:val="00162CB7"/>
    <w:rsid w:val="0016319A"/>
    <w:rsid w:val="00164246"/>
    <w:rsid w:val="00164DA2"/>
    <w:rsid w:val="001665C9"/>
    <w:rsid w:val="00166F32"/>
    <w:rsid w:val="001716A1"/>
    <w:rsid w:val="001718C0"/>
    <w:rsid w:val="00171E5B"/>
    <w:rsid w:val="00171F94"/>
    <w:rsid w:val="001730B3"/>
    <w:rsid w:val="00175D4E"/>
    <w:rsid w:val="00175E95"/>
    <w:rsid w:val="0017639D"/>
    <w:rsid w:val="0017668A"/>
    <w:rsid w:val="001766B9"/>
    <w:rsid w:val="001766FE"/>
    <w:rsid w:val="001771E7"/>
    <w:rsid w:val="0018093F"/>
    <w:rsid w:val="00181613"/>
    <w:rsid w:val="00190959"/>
    <w:rsid w:val="00190CA6"/>
    <w:rsid w:val="001911FF"/>
    <w:rsid w:val="00192006"/>
    <w:rsid w:val="0019272F"/>
    <w:rsid w:val="00193180"/>
    <w:rsid w:val="00194C4D"/>
    <w:rsid w:val="0019530C"/>
    <w:rsid w:val="00195347"/>
    <w:rsid w:val="00196792"/>
    <w:rsid w:val="001A09BF"/>
    <w:rsid w:val="001A2283"/>
    <w:rsid w:val="001B1519"/>
    <w:rsid w:val="001B2E2D"/>
    <w:rsid w:val="001B5771"/>
    <w:rsid w:val="001B5CD2"/>
    <w:rsid w:val="001B7380"/>
    <w:rsid w:val="001C0BEE"/>
    <w:rsid w:val="001C1E49"/>
    <w:rsid w:val="001C247E"/>
    <w:rsid w:val="001C27C1"/>
    <w:rsid w:val="001C2A98"/>
    <w:rsid w:val="001C3B86"/>
    <w:rsid w:val="001C4D95"/>
    <w:rsid w:val="001C7252"/>
    <w:rsid w:val="001D018E"/>
    <w:rsid w:val="001D3D7D"/>
    <w:rsid w:val="001D3FFF"/>
    <w:rsid w:val="001D4997"/>
    <w:rsid w:val="001D625F"/>
    <w:rsid w:val="001D68A4"/>
    <w:rsid w:val="001D7081"/>
    <w:rsid w:val="001D7576"/>
    <w:rsid w:val="001E036A"/>
    <w:rsid w:val="001E0898"/>
    <w:rsid w:val="001E0E3F"/>
    <w:rsid w:val="001E14A0"/>
    <w:rsid w:val="001E2DF2"/>
    <w:rsid w:val="001E32C3"/>
    <w:rsid w:val="001E48D7"/>
    <w:rsid w:val="001E6E78"/>
    <w:rsid w:val="001E7376"/>
    <w:rsid w:val="001F0961"/>
    <w:rsid w:val="001F15FF"/>
    <w:rsid w:val="001F225C"/>
    <w:rsid w:val="001F7668"/>
    <w:rsid w:val="00200792"/>
    <w:rsid w:val="00201CFA"/>
    <w:rsid w:val="0020220D"/>
    <w:rsid w:val="00202448"/>
    <w:rsid w:val="00202D15"/>
    <w:rsid w:val="00204309"/>
    <w:rsid w:val="00205B3F"/>
    <w:rsid w:val="002069EF"/>
    <w:rsid w:val="00212EAE"/>
    <w:rsid w:val="00214BEE"/>
    <w:rsid w:val="00216CDF"/>
    <w:rsid w:val="00217674"/>
    <w:rsid w:val="002205B8"/>
    <w:rsid w:val="00221016"/>
    <w:rsid w:val="00222EDD"/>
    <w:rsid w:val="002240B6"/>
    <w:rsid w:val="00224BDB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920"/>
    <w:rsid w:val="00241E48"/>
    <w:rsid w:val="0024214E"/>
    <w:rsid w:val="00242623"/>
    <w:rsid w:val="00242865"/>
    <w:rsid w:val="00245E86"/>
    <w:rsid w:val="00247D63"/>
    <w:rsid w:val="00250558"/>
    <w:rsid w:val="00252439"/>
    <w:rsid w:val="0025357C"/>
    <w:rsid w:val="0025367B"/>
    <w:rsid w:val="00253978"/>
    <w:rsid w:val="002605D1"/>
    <w:rsid w:val="00260652"/>
    <w:rsid w:val="00261F25"/>
    <w:rsid w:val="002648A9"/>
    <w:rsid w:val="00265164"/>
    <w:rsid w:val="0026536F"/>
    <w:rsid w:val="0026553C"/>
    <w:rsid w:val="002661A0"/>
    <w:rsid w:val="0026790A"/>
    <w:rsid w:val="00267DD5"/>
    <w:rsid w:val="00274A0A"/>
    <w:rsid w:val="00275C7E"/>
    <w:rsid w:val="00276905"/>
    <w:rsid w:val="00277593"/>
    <w:rsid w:val="00280909"/>
    <w:rsid w:val="00280918"/>
    <w:rsid w:val="00280A4E"/>
    <w:rsid w:val="00282AF6"/>
    <w:rsid w:val="0028596A"/>
    <w:rsid w:val="00287085"/>
    <w:rsid w:val="00287DC0"/>
    <w:rsid w:val="00290AF9"/>
    <w:rsid w:val="00291131"/>
    <w:rsid w:val="002967CF"/>
    <w:rsid w:val="00297788"/>
    <w:rsid w:val="002A13B6"/>
    <w:rsid w:val="002A3285"/>
    <w:rsid w:val="002A34F9"/>
    <w:rsid w:val="002A3AE9"/>
    <w:rsid w:val="002A484B"/>
    <w:rsid w:val="002A64A6"/>
    <w:rsid w:val="002A64D0"/>
    <w:rsid w:val="002B1FE3"/>
    <w:rsid w:val="002B3301"/>
    <w:rsid w:val="002C0B59"/>
    <w:rsid w:val="002C0DC3"/>
    <w:rsid w:val="002C1445"/>
    <w:rsid w:val="002C2EEC"/>
    <w:rsid w:val="002C47D4"/>
    <w:rsid w:val="002D0F38"/>
    <w:rsid w:val="002D77E3"/>
    <w:rsid w:val="002D7CA6"/>
    <w:rsid w:val="002E1B82"/>
    <w:rsid w:val="002F1D7C"/>
    <w:rsid w:val="002F2859"/>
    <w:rsid w:val="002F6E3C"/>
    <w:rsid w:val="002F7331"/>
    <w:rsid w:val="0030117D"/>
    <w:rsid w:val="00301F30"/>
    <w:rsid w:val="00302871"/>
    <w:rsid w:val="003038FD"/>
    <w:rsid w:val="00303C87"/>
    <w:rsid w:val="00303D1F"/>
    <w:rsid w:val="00304E0D"/>
    <w:rsid w:val="003108E5"/>
    <w:rsid w:val="003115A8"/>
    <w:rsid w:val="00311F49"/>
    <w:rsid w:val="003120CB"/>
    <w:rsid w:val="00316416"/>
    <w:rsid w:val="00317011"/>
    <w:rsid w:val="003176B9"/>
    <w:rsid w:val="00317900"/>
    <w:rsid w:val="00320153"/>
    <w:rsid w:val="00320367"/>
    <w:rsid w:val="003206E9"/>
    <w:rsid w:val="0032133D"/>
    <w:rsid w:val="00322871"/>
    <w:rsid w:val="00326FB3"/>
    <w:rsid w:val="003316D4"/>
    <w:rsid w:val="003321B2"/>
    <w:rsid w:val="00332BBE"/>
    <w:rsid w:val="00333822"/>
    <w:rsid w:val="00336715"/>
    <w:rsid w:val="003401EC"/>
    <w:rsid w:val="00340709"/>
    <w:rsid w:val="00340DFD"/>
    <w:rsid w:val="00341941"/>
    <w:rsid w:val="00342FA8"/>
    <w:rsid w:val="003443D9"/>
    <w:rsid w:val="00344954"/>
    <w:rsid w:val="00345DE8"/>
    <w:rsid w:val="00350CD7"/>
    <w:rsid w:val="00354140"/>
    <w:rsid w:val="00355BC3"/>
    <w:rsid w:val="003604A5"/>
    <w:rsid w:val="00360C17"/>
    <w:rsid w:val="003614B0"/>
    <w:rsid w:val="003621C6"/>
    <w:rsid w:val="003622B8"/>
    <w:rsid w:val="00363D8E"/>
    <w:rsid w:val="00365F91"/>
    <w:rsid w:val="00366B76"/>
    <w:rsid w:val="00366D49"/>
    <w:rsid w:val="00373051"/>
    <w:rsid w:val="00373B8F"/>
    <w:rsid w:val="003747E9"/>
    <w:rsid w:val="003748D6"/>
    <w:rsid w:val="00374B09"/>
    <w:rsid w:val="0037588F"/>
    <w:rsid w:val="00376D95"/>
    <w:rsid w:val="003774FE"/>
    <w:rsid w:val="00377FBB"/>
    <w:rsid w:val="00384CDE"/>
    <w:rsid w:val="00384E95"/>
    <w:rsid w:val="00385140"/>
    <w:rsid w:val="003870E2"/>
    <w:rsid w:val="00391066"/>
    <w:rsid w:val="00393CC7"/>
    <w:rsid w:val="00396302"/>
    <w:rsid w:val="003971F7"/>
    <w:rsid w:val="003A16FC"/>
    <w:rsid w:val="003A2C8A"/>
    <w:rsid w:val="003A4FCD"/>
    <w:rsid w:val="003B0944"/>
    <w:rsid w:val="003B1593"/>
    <w:rsid w:val="003B4381"/>
    <w:rsid w:val="003B6837"/>
    <w:rsid w:val="003C0640"/>
    <w:rsid w:val="003C1043"/>
    <w:rsid w:val="003C1A30"/>
    <w:rsid w:val="003C4D71"/>
    <w:rsid w:val="003C5505"/>
    <w:rsid w:val="003C6779"/>
    <w:rsid w:val="003C71BE"/>
    <w:rsid w:val="003D033C"/>
    <w:rsid w:val="003D2998"/>
    <w:rsid w:val="003D2F0A"/>
    <w:rsid w:val="003D3891"/>
    <w:rsid w:val="003D3FE9"/>
    <w:rsid w:val="003D4604"/>
    <w:rsid w:val="003D5D84"/>
    <w:rsid w:val="003E0F4F"/>
    <w:rsid w:val="003E18AC"/>
    <w:rsid w:val="003E210B"/>
    <w:rsid w:val="003E2A12"/>
    <w:rsid w:val="003E3384"/>
    <w:rsid w:val="003E3CA4"/>
    <w:rsid w:val="003E548E"/>
    <w:rsid w:val="003F1A60"/>
    <w:rsid w:val="003F1D31"/>
    <w:rsid w:val="003F4569"/>
    <w:rsid w:val="00403BC9"/>
    <w:rsid w:val="00407EC8"/>
    <w:rsid w:val="004103AA"/>
    <w:rsid w:val="0041110A"/>
    <w:rsid w:val="00411624"/>
    <w:rsid w:val="004148E1"/>
    <w:rsid w:val="00414CFA"/>
    <w:rsid w:val="00415EC0"/>
    <w:rsid w:val="00420BE9"/>
    <w:rsid w:val="00421A2A"/>
    <w:rsid w:val="00423AD8"/>
    <w:rsid w:val="00423FDD"/>
    <w:rsid w:val="00424C85"/>
    <w:rsid w:val="0042515C"/>
    <w:rsid w:val="00425EDC"/>
    <w:rsid w:val="004260BD"/>
    <w:rsid w:val="0043012F"/>
    <w:rsid w:val="00430F1F"/>
    <w:rsid w:val="004326EA"/>
    <w:rsid w:val="00433048"/>
    <w:rsid w:val="00433A5D"/>
    <w:rsid w:val="004353BA"/>
    <w:rsid w:val="0044434C"/>
    <w:rsid w:val="0044456B"/>
    <w:rsid w:val="00444A59"/>
    <w:rsid w:val="00447BD1"/>
    <w:rsid w:val="004507F3"/>
    <w:rsid w:val="00450AF4"/>
    <w:rsid w:val="00451393"/>
    <w:rsid w:val="00451E2E"/>
    <w:rsid w:val="00452873"/>
    <w:rsid w:val="00456A57"/>
    <w:rsid w:val="00457044"/>
    <w:rsid w:val="00460377"/>
    <w:rsid w:val="004607DE"/>
    <w:rsid w:val="004628A3"/>
    <w:rsid w:val="0046391C"/>
    <w:rsid w:val="004671C7"/>
    <w:rsid w:val="00471221"/>
    <w:rsid w:val="00472F4D"/>
    <w:rsid w:val="004730BF"/>
    <w:rsid w:val="00473D14"/>
    <w:rsid w:val="00474DCB"/>
    <w:rsid w:val="0047535C"/>
    <w:rsid w:val="004762F6"/>
    <w:rsid w:val="00476BB8"/>
    <w:rsid w:val="00485821"/>
    <w:rsid w:val="00485870"/>
    <w:rsid w:val="00485FE8"/>
    <w:rsid w:val="00487BD0"/>
    <w:rsid w:val="00487D17"/>
    <w:rsid w:val="00490F02"/>
    <w:rsid w:val="00492473"/>
    <w:rsid w:val="00492EB5"/>
    <w:rsid w:val="00493E22"/>
    <w:rsid w:val="00494F77"/>
    <w:rsid w:val="00497721"/>
    <w:rsid w:val="004A0229"/>
    <w:rsid w:val="004A35D2"/>
    <w:rsid w:val="004A52BA"/>
    <w:rsid w:val="004A5D8E"/>
    <w:rsid w:val="004A6F2C"/>
    <w:rsid w:val="004A71E4"/>
    <w:rsid w:val="004B185D"/>
    <w:rsid w:val="004B2F00"/>
    <w:rsid w:val="004B4BF5"/>
    <w:rsid w:val="004B5319"/>
    <w:rsid w:val="004B5858"/>
    <w:rsid w:val="004B667A"/>
    <w:rsid w:val="004B6843"/>
    <w:rsid w:val="004B6E31"/>
    <w:rsid w:val="004B7933"/>
    <w:rsid w:val="004C1D66"/>
    <w:rsid w:val="004C2E0E"/>
    <w:rsid w:val="004C31D7"/>
    <w:rsid w:val="004C4AD2"/>
    <w:rsid w:val="004C5207"/>
    <w:rsid w:val="004C5D72"/>
    <w:rsid w:val="004C6981"/>
    <w:rsid w:val="004D1F21"/>
    <w:rsid w:val="004D268C"/>
    <w:rsid w:val="004D27A0"/>
    <w:rsid w:val="004D4503"/>
    <w:rsid w:val="004D59D8"/>
    <w:rsid w:val="004D5DA1"/>
    <w:rsid w:val="004D5F96"/>
    <w:rsid w:val="004D7910"/>
    <w:rsid w:val="004E150F"/>
    <w:rsid w:val="004E1DCA"/>
    <w:rsid w:val="004E23A1"/>
    <w:rsid w:val="004E3489"/>
    <w:rsid w:val="004E358A"/>
    <w:rsid w:val="004E3AFA"/>
    <w:rsid w:val="004E3CEA"/>
    <w:rsid w:val="004E58C1"/>
    <w:rsid w:val="004E6588"/>
    <w:rsid w:val="004F110A"/>
    <w:rsid w:val="004F2742"/>
    <w:rsid w:val="004F4D20"/>
    <w:rsid w:val="004F5031"/>
    <w:rsid w:val="004F6A26"/>
    <w:rsid w:val="00500615"/>
    <w:rsid w:val="00502A0A"/>
    <w:rsid w:val="005030C9"/>
    <w:rsid w:val="00504756"/>
    <w:rsid w:val="0050649E"/>
    <w:rsid w:val="00507C50"/>
    <w:rsid w:val="0051346F"/>
    <w:rsid w:val="00514D40"/>
    <w:rsid w:val="00517C3A"/>
    <w:rsid w:val="00517C51"/>
    <w:rsid w:val="0052143E"/>
    <w:rsid w:val="00522B5B"/>
    <w:rsid w:val="00523539"/>
    <w:rsid w:val="00524C76"/>
    <w:rsid w:val="00525541"/>
    <w:rsid w:val="00526CFE"/>
    <w:rsid w:val="00527BF4"/>
    <w:rsid w:val="00530511"/>
    <w:rsid w:val="00531148"/>
    <w:rsid w:val="005324BE"/>
    <w:rsid w:val="00534F6C"/>
    <w:rsid w:val="00535994"/>
    <w:rsid w:val="0053646D"/>
    <w:rsid w:val="00536D67"/>
    <w:rsid w:val="00540AAD"/>
    <w:rsid w:val="005420C4"/>
    <w:rsid w:val="0054379C"/>
    <w:rsid w:val="00543AF1"/>
    <w:rsid w:val="00543EC1"/>
    <w:rsid w:val="00546458"/>
    <w:rsid w:val="0055087C"/>
    <w:rsid w:val="00553413"/>
    <w:rsid w:val="005544DE"/>
    <w:rsid w:val="00554D38"/>
    <w:rsid w:val="00554D82"/>
    <w:rsid w:val="0055531E"/>
    <w:rsid w:val="00555983"/>
    <w:rsid w:val="00560E31"/>
    <w:rsid w:val="00561A9E"/>
    <w:rsid w:val="00561BDA"/>
    <w:rsid w:val="0056558D"/>
    <w:rsid w:val="00565E76"/>
    <w:rsid w:val="0056662C"/>
    <w:rsid w:val="00567DBF"/>
    <w:rsid w:val="00570EBD"/>
    <w:rsid w:val="005774B1"/>
    <w:rsid w:val="00581B23"/>
    <w:rsid w:val="0058219C"/>
    <w:rsid w:val="005822AB"/>
    <w:rsid w:val="00583266"/>
    <w:rsid w:val="00585A9A"/>
    <w:rsid w:val="00586925"/>
    <w:rsid w:val="0058707F"/>
    <w:rsid w:val="00591DBD"/>
    <w:rsid w:val="005931FE"/>
    <w:rsid w:val="005A0028"/>
    <w:rsid w:val="005A0ACC"/>
    <w:rsid w:val="005A1A1A"/>
    <w:rsid w:val="005A1DC2"/>
    <w:rsid w:val="005A2F7A"/>
    <w:rsid w:val="005A442B"/>
    <w:rsid w:val="005B0072"/>
    <w:rsid w:val="005B00EC"/>
    <w:rsid w:val="005B0732"/>
    <w:rsid w:val="005B38A0"/>
    <w:rsid w:val="005B43E8"/>
    <w:rsid w:val="005B491C"/>
    <w:rsid w:val="005B4DBF"/>
    <w:rsid w:val="005B5DE2"/>
    <w:rsid w:val="005B674C"/>
    <w:rsid w:val="005C24F2"/>
    <w:rsid w:val="005C5D26"/>
    <w:rsid w:val="005C7561"/>
    <w:rsid w:val="005C7D4E"/>
    <w:rsid w:val="005D1B22"/>
    <w:rsid w:val="005D1E57"/>
    <w:rsid w:val="005D2F57"/>
    <w:rsid w:val="005D34F6"/>
    <w:rsid w:val="005D4F1A"/>
    <w:rsid w:val="005E14C2"/>
    <w:rsid w:val="005E1884"/>
    <w:rsid w:val="005E6C7F"/>
    <w:rsid w:val="005E6C85"/>
    <w:rsid w:val="005E76B9"/>
    <w:rsid w:val="005F043F"/>
    <w:rsid w:val="005F373A"/>
    <w:rsid w:val="005F432F"/>
    <w:rsid w:val="005F4F87"/>
    <w:rsid w:val="005F6661"/>
    <w:rsid w:val="005F6B0E"/>
    <w:rsid w:val="005F760E"/>
    <w:rsid w:val="005F7B1D"/>
    <w:rsid w:val="00601AE9"/>
    <w:rsid w:val="0060222A"/>
    <w:rsid w:val="00602A87"/>
    <w:rsid w:val="00605B1E"/>
    <w:rsid w:val="006070C4"/>
    <w:rsid w:val="006075F7"/>
    <w:rsid w:val="00610C21"/>
    <w:rsid w:val="00611907"/>
    <w:rsid w:val="00613116"/>
    <w:rsid w:val="0061437C"/>
    <w:rsid w:val="0061666B"/>
    <w:rsid w:val="006202A6"/>
    <w:rsid w:val="0062054B"/>
    <w:rsid w:val="00620926"/>
    <w:rsid w:val="00621C4E"/>
    <w:rsid w:val="00623B75"/>
    <w:rsid w:val="00624301"/>
    <w:rsid w:val="00624EAE"/>
    <w:rsid w:val="00627686"/>
    <w:rsid w:val="006305D7"/>
    <w:rsid w:val="0063091E"/>
    <w:rsid w:val="00632F63"/>
    <w:rsid w:val="00633A01"/>
    <w:rsid w:val="00633B97"/>
    <w:rsid w:val="006341F7"/>
    <w:rsid w:val="00634585"/>
    <w:rsid w:val="00635014"/>
    <w:rsid w:val="006369CE"/>
    <w:rsid w:val="00636D43"/>
    <w:rsid w:val="006407DD"/>
    <w:rsid w:val="006410CA"/>
    <w:rsid w:val="006411CA"/>
    <w:rsid w:val="006450C9"/>
    <w:rsid w:val="00645B46"/>
    <w:rsid w:val="0064605E"/>
    <w:rsid w:val="00651AD8"/>
    <w:rsid w:val="00657BC4"/>
    <w:rsid w:val="006619C8"/>
    <w:rsid w:val="00662C0B"/>
    <w:rsid w:val="00664C5C"/>
    <w:rsid w:val="00666403"/>
    <w:rsid w:val="00671710"/>
    <w:rsid w:val="0067256E"/>
    <w:rsid w:val="00673414"/>
    <w:rsid w:val="00676079"/>
    <w:rsid w:val="006760F3"/>
    <w:rsid w:val="00676ECD"/>
    <w:rsid w:val="006770AE"/>
    <w:rsid w:val="00677D0A"/>
    <w:rsid w:val="0068185F"/>
    <w:rsid w:val="006853AD"/>
    <w:rsid w:val="00693A30"/>
    <w:rsid w:val="00693A3F"/>
    <w:rsid w:val="006A01CF"/>
    <w:rsid w:val="006A0B49"/>
    <w:rsid w:val="006A267C"/>
    <w:rsid w:val="006A5338"/>
    <w:rsid w:val="006A60DD"/>
    <w:rsid w:val="006B0679"/>
    <w:rsid w:val="006B074C"/>
    <w:rsid w:val="006B218E"/>
    <w:rsid w:val="006B3B84"/>
    <w:rsid w:val="006B4E7C"/>
    <w:rsid w:val="006B5AF7"/>
    <w:rsid w:val="006B5D00"/>
    <w:rsid w:val="006B5D8C"/>
    <w:rsid w:val="006B609E"/>
    <w:rsid w:val="006B72D4"/>
    <w:rsid w:val="006C11CC"/>
    <w:rsid w:val="006C1AEB"/>
    <w:rsid w:val="006C57FE"/>
    <w:rsid w:val="006C668E"/>
    <w:rsid w:val="006D0965"/>
    <w:rsid w:val="006D161A"/>
    <w:rsid w:val="006D53E0"/>
    <w:rsid w:val="006E4404"/>
    <w:rsid w:val="006E4B63"/>
    <w:rsid w:val="006E66A5"/>
    <w:rsid w:val="006E749E"/>
    <w:rsid w:val="006F06E4"/>
    <w:rsid w:val="006F7B41"/>
    <w:rsid w:val="007014DE"/>
    <w:rsid w:val="00702B5D"/>
    <w:rsid w:val="00703ED2"/>
    <w:rsid w:val="00704052"/>
    <w:rsid w:val="00704079"/>
    <w:rsid w:val="00705BD2"/>
    <w:rsid w:val="00706E68"/>
    <w:rsid w:val="00707B8D"/>
    <w:rsid w:val="00710124"/>
    <w:rsid w:val="007112B7"/>
    <w:rsid w:val="0071152E"/>
    <w:rsid w:val="00713636"/>
    <w:rsid w:val="0071402F"/>
    <w:rsid w:val="00714B8C"/>
    <w:rsid w:val="00715E51"/>
    <w:rsid w:val="00715F3E"/>
    <w:rsid w:val="007166D5"/>
    <w:rsid w:val="0071675D"/>
    <w:rsid w:val="00717736"/>
    <w:rsid w:val="00717805"/>
    <w:rsid w:val="00720418"/>
    <w:rsid w:val="00722DEF"/>
    <w:rsid w:val="00725111"/>
    <w:rsid w:val="00726753"/>
    <w:rsid w:val="0073218E"/>
    <w:rsid w:val="00732B47"/>
    <w:rsid w:val="00735C9F"/>
    <w:rsid w:val="00735CF5"/>
    <w:rsid w:val="00736A47"/>
    <w:rsid w:val="0074063A"/>
    <w:rsid w:val="00742AA4"/>
    <w:rsid w:val="00743BA1"/>
    <w:rsid w:val="00744E8E"/>
    <w:rsid w:val="00745477"/>
    <w:rsid w:val="00745F1E"/>
    <w:rsid w:val="007502E8"/>
    <w:rsid w:val="007515FE"/>
    <w:rsid w:val="007516E3"/>
    <w:rsid w:val="00756A31"/>
    <w:rsid w:val="0075733D"/>
    <w:rsid w:val="0075775C"/>
    <w:rsid w:val="007601D0"/>
    <w:rsid w:val="007603BB"/>
    <w:rsid w:val="0076109D"/>
    <w:rsid w:val="00766D2B"/>
    <w:rsid w:val="00767107"/>
    <w:rsid w:val="00770CC3"/>
    <w:rsid w:val="00773617"/>
    <w:rsid w:val="00773BFD"/>
    <w:rsid w:val="007741BB"/>
    <w:rsid w:val="007743B3"/>
    <w:rsid w:val="00774490"/>
    <w:rsid w:val="007744EC"/>
    <w:rsid w:val="0077581E"/>
    <w:rsid w:val="007819FF"/>
    <w:rsid w:val="0078360C"/>
    <w:rsid w:val="00783E1E"/>
    <w:rsid w:val="00784A4C"/>
    <w:rsid w:val="00784BC6"/>
    <w:rsid w:val="0078523D"/>
    <w:rsid w:val="007926E7"/>
    <w:rsid w:val="007931DF"/>
    <w:rsid w:val="00796C93"/>
    <w:rsid w:val="007A0172"/>
    <w:rsid w:val="007A1804"/>
    <w:rsid w:val="007A215A"/>
    <w:rsid w:val="007A2511"/>
    <w:rsid w:val="007A260E"/>
    <w:rsid w:val="007A292E"/>
    <w:rsid w:val="007A2D4E"/>
    <w:rsid w:val="007A2E12"/>
    <w:rsid w:val="007A4D4C"/>
    <w:rsid w:val="007A4DD6"/>
    <w:rsid w:val="007A5CB9"/>
    <w:rsid w:val="007A66CA"/>
    <w:rsid w:val="007A6F33"/>
    <w:rsid w:val="007B1D76"/>
    <w:rsid w:val="007B20AE"/>
    <w:rsid w:val="007B246F"/>
    <w:rsid w:val="007B4E65"/>
    <w:rsid w:val="007B6B07"/>
    <w:rsid w:val="007B6D43"/>
    <w:rsid w:val="007B749A"/>
    <w:rsid w:val="007B7C6E"/>
    <w:rsid w:val="007C35D5"/>
    <w:rsid w:val="007C3E21"/>
    <w:rsid w:val="007C41C6"/>
    <w:rsid w:val="007C5203"/>
    <w:rsid w:val="007C607B"/>
    <w:rsid w:val="007C6704"/>
    <w:rsid w:val="007D2092"/>
    <w:rsid w:val="007D44D7"/>
    <w:rsid w:val="007D621A"/>
    <w:rsid w:val="007E058A"/>
    <w:rsid w:val="007E2887"/>
    <w:rsid w:val="007E2AE3"/>
    <w:rsid w:val="007E4BB4"/>
    <w:rsid w:val="007E5278"/>
    <w:rsid w:val="007E749C"/>
    <w:rsid w:val="007F099E"/>
    <w:rsid w:val="007F1B5C"/>
    <w:rsid w:val="007F24CD"/>
    <w:rsid w:val="007F3189"/>
    <w:rsid w:val="00801257"/>
    <w:rsid w:val="00803B0A"/>
    <w:rsid w:val="00804025"/>
    <w:rsid w:val="008040A1"/>
    <w:rsid w:val="00804604"/>
    <w:rsid w:val="00804DED"/>
    <w:rsid w:val="00805B96"/>
    <w:rsid w:val="00807315"/>
    <w:rsid w:val="008105BE"/>
    <w:rsid w:val="008115A5"/>
    <w:rsid w:val="00811D46"/>
    <w:rsid w:val="00812058"/>
    <w:rsid w:val="00813FFA"/>
    <w:rsid w:val="0081415D"/>
    <w:rsid w:val="008149B5"/>
    <w:rsid w:val="0081603E"/>
    <w:rsid w:val="00816374"/>
    <w:rsid w:val="00816F88"/>
    <w:rsid w:val="00820229"/>
    <w:rsid w:val="0082230F"/>
    <w:rsid w:val="00822448"/>
    <w:rsid w:val="00822ABE"/>
    <w:rsid w:val="008233B1"/>
    <w:rsid w:val="008244D1"/>
    <w:rsid w:val="00826BF9"/>
    <w:rsid w:val="00827F51"/>
    <w:rsid w:val="0083104E"/>
    <w:rsid w:val="00831E8B"/>
    <w:rsid w:val="00832A94"/>
    <w:rsid w:val="008343BE"/>
    <w:rsid w:val="0083545D"/>
    <w:rsid w:val="00836535"/>
    <w:rsid w:val="00840B3E"/>
    <w:rsid w:val="00840FB4"/>
    <w:rsid w:val="008410B2"/>
    <w:rsid w:val="00841780"/>
    <w:rsid w:val="0084281C"/>
    <w:rsid w:val="00845CC0"/>
    <w:rsid w:val="00845FAC"/>
    <w:rsid w:val="008500A0"/>
    <w:rsid w:val="008524E5"/>
    <w:rsid w:val="00852B8F"/>
    <w:rsid w:val="0085351C"/>
    <w:rsid w:val="0085402F"/>
    <w:rsid w:val="0085435A"/>
    <w:rsid w:val="008549CA"/>
    <w:rsid w:val="008556C3"/>
    <w:rsid w:val="00855C63"/>
    <w:rsid w:val="0085687C"/>
    <w:rsid w:val="008611C1"/>
    <w:rsid w:val="0086144E"/>
    <w:rsid w:val="00866CAF"/>
    <w:rsid w:val="008706C5"/>
    <w:rsid w:val="00873707"/>
    <w:rsid w:val="00874B20"/>
    <w:rsid w:val="008757C6"/>
    <w:rsid w:val="008763E1"/>
    <w:rsid w:val="008768B5"/>
    <w:rsid w:val="00876B30"/>
    <w:rsid w:val="0087775C"/>
    <w:rsid w:val="00877EC8"/>
    <w:rsid w:val="00880F36"/>
    <w:rsid w:val="008817F9"/>
    <w:rsid w:val="00885530"/>
    <w:rsid w:val="00890F13"/>
    <w:rsid w:val="008910D1"/>
    <w:rsid w:val="008914D8"/>
    <w:rsid w:val="0089296C"/>
    <w:rsid w:val="008937FE"/>
    <w:rsid w:val="008943DE"/>
    <w:rsid w:val="00896ABD"/>
    <w:rsid w:val="00897AB6"/>
    <w:rsid w:val="00897B96"/>
    <w:rsid w:val="00897DA8"/>
    <w:rsid w:val="008A1B21"/>
    <w:rsid w:val="008A3205"/>
    <w:rsid w:val="008A3380"/>
    <w:rsid w:val="008A444F"/>
    <w:rsid w:val="008A7517"/>
    <w:rsid w:val="008A7568"/>
    <w:rsid w:val="008A7A9C"/>
    <w:rsid w:val="008B255D"/>
    <w:rsid w:val="008B5218"/>
    <w:rsid w:val="008B6560"/>
    <w:rsid w:val="008B7055"/>
    <w:rsid w:val="008B7102"/>
    <w:rsid w:val="008C0A34"/>
    <w:rsid w:val="008C2552"/>
    <w:rsid w:val="008C3B7D"/>
    <w:rsid w:val="008C7277"/>
    <w:rsid w:val="008C77BD"/>
    <w:rsid w:val="008D0F90"/>
    <w:rsid w:val="008D1CF1"/>
    <w:rsid w:val="008D3715"/>
    <w:rsid w:val="008D5465"/>
    <w:rsid w:val="008D56C9"/>
    <w:rsid w:val="008D5A11"/>
    <w:rsid w:val="008D5E61"/>
    <w:rsid w:val="008D6B54"/>
    <w:rsid w:val="008D7EB7"/>
    <w:rsid w:val="008D7EC5"/>
    <w:rsid w:val="008E2C8D"/>
    <w:rsid w:val="008E3684"/>
    <w:rsid w:val="008E4487"/>
    <w:rsid w:val="008E57F5"/>
    <w:rsid w:val="008E6BD6"/>
    <w:rsid w:val="008E7606"/>
    <w:rsid w:val="008F1DAA"/>
    <w:rsid w:val="008F27F2"/>
    <w:rsid w:val="008F3ABF"/>
    <w:rsid w:val="008F3EBD"/>
    <w:rsid w:val="008F5CD7"/>
    <w:rsid w:val="008F60B2"/>
    <w:rsid w:val="008F614E"/>
    <w:rsid w:val="008F6EBB"/>
    <w:rsid w:val="008F7C41"/>
    <w:rsid w:val="00900276"/>
    <w:rsid w:val="00901C70"/>
    <w:rsid w:val="009031E2"/>
    <w:rsid w:val="00903D95"/>
    <w:rsid w:val="00903F1F"/>
    <w:rsid w:val="009079B7"/>
    <w:rsid w:val="009120C2"/>
    <w:rsid w:val="0091276C"/>
    <w:rsid w:val="009145BE"/>
    <w:rsid w:val="009151B3"/>
    <w:rsid w:val="009165AC"/>
    <w:rsid w:val="00916FFC"/>
    <w:rsid w:val="0092053F"/>
    <w:rsid w:val="0092340A"/>
    <w:rsid w:val="00931285"/>
    <w:rsid w:val="009313D9"/>
    <w:rsid w:val="00935B7F"/>
    <w:rsid w:val="0094103B"/>
    <w:rsid w:val="0094125E"/>
    <w:rsid w:val="00941293"/>
    <w:rsid w:val="009417E4"/>
    <w:rsid w:val="00942E28"/>
    <w:rsid w:val="0094552A"/>
    <w:rsid w:val="00946372"/>
    <w:rsid w:val="0095032B"/>
    <w:rsid w:val="009508CB"/>
    <w:rsid w:val="00950B13"/>
    <w:rsid w:val="00950C17"/>
    <w:rsid w:val="00951FAF"/>
    <w:rsid w:val="00953B72"/>
    <w:rsid w:val="00954740"/>
    <w:rsid w:val="009557BC"/>
    <w:rsid w:val="00955AE5"/>
    <w:rsid w:val="00956CBF"/>
    <w:rsid w:val="00956DDE"/>
    <w:rsid w:val="00957681"/>
    <w:rsid w:val="00957A50"/>
    <w:rsid w:val="00962E71"/>
    <w:rsid w:val="00963ABC"/>
    <w:rsid w:val="00965D21"/>
    <w:rsid w:val="00967764"/>
    <w:rsid w:val="00967DB6"/>
    <w:rsid w:val="00970182"/>
    <w:rsid w:val="00970B0E"/>
    <w:rsid w:val="00970BB9"/>
    <w:rsid w:val="009726EE"/>
    <w:rsid w:val="00972CDE"/>
    <w:rsid w:val="009733DD"/>
    <w:rsid w:val="00975573"/>
    <w:rsid w:val="00975D6E"/>
    <w:rsid w:val="00976D03"/>
    <w:rsid w:val="00977B30"/>
    <w:rsid w:val="00980DFD"/>
    <w:rsid w:val="00982F41"/>
    <w:rsid w:val="00985090"/>
    <w:rsid w:val="00987710"/>
    <w:rsid w:val="009904AB"/>
    <w:rsid w:val="00990EAD"/>
    <w:rsid w:val="00990EF1"/>
    <w:rsid w:val="00993D7D"/>
    <w:rsid w:val="00995688"/>
    <w:rsid w:val="009958A6"/>
    <w:rsid w:val="00996255"/>
    <w:rsid w:val="00996456"/>
    <w:rsid w:val="009A04F5"/>
    <w:rsid w:val="009A0B3F"/>
    <w:rsid w:val="009A15EF"/>
    <w:rsid w:val="009A38A5"/>
    <w:rsid w:val="009A5B73"/>
    <w:rsid w:val="009B0353"/>
    <w:rsid w:val="009B04CA"/>
    <w:rsid w:val="009B118B"/>
    <w:rsid w:val="009B1737"/>
    <w:rsid w:val="009B3123"/>
    <w:rsid w:val="009B3D4B"/>
    <w:rsid w:val="009B4E63"/>
    <w:rsid w:val="009B5B99"/>
    <w:rsid w:val="009B6EFC"/>
    <w:rsid w:val="009C0018"/>
    <w:rsid w:val="009C094C"/>
    <w:rsid w:val="009C1A57"/>
    <w:rsid w:val="009C1F76"/>
    <w:rsid w:val="009C1FD0"/>
    <w:rsid w:val="009C2DF8"/>
    <w:rsid w:val="009C31BF"/>
    <w:rsid w:val="009C586D"/>
    <w:rsid w:val="009C68B7"/>
    <w:rsid w:val="009D0834"/>
    <w:rsid w:val="009D095A"/>
    <w:rsid w:val="009D0A1E"/>
    <w:rsid w:val="009D2AE3"/>
    <w:rsid w:val="009D52BC"/>
    <w:rsid w:val="009D7D0A"/>
    <w:rsid w:val="009E09D9"/>
    <w:rsid w:val="009E2355"/>
    <w:rsid w:val="009F01B1"/>
    <w:rsid w:val="009F0DBB"/>
    <w:rsid w:val="009F3887"/>
    <w:rsid w:val="009F40DC"/>
    <w:rsid w:val="009F42DC"/>
    <w:rsid w:val="009F47C8"/>
    <w:rsid w:val="009F659A"/>
    <w:rsid w:val="009F732B"/>
    <w:rsid w:val="00A0089C"/>
    <w:rsid w:val="00A01FE0"/>
    <w:rsid w:val="00A0235D"/>
    <w:rsid w:val="00A044AC"/>
    <w:rsid w:val="00A06945"/>
    <w:rsid w:val="00A10656"/>
    <w:rsid w:val="00A109C8"/>
    <w:rsid w:val="00A113C0"/>
    <w:rsid w:val="00A12FA6"/>
    <w:rsid w:val="00A1339B"/>
    <w:rsid w:val="00A14ABA"/>
    <w:rsid w:val="00A15EC2"/>
    <w:rsid w:val="00A2361F"/>
    <w:rsid w:val="00A24CB6"/>
    <w:rsid w:val="00A25865"/>
    <w:rsid w:val="00A26CD2"/>
    <w:rsid w:val="00A273E5"/>
    <w:rsid w:val="00A273FD"/>
    <w:rsid w:val="00A27667"/>
    <w:rsid w:val="00A32979"/>
    <w:rsid w:val="00A3317D"/>
    <w:rsid w:val="00A33EF5"/>
    <w:rsid w:val="00A34A67"/>
    <w:rsid w:val="00A35CCE"/>
    <w:rsid w:val="00A3663F"/>
    <w:rsid w:val="00A37462"/>
    <w:rsid w:val="00A418A3"/>
    <w:rsid w:val="00A459E1"/>
    <w:rsid w:val="00A467D8"/>
    <w:rsid w:val="00A46AC4"/>
    <w:rsid w:val="00A46C36"/>
    <w:rsid w:val="00A478A5"/>
    <w:rsid w:val="00A52296"/>
    <w:rsid w:val="00A54A21"/>
    <w:rsid w:val="00A55661"/>
    <w:rsid w:val="00A611DD"/>
    <w:rsid w:val="00A61B70"/>
    <w:rsid w:val="00A61FA8"/>
    <w:rsid w:val="00A62378"/>
    <w:rsid w:val="00A637F4"/>
    <w:rsid w:val="00A64DF2"/>
    <w:rsid w:val="00A65485"/>
    <w:rsid w:val="00A66E05"/>
    <w:rsid w:val="00A67655"/>
    <w:rsid w:val="00A70753"/>
    <w:rsid w:val="00A712D2"/>
    <w:rsid w:val="00A71857"/>
    <w:rsid w:val="00A73A96"/>
    <w:rsid w:val="00A74A63"/>
    <w:rsid w:val="00A74F2B"/>
    <w:rsid w:val="00A8098B"/>
    <w:rsid w:val="00A80B5B"/>
    <w:rsid w:val="00A82C8A"/>
    <w:rsid w:val="00A8346B"/>
    <w:rsid w:val="00A84107"/>
    <w:rsid w:val="00A852FF"/>
    <w:rsid w:val="00A87337"/>
    <w:rsid w:val="00A901A3"/>
    <w:rsid w:val="00A90C97"/>
    <w:rsid w:val="00A91D3D"/>
    <w:rsid w:val="00A92DDC"/>
    <w:rsid w:val="00A95D2F"/>
    <w:rsid w:val="00A960C8"/>
    <w:rsid w:val="00A96604"/>
    <w:rsid w:val="00AA03DF"/>
    <w:rsid w:val="00AA1B4F"/>
    <w:rsid w:val="00AA1CFE"/>
    <w:rsid w:val="00AA21D8"/>
    <w:rsid w:val="00AA271A"/>
    <w:rsid w:val="00AA3270"/>
    <w:rsid w:val="00AA34CC"/>
    <w:rsid w:val="00AA375A"/>
    <w:rsid w:val="00AA54F3"/>
    <w:rsid w:val="00AA5783"/>
    <w:rsid w:val="00AA60D4"/>
    <w:rsid w:val="00AA6199"/>
    <w:rsid w:val="00AA6B43"/>
    <w:rsid w:val="00AA720D"/>
    <w:rsid w:val="00AA7B1F"/>
    <w:rsid w:val="00AB1271"/>
    <w:rsid w:val="00AB3145"/>
    <w:rsid w:val="00AB367A"/>
    <w:rsid w:val="00AB6EC7"/>
    <w:rsid w:val="00AB7BF8"/>
    <w:rsid w:val="00AC01D1"/>
    <w:rsid w:val="00AC0AB2"/>
    <w:rsid w:val="00AC0E9F"/>
    <w:rsid w:val="00AC3580"/>
    <w:rsid w:val="00AC52A5"/>
    <w:rsid w:val="00AC6E62"/>
    <w:rsid w:val="00AC6EFD"/>
    <w:rsid w:val="00AC7151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FDD"/>
    <w:rsid w:val="00AF72CB"/>
    <w:rsid w:val="00AF7F02"/>
    <w:rsid w:val="00B01A16"/>
    <w:rsid w:val="00B0589D"/>
    <w:rsid w:val="00B079FE"/>
    <w:rsid w:val="00B07F45"/>
    <w:rsid w:val="00B1021A"/>
    <w:rsid w:val="00B10271"/>
    <w:rsid w:val="00B11380"/>
    <w:rsid w:val="00B140D9"/>
    <w:rsid w:val="00B1481A"/>
    <w:rsid w:val="00B15A1F"/>
    <w:rsid w:val="00B15FE9"/>
    <w:rsid w:val="00B2148A"/>
    <w:rsid w:val="00B220C2"/>
    <w:rsid w:val="00B2276E"/>
    <w:rsid w:val="00B24C2B"/>
    <w:rsid w:val="00B25B32"/>
    <w:rsid w:val="00B306F6"/>
    <w:rsid w:val="00B323F8"/>
    <w:rsid w:val="00B32616"/>
    <w:rsid w:val="00B33818"/>
    <w:rsid w:val="00B34729"/>
    <w:rsid w:val="00B36AF0"/>
    <w:rsid w:val="00B36C42"/>
    <w:rsid w:val="00B41D11"/>
    <w:rsid w:val="00B42EA7"/>
    <w:rsid w:val="00B51845"/>
    <w:rsid w:val="00B51923"/>
    <w:rsid w:val="00B5337C"/>
    <w:rsid w:val="00B533C3"/>
    <w:rsid w:val="00B53BEC"/>
    <w:rsid w:val="00B53FDE"/>
    <w:rsid w:val="00B5506B"/>
    <w:rsid w:val="00B56397"/>
    <w:rsid w:val="00B571DA"/>
    <w:rsid w:val="00B6027B"/>
    <w:rsid w:val="00B6070F"/>
    <w:rsid w:val="00B6109B"/>
    <w:rsid w:val="00B636C8"/>
    <w:rsid w:val="00B65EDB"/>
    <w:rsid w:val="00B67AFF"/>
    <w:rsid w:val="00B67C41"/>
    <w:rsid w:val="00B70B59"/>
    <w:rsid w:val="00B73657"/>
    <w:rsid w:val="00B739B3"/>
    <w:rsid w:val="00B74F79"/>
    <w:rsid w:val="00B7532D"/>
    <w:rsid w:val="00B81946"/>
    <w:rsid w:val="00B81B15"/>
    <w:rsid w:val="00B820AE"/>
    <w:rsid w:val="00B82B63"/>
    <w:rsid w:val="00B834E1"/>
    <w:rsid w:val="00B911F0"/>
    <w:rsid w:val="00B912C0"/>
    <w:rsid w:val="00B915AE"/>
    <w:rsid w:val="00BA1713"/>
    <w:rsid w:val="00BA1735"/>
    <w:rsid w:val="00BA19FA"/>
    <w:rsid w:val="00BA3156"/>
    <w:rsid w:val="00BA4288"/>
    <w:rsid w:val="00BA443A"/>
    <w:rsid w:val="00BA4C82"/>
    <w:rsid w:val="00BB0902"/>
    <w:rsid w:val="00BB1785"/>
    <w:rsid w:val="00BB1F9C"/>
    <w:rsid w:val="00BB3280"/>
    <w:rsid w:val="00BB48E5"/>
    <w:rsid w:val="00BB5607"/>
    <w:rsid w:val="00BB5919"/>
    <w:rsid w:val="00BB5ACA"/>
    <w:rsid w:val="00BB627F"/>
    <w:rsid w:val="00BC0C17"/>
    <w:rsid w:val="00BC3823"/>
    <w:rsid w:val="00BC5841"/>
    <w:rsid w:val="00BC5E38"/>
    <w:rsid w:val="00BD0CCD"/>
    <w:rsid w:val="00BD201A"/>
    <w:rsid w:val="00BD2DC4"/>
    <w:rsid w:val="00BD2EF0"/>
    <w:rsid w:val="00BD4F9B"/>
    <w:rsid w:val="00BD5797"/>
    <w:rsid w:val="00BD60B4"/>
    <w:rsid w:val="00BD796B"/>
    <w:rsid w:val="00BE2FDB"/>
    <w:rsid w:val="00BE353C"/>
    <w:rsid w:val="00BE40C0"/>
    <w:rsid w:val="00BE445C"/>
    <w:rsid w:val="00BE5F4A"/>
    <w:rsid w:val="00BE66B2"/>
    <w:rsid w:val="00BE7AEF"/>
    <w:rsid w:val="00BF09B0"/>
    <w:rsid w:val="00BF1544"/>
    <w:rsid w:val="00BF1B53"/>
    <w:rsid w:val="00BF246D"/>
    <w:rsid w:val="00BF2682"/>
    <w:rsid w:val="00BF410B"/>
    <w:rsid w:val="00BF715E"/>
    <w:rsid w:val="00C02F56"/>
    <w:rsid w:val="00C05DC5"/>
    <w:rsid w:val="00C06F06"/>
    <w:rsid w:val="00C1038F"/>
    <w:rsid w:val="00C16527"/>
    <w:rsid w:val="00C17481"/>
    <w:rsid w:val="00C17BFF"/>
    <w:rsid w:val="00C208A3"/>
    <w:rsid w:val="00C20FAD"/>
    <w:rsid w:val="00C22345"/>
    <w:rsid w:val="00C2375F"/>
    <w:rsid w:val="00C24732"/>
    <w:rsid w:val="00C247CB"/>
    <w:rsid w:val="00C32E66"/>
    <w:rsid w:val="00C3355F"/>
    <w:rsid w:val="00C33A04"/>
    <w:rsid w:val="00C34A49"/>
    <w:rsid w:val="00C3569A"/>
    <w:rsid w:val="00C35E31"/>
    <w:rsid w:val="00C361F8"/>
    <w:rsid w:val="00C42EED"/>
    <w:rsid w:val="00C43679"/>
    <w:rsid w:val="00C43F48"/>
    <w:rsid w:val="00C448FF"/>
    <w:rsid w:val="00C45736"/>
    <w:rsid w:val="00C4574C"/>
    <w:rsid w:val="00C45C5D"/>
    <w:rsid w:val="00C45E57"/>
    <w:rsid w:val="00C52612"/>
    <w:rsid w:val="00C52F29"/>
    <w:rsid w:val="00C54847"/>
    <w:rsid w:val="00C56CE6"/>
    <w:rsid w:val="00C56D5C"/>
    <w:rsid w:val="00C5745F"/>
    <w:rsid w:val="00C60005"/>
    <w:rsid w:val="00C60598"/>
    <w:rsid w:val="00C60BFF"/>
    <w:rsid w:val="00C612FF"/>
    <w:rsid w:val="00C61A98"/>
    <w:rsid w:val="00C6266D"/>
    <w:rsid w:val="00C63201"/>
    <w:rsid w:val="00C63C4C"/>
    <w:rsid w:val="00C64B6D"/>
    <w:rsid w:val="00C64E62"/>
    <w:rsid w:val="00C651D5"/>
    <w:rsid w:val="00C65883"/>
    <w:rsid w:val="00C65CCC"/>
    <w:rsid w:val="00C65DA9"/>
    <w:rsid w:val="00C679A1"/>
    <w:rsid w:val="00C71960"/>
    <w:rsid w:val="00C73F79"/>
    <w:rsid w:val="00C7618F"/>
    <w:rsid w:val="00C765A9"/>
    <w:rsid w:val="00C77E92"/>
    <w:rsid w:val="00C81157"/>
    <w:rsid w:val="00C8162D"/>
    <w:rsid w:val="00C830BB"/>
    <w:rsid w:val="00C83A0B"/>
    <w:rsid w:val="00C842D0"/>
    <w:rsid w:val="00C84ED1"/>
    <w:rsid w:val="00C852F7"/>
    <w:rsid w:val="00C863CC"/>
    <w:rsid w:val="00C86AB3"/>
    <w:rsid w:val="00C86BCC"/>
    <w:rsid w:val="00C9038F"/>
    <w:rsid w:val="00C92AAB"/>
    <w:rsid w:val="00C94499"/>
    <w:rsid w:val="00C94B92"/>
    <w:rsid w:val="00C95D4C"/>
    <w:rsid w:val="00C9637F"/>
    <w:rsid w:val="00C9708A"/>
    <w:rsid w:val="00CA01FF"/>
    <w:rsid w:val="00CA1BD8"/>
    <w:rsid w:val="00CA1D09"/>
    <w:rsid w:val="00CA2190"/>
    <w:rsid w:val="00CA2435"/>
    <w:rsid w:val="00CA4068"/>
    <w:rsid w:val="00CA64FB"/>
    <w:rsid w:val="00CA67F4"/>
    <w:rsid w:val="00CB1AF1"/>
    <w:rsid w:val="00CB37F8"/>
    <w:rsid w:val="00CB7DC3"/>
    <w:rsid w:val="00CC33F7"/>
    <w:rsid w:val="00CC5256"/>
    <w:rsid w:val="00CC5BE1"/>
    <w:rsid w:val="00CC653E"/>
    <w:rsid w:val="00CC75A2"/>
    <w:rsid w:val="00CC7A18"/>
    <w:rsid w:val="00CD0235"/>
    <w:rsid w:val="00CD0E2F"/>
    <w:rsid w:val="00CD1D49"/>
    <w:rsid w:val="00CD2F20"/>
    <w:rsid w:val="00CD6B20"/>
    <w:rsid w:val="00CE1339"/>
    <w:rsid w:val="00CE48B2"/>
    <w:rsid w:val="00CE5D40"/>
    <w:rsid w:val="00CE61CC"/>
    <w:rsid w:val="00CE6230"/>
    <w:rsid w:val="00CE6E42"/>
    <w:rsid w:val="00CF20B7"/>
    <w:rsid w:val="00CF283B"/>
    <w:rsid w:val="00CF4ED5"/>
    <w:rsid w:val="00CF582D"/>
    <w:rsid w:val="00CF5DC3"/>
    <w:rsid w:val="00CF6692"/>
    <w:rsid w:val="00CF6AA0"/>
    <w:rsid w:val="00CF7441"/>
    <w:rsid w:val="00D00D16"/>
    <w:rsid w:val="00D03C6C"/>
    <w:rsid w:val="00D04760"/>
    <w:rsid w:val="00D04A95"/>
    <w:rsid w:val="00D052CE"/>
    <w:rsid w:val="00D06288"/>
    <w:rsid w:val="00D068C7"/>
    <w:rsid w:val="00D1071B"/>
    <w:rsid w:val="00D1086D"/>
    <w:rsid w:val="00D128A4"/>
    <w:rsid w:val="00D1352D"/>
    <w:rsid w:val="00D14349"/>
    <w:rsid w:val="00D147C8"/>
    <w:rsid w:val="00D149FF"/>
    <w:rsid w:val="00D15131"/>
    <w:rsid w:val="00D16FA2"/>
    <w:rsid w:val="00D20954"/>
    <w:rsid w:val="00D21C39"/>
    <w:rsid w:val="00D21FC6"/>
    <w:rsid w:val="00D2243A"/>
    <w:rsid w:val="00D27DE8"/>
    <w:rsid w:val="00D332FB"/>
    <w:rsid w:val="00D33393"/>
    <w:rsid w:val="00D33D36"/>
    <w:rsid w:val="00D34D94"/>
    <w:rsid w:val="00D35E0C"/>
    <w:rsid w:val="00D37546"/>
    <w:rsid w:val="00D409E2"/>
    <w:rsid w:val="00D427D7"/>
    <w:rsid w:val="00D44E62"/>
    <w:rsid w:val="00D45BF3"/>
    <w:rsid w:val="00D504D9"/>
    <w:rsid w:val="00D51570"/>
    <w:rsid w:val="00D52AB3"/>
    <w:rsid w:val="00D556AD"/>
    <w:rsid w:val="00D6011D"/>
    <w:rsid w:val="00D60381"/>
    <w:rsid w:val="00D61070"/>
    <w:rsid w:val="00D616DE"/>
    <w:rsid w:val="00D61B92"/>
    <w:rsid w:val="00D62201"/>
    <w:rsid w:val="00D63EE3"/>
    <w:rsid w:val="00D651D1"/>
    <w:rsid w:val="00D65865"/>
    <w:rsid w:val="00D70460"/>
    <w:rsid w:val="00D717BB"/>
    <w:rsid w:val="00D7226B"/>
    <w:rsid w:val="00D72707"/>
    <w:rsid w:val="00D750DB"/>
    <w:rsid w:val="00D75A9C"/>
    <w:rsid w:val="00D806CC"/>
    <w:rsid w:val="00D8225D"/>
    <w:rsid w:val="00D829C8"/>
    <w:rsid w:val="00D85829"/>
    <w:rsid w:val="00D86554"/>
    <w:rsid w:val="00D87917"/>
    <w:rsid w:val="00D90871"/>
    <w:rsid w:val="00D9155F"/>
    <w:rsid w:val="00D9403F"/>
    <w:rsid w:val="00D959B4"/>
    <w:rsid w:val="00D9706C"/>
    <w:rsid w:val="00D979FA"/>
    <w:rsid w:val="00D97DDF"/>
    <w:rsid w:val="00DA2234"/>
    <w:rsid w:val="00DA44DE"/>
    <w:rsid w:val="00DA48A9"/>
    <w:rsid w:val="00DA5DAF"/>
    <w:rsid w:val="00DA750B"/>
    <w:rsid w:val="00DB3783"/>
    <w:rsid w:val="00DB620A"/>
    <w:rsid w:val="00DC1392"/>
    <w:rsid w:val="00DC1649"/>
    <w:rsid w:val="00DC1BFB"/>
    <w:rsid w:val="00DC3832"/>
    <w:rsid w:val="00DC5047"/>
    <w:rsid w:val="00DC6020"/>
    <w:rsid w:val="00DC7A51"/>
    <w:rsid w:val="00DD1D50"/>
    <w:rsid w:val="00DD3B1E"/>
    <w:rsid w:val="00DD4E9F"/>
    <w:rsid w:val="00DE06B2"/>
    <w:rsid w:val="00DE5B5F"/>
    <w:rsid w:val="00DF3B03"/>
    <w:rsid w:val="00DF614E"/>
    <w:rsid w:val="00DF795C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37E4"/>
    <w:rsid w:val="00E14814"/>
    <w:rsid w:val="00E14D87"/>
    <w:rsid w:val="00E1591B"/>
    <w:rsid w:val="00E1696A"/>
    <w:rsid w:val="00E16A50"/>
    <w:rsid w:val="00E225F3"/>
    <w:rsid w:val="00E23850"/>
    <w:rsid w:val="00E249D5"/>
    <w:rsid w:val="00E25017"/>
    <w:rsid w:val="00E26F73"/>
    <w:rsid w:val="00E30A34"/>
    <w:rsid w:val="00E33C68"/>
    <w:rsid w:val="00E33E72"/>
    <w:rsid w:val="00E34EEB"/>
    <w:rsid w:val="00E3687C"/>
    <w:rsid w:val="00E3751D"/>
    <w:rsid w:val="00E402F5"/>
    <w:rsid w:val="00E447D4"/>
    <w:rsid w:val="00E44EB9"/>
    <w:rsid w:val="00E45BDC"/>
    <w:rsid w:val="00E460B7"/>
    <w:rsid w:val="00E46358"/>
    <w:rsid w:val="00E46C32"/>
    <w:rsid w:val="00E471DC"/>
    <w:rsid w:val="00E47A0F"/>
    <w:rsid w:val="00E50AAB"/>
    <w:rsid w:val="00E50EB4"/>
    <w:rsid w:val="00E5239B"/>
    <w:rsid w:val="00E532FC"/>
    <w:rsid w:val="00E559B4"/>
    <w:rsid w:val="00E55BB0"/>
    <w:rsid w:val="00E565EF"/>
    <w:rsid w:val="00E576BC"/>
    <w:rsid w:val="00E609E5"/>
    <w:rsid w:val="00E60F27"/>
    <w:rsid w:val="00E61AB2"/>
    <w:rsid w:val="00E62057"/>
    <w:rsid w:val="00E6399E"/>
    <w:rsid w:val="00E64D93"/>
    <w:rsid w:val="00E65DAE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612B"/>
    <w:rsid w:val="00E77296"/>
    <w:rsid w:val="00E813F1"/>
    <w:rsid w:val="00E815A4"/>
    <w:rsid w:val="00E8163E"/>
    <w:rsid w:val="00E83FAE"/>
    <w:rsid w:val="00E859C7"/>
    <w:rsid w:val="00E87527"/>
    <w:rsid w:val="00E87EF7"/>
    <w:rsid w:val="00E93763"/>
    <w:rsid w:val="00E937A2"/>
    <w:rsid w:val="00E95361"/>
    <w:rsid w:val="00E96C4C"/>
    <w:rsid w:val="00E97DB2"/>
    <w:rsid w:val="00EA2AAE"/>
    <w:rsid w:val="00EA2EC0"/>
    <w:rsid w:val="00EA427A"/>
    <w:rsid w:val="00EA723B"/>
    <w:rsid w:val="00EA76B7"/>
    <w:rsid w:val="00EB0CEA"/>
    <w:rsid w:val="00EB1F38"/>
    <w:rsid w:val="00EB21E5"/>
    <w:rsid w:val="00EB6350"/>
    <w:rsid w:val="00EB687A"/>
    <w:rsid w:val="00EB6EFF"/>
    <w:rsid w:val="00EB7D53"/>
    <w:rsid w:val="00EC08DA"/>
    <w:rsid w:val="00EC2BC5"/>
    <w:rsid w:val="00EC2F62"/>
    <w:rsid w:val="00EC62EB"/>
    <w:rsid w:val="00EC6E9F"/>
    <w:rsid w:val="00ED44F0"/>
    <w:rsid w:val="00ED4B33"/>
    <w:rsid w:val="00ED5993"/>
    <w:rsid w:val="00ED5AC8"/>
    <w:rsid w:val="00ED6ADD"/>
    <w:rsid w:val="00ED7DD6"/>
    <w:rsid w:val="00EE060B"/>
    <w:rsid w:val="00EE115C"/>
    <w:rsid w:val="00EE15A1"/>
    <w:rsid w:val="00EE2A7C"/>
    <w:rsid w:val="00EE2C42"/>
    <w:rsid w:val="00EE2EAF"/>
    <w:rsid w:val="00EE341B"/>
    <w:rsid w:val="00EE3EE5"/>
    <w:rsid w:val="00EE4453"/>
    <w:rsid w:val="00EE5FCE"/>
    <w:rsid w:val="00EE6BBD"/>
    <w:rsid w:val="00EE6E02"/>
    <w:rsid w:val="00EE6E1E"/>
    <w:rsid w:val="00EE705F"/>
    <w:rsid w:val="00EF1462"/>
    <w:rsid w:val="00EF33D0"/>
    <w:rsid w:val="00EF5072"/>
    <w:rsid w:val="00EF54FD"/>
    <w:rsid w:val="00EF5DC2"/>
    <w:rsid w:val="00EF64FC"/>
    <w:rsid w:val="00F0069C"/>
    <w:rsid w:val="00F01CB6"/>
    <w:rsid w:val="00F07A72"/>
    <w:rsid w:val="00F07F0D"/>
    <w:rsid w:val="00F13112"/>
    <w:rsid w:val="00F16869"/>
    <w:rsid w:val="00F16FE6"/>
    <w:rsid w:val="00F2111B"/>
    <w:rsid w:val="00F238BD"/>
    <w:rsid w:val="00F23DA1"/>
    <w:rsid w:val="00F24130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46B0F"/>
    <w:rsid w:val="00F50300"/>
    <w:rsid w:val="00F521CE"/>
    <w:rsid w:val="00F52B2D"/>
    <w:rsid w:val="00F5414B"/>
    <w:rsid w:val="00F543AD"/>
    <w:rsid w:val="00F56D47"/>
    <w:rsid w:val="00F56E39"/>
    <w:rsid w:val="00F57077"/>
    <w:rsid w:val="00F61C35"/>
    <w:rsid w:val="00F623E9"/>
    <w:rsid w:val="00F6377C"/>
    <w:rsid w:val="00F63951"/>
    <w:rsid w:val="00F63C86"/>
    <w:rsid w:val="00F64DD9"/>
    <w:rsid w:val="00F64F2B"/>
    <w:rsid w:val="00F6716C"/>
    <w:rsid w:val="00F766BE"/>
    <w:rsid w:val="00F77EB9"/>
    <w:rsid w:val="00F80635"/>
    <w:rsid w:val="00F8115F"/>
    <w:rsid w:val="00F815D1"/>
    <w:rsid w:val="00F81E7E"/>
    <w:rsid w:val="00F81F0F"/>
    <w:rsid w:val="00F825F4"/>
    <w:rsid w:val="00F830DB"/>
    <w:rsid w:val="00F838DF"/>
    <w:rsid w:val="00F92AA1"/>
    <w:rsid w:val="00F932DE"/>
    <w:rsid w:val="00F9447C"/>
    <w:rsid w:val="00F94501"/>
    <w:rsid w:val="00F95389"/>
    <w:rsid w:val="00F963DD"/>
    <w:rsid w:val="00F9641A"/>
    <w:rsid w:val="00F97004"/>
    <w:rsid w:val="00FA067D"/>
    <w:rsid w:val="00FA1EC2"/>
    <w:rsid w:val="00FA2045"/>
    <w:rsid w:val="00FA22D4"/>
    <w:rsid w:val="00FA2D39"/>
    <w:rsid w:val="00FA36DF"/>
    <w:rsid w:val="00FA3C42"/>
    <w:rsid w:val="00FA3F4C"/>
    <w:rsid w:val="00FA4293"/>
    <w:rsid w:val="00FA7A66"/>
    <w:rsid w:val="00FB1011"/>
    <w:rsid w:val="00FB1AA9"/>
    <w:rsid w:val="00FB26B9"/>
    <w:rsid w:val="00FB4B5A"/>
    <w:rsid w:val="00FB5963"/>
    <w:rsid w:val="00FB5DAA"/>
    <w:rsid w:val="00FB6D4F"/>
    <w:rsid w:val="00FC04B9"/>
    <w:rsid w:val="00FC07BB"/>
    <w:rsid w:val="00FC161A"/>
    <w:rsid w:val="00FC22FD"/>
    <w:rsid w:val="00FC23D5"/>
    <w:rsid w:val="00FC27BC"/>
    <w:rsid w:val="00FC4337"/>
    <w:rsid w:val="00FC4C1A"/>
    <w:rsid w:val="00FC5E93"/>
    <w:rsid w:val="00FC628F"/>
    <w:rsid w:val="00FC6468"/>
    <w:rsid w:val="00FC6D49"/>
    <w:rsid w:val="00FD1366"/>
    <w:rsid w:val="00FD2CB7"/>
    <w:rsid w:val="00FD33A5"/>
    <w:rsid w:val="00FD4922"/>
    <w:rsid w:val="00FD6461"/>
    <w:rsid w:val="00FE0143"/>
    <w:rsid w:val="00FE0281"/>
    <w:rsid w:val="00FE1337"/>
    <w:rsid w:val="00FE382A"/>
    <w:rsid w:val="00FE4693"/>
    <w:rsid w:val="00FE7083"/>
    <w:rsid w:val="00FF019F"/>
    <w:rsid w:val="00FF0372"/>
    <w:rsid w:val="00FF1B2A"/>
    <w:rsid w:val="00FF2160"/>
    <w:rsid w:val="00FF2E31"/>
    <w:rsid w:val="00FF30DE"/>
    <w:rsid w:val="00FF3FBC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1221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JoveProtocolMS1">
    <w:name w:val="Jove Protocol MS 1"/>
    <w:basedOn w:val="NormalWeb"/>
    <w:link w:val="JoveProtocolMS1Char"/>
    <w:autoRedefine/>
    <w:rsid w:val="00704052"/>
    <w:pPr>
      <w:numPr>
        <w:numId w:val="17"/>
      </w:numPr>
      <w:spacing w:before="0" w:beforeAutospacing="0" w:after="0" w:afterAutospacing="0"/>
      <w:ind w:rightChars="100" w:right="240"/>
      <w:jc w:val="left"/>
    </w:pPr>
    <w:rPr>
      <w:rFonts w:cstheme="minorHAnsi"/>
      <w:b/>
      <w:bCs/>
    </w:rPr>
  </w:style>
  <w:style w:type="paragraph" w:customStyle="1" w:styleId="JoveProtocolMS11">
    <w:name w:val="Jove Protocol MS 1.1"/>
    <w:basedOn w:val="NormalWeb"/>
    <w:link w:val="JoveProtocolMS11Char"/>
    <w:rsid w:val="00664C5C"/>
    <w:pPr>
      <w:spacing w:before="0" w:beforeAutospacing="0" w:after="0" w:afterAutospacing="0" w:line="360" w:lineRule="auto"/>
    </w:pPr>
    <w:rPr>
      <w:rFonts w:cstheme="minorHAnsi"/>
    </w:rPr>
  </w:style>
  <w:style w:type="character" w:customStyle="1" w:styleId="NormalWebChar">
    <w:name w:val="Normal (Web) Char"/>
    <w:basedOn w:val="DefaultParagraphFont"/>
    <w:link w:val="NormalWeb"/>
    <w:rsid w:val="00E14D87"/>
    <w:rPr>
      <w:rFonts w:ascii="Calibri" w:hAnsi="Calibri" w:cs="Calibri"/>
      <w:color w:val="000000"/>
      <w:sz w:val="24"/>
      <w:szCs w:val="24"/>
    </w:rPr>
  </w:style>
  <w:style w:type="character" w:customStyle="1" w:styleId="JoveProtocolMS1Char">
    <w:name w:val="Jove Protocol MS 1 Char"/>
    <w:basedOn w:val="NormalWebChar"/>
    <w:link w:val="JoveProtocolMS1"/>
    <w:rsid w:val="00704052"/>
    <w:rPr>
      <w:rFonts w:ascii="Calibri" w:hAnsi="Calibri" w:cstheme="minorHAnsi"/>
      <w:b/>
      <w:bCs/>
      <w:color w:val="000000"/>
      <w:sz w:val="24"/>
      <w:szCs w:val="24"/>
    </w:rPr>
  </w:style>
  <w:style w:type="paragraph" w:customStyle="1" w:styleId="JoveProtocolMS111">
    <w:name w:val="Jove Protocol MS 1.1.1."/>
    <w:basedOn w:val="NormalWeb"/>
    <w:link w:val="JoveProtocolMS111Char"/>
    <w:rsid w:val="00E14D87"/>
    <w:pPr>
      <w:spacing w:before="0" w:beforeAutospacing="0" w:after="0" w:afterAutospacing="0"/>
    </w:pPr>
    <w:rPr>
      <w:rFonts w:cstheme="minorHAnsi"/>
    </w:rPr>
  </w:style>
  <w:style w:type="character" w:customStyle="1" w:styleId="JoveProtocolMS11Char">
    <w:name w:val="Jove Protocol MS 1.1 Char"/>
    <w:basedOn w:val="NormalWebChar"/>
    <w:link w:val="JoveProtocolMS11"/>
    <w:rsid w:val="00664C5C"/>
    <w:rPr>
      <w:rFonts w:ascii="Calibri" w:hAnsi="Calibri" w:cstheme="minorHAnsi"/>
      <w:color w:val="000000"/>
      <w:sz w:val="24"/>
      <w:szCs w:val="24"/>
    </w:rPr>
  </w:style>
  <w:style w:type="character" w:customStyle="1" w:styleId="JoveProtocolMS111Char">
    <w:name w:val="Jove Protocol MS 1.1.1. Char"/>
    <w:basedOn w:val="NormalWebChar"/>
    <w:link w:val="JoveProtocolMS111"/>
    <w:rsid w:val="00E14D87"/>
    <w:rPr>
      <w:rFonts w:ascii="Calibri" w:eastAsia="Batang" w:hAnsi="Calibri" w:cstheme="minorHAnsi"/>
      <w:color w:val="000000"/>
      <w:sz w:val="24"/>
      <w:szCs w:val="24"/>
    </w:rPr>
  </w:style>
  <w:style w:type="paragraph" w:customStyle="1" w:styleId="Default">
    <w:name w:val="Default"/>
    <w:rsid w:val="00E14D87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84CD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4CD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84CDE"/>
    <w:pPr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84CDE"/>
    <w:rPr>
      <w:rFonts w:ascii="Calibri" w:hAnsi="Calibri" w:cs="Calibri"/>
      <w:noProof/>
      <w:color w:val="000000"/>
      <w:sz w:val="24"/>
      <w:szCs w:val="24"/>
    </w:rPr>
  </w:style>
  <w:style w:type="paragraph" w:customStyle="1" w:styleId="1">
    <w:name w:val="스타일1"/>
    <w:basedOn w:val="ListParagraph"/>
    <w:link w:val="1Char"/>
    <w:qFormat/>
    <w:rsid w:val="00FB26B9"/>
    <w:pPr>
      <w:numPr>
        <w:ilvl w:val="1"/>
        <w:numId w:val="51"/>
      </w:numPr>
      <w:spacing w:line="360" w:lineRule="auto"/>
      <w:jc w:val="left"/>
    </w:pPr>
    <w:rPr>
      <w:lang w:eastAsia="ko-KR"/>
    </w:rPr>
  </w:style>
  <w:style w:type="paragraph" w:customStyle="1" w:styleId="2">
    <w:name w:val="스타일2"/>
    <w:basedOn w:val="ListParagraph"/>
    <w:link w:val="2Char"/>
    <w:qFormat/>
    <w:rsid w:val="00FB26B9"/>
    <w:pPr>
      <w:numPr>
        <w:numId w:val="50"/>
      </w:numPr>
      <w:spacing w:line="360" w:lineRule="auto"/>
      <w:jc w:val="left"/>
    </w:pPr>
    <w:rPr>
      <w:b/>
      <w:lang w:eastAsia="ko-KR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B26B9"/>
    <w:rPr>
      <w:rFonts w:ascii="Calibri" w:hAnsi="Calibri" w:cs="Calibri"/>
      <w:color w:val="000000"/>
      <w:sz w:val="24"/>
      <w:szCs w:val="24"/>
    </w:rPr>
  </w:style>
  <w:style w:type="character" w:customStyle="1" w:styleId="1Char">
    <w:name w:val="스타일1 Char"/>
    <w:basedOn w:val="ListParagraphChar"/>
    <w:link w:val="1"/>
    <w:rsid w:val="00FB26B9"/>
    <w:rPr>
      <w:rFonts w:ascii="Calibri" w:hAnsi="Calibri" w:cs="Calibri"/>
      <w:color w:val="000000"/>
      <w:sz w:val="24"/>
      <w:szCs w:val="24"/>
      <w:lang w:eastAsia="ko-KR"/>
    </w:rPr>
  </w:style>
  <w:style w:type="character" w:customStyle="1" w:styleId="2Char">
    <w:name w:val="스타일2 Char"/>
    <w:basedOn w:val="ListParagraphChar"/>
    <w:link w:val="2"/>
    <w:rsid w:val="00FB26B9"/>
    <w:rPr>
      <w:rFonts w:ascii="Calibri" w:hAnsi="Calibri" w:cs="Calibri"/>
      <w:b/>
      <w:color w:val="000000"/>
      <w:sz w:val="24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26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ykim@ibs.re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34E824-5A01-4B08-B182-A9251D8BA7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561</Words>
  <Characters>31700</Characters>
  <Application>Microsoft Office Word</Application>
  <DocSecurity>0</DocSecurity>
  <Lines>264</Lines>
  <Paragraphs>7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18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6-26T06:56:00Z</dcterms:created>
  <dcterms:modified xsi:type="dcterms:W3CDTF">2020-06-28T11:36:00Z</dcterms:modified>
</cp:coreProperties>
</file>